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rPr>
          <w:rFonts w:asciiTheme="minorHAnsi" w:eastAsiaTheme="minorHAnsi" w:hAnsiTheme="minorHAnsi" w:cstheme="minorBidi"/>
          <w:b w:val="0"/>
          <w:bCs w:val="0"/>
          <w:color w:val="C04F94"/>
          <w:sz w:val="22"/>
          <w:szCs w:val="22"/>
        </w:rPr>
        <w:id w:val="493942551"/>
        <w:docPartObj>
          <w:docPartGallery w:val="Table of Contents"/>
          <w:docPartUnique/>
        </w:docPartObj>
      </w:sdtPr>
      <w:sdtEndPr>
        <w:rPr>
          <w:rFonts w:ascii="Times New Roman" w:eastAsia="Times New Roman" w:hAnsi="Times New Roman" w:cs="Times New Roman"/>
          <w:color w:val="auto"/>
          <w:sz w:val="24"/>
          <w:szCs w:val="24"/>
        </w:rPr>
      </w:sdtEndPr>
      <w:sdtContent>
        <w:p w14:paraId="0EF40D9F" w14:textId="77777777" w:rsidR="007B216F" w:rsidRPr="00214D13" w:rsidRDefault="007B216F">
          <w:pPr>
            <w:pStyle w:val="TOCHeading"/>
            <w:rPr>
              <w:color w:val="C04F94"/>
            </w:rPr>
          </w:pPr>
          <w:r w:rsidRPr="00214D13">
            <w:rPr>
              <w:color w:val="C04F94"/>
            </w:rPr>
            <w:t>Table of Contents</w:t>
          </w:r>
        </w:p>
        <w:p w14:paraId="6EB4D37D" w14:textId="0E2B9F94" w:rsidR="005637CA" w:rsidRDefault="00F64714">
          <w:pPr>
            <w:pStyle w:val="TOC1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r>
            <w:fldChar w:fldCharType="begin"/>
          </w:r>
          <w:r w:rsidR="007B216F">
            <w:instrText xml:space="preserve"> TOC \o "1-3" \h \z \u </w:instrText>
          </w:r>
          <w:r>
            <w:fldChar w:fldCharType="separate"/>
          </w:r>
          <w:hyperlink w:anchor="_Toc164330876" w:history="1">
            <w:r w:rsidR="005637CA" w:rsidRPr="00F41E6D">
              <w:rPr>
                <w:rStyle w:val="Hyperlink"/>
                <w:noProof/>
              </w:rPr>
              <w:t>January 2024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876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4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2A22574D" w14:textId="44869574" w:rsidR="005637CA" w:rsidRDefault="00000000">
          <w:pPr>
            <w:pStyle w:val="TOC3"/>
            <w:tabs>
              <w:tab w:val="right" w:leader="dot" w:pos="10214"/>
            </w:tabs>
            <w:rPr>
              <w:noProof/>
              <w:kern w:val="2"/>
              <w:sz w:val="24"/>
              <w:szCs w:val="24"/>
              <w14:ligatures w14:val="standardContextual"/>
            </w:rPr>
          </w:pPr>
          <w:hyperlink w:anchor="_Toc164330877" w:history="1">
            <w:r w:rsidR="005637CA" w:rsidRPr="00F41E6D">
              <w:rPr>
                <w:rStyle w:val="Hyperlink"/>
                <w:noProof/>
              </w:rPr>
              <w:t>Patching LVS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877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4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027BE63D" w14:textId="0D4FB55D" w:rsidR="005637CA" w:rsidRDefault="00000000">
          <w:pPr>
            <w:pStyle w:val="TOC3"/>
            <w:tabs>
              <w:tab w:val="right" w:leader="dot" w:pos="10214"/>
            </w:tabs>
            <w:rPr>
              <w:noProof/>
              <w:kern w:val="2"/>
              <w:sz w:val="24"/>
              <w:szCs w:val="24"/>
              <w14:ligatures w14:val="standardContextual"/>
            </w:rPr>
          </w:pPr>
          <w:hyperlink w:anchor="_Toc164330878" w:history="1">
            <w:r w:rsidR="005637CA" w:rsidRPr="00F41E6D">
              <w:rPr>
                <w:rStyle w:val="Hyperlink"/>
                <w:noProof/>
              </w:rPr>
              <w:t>Patching LVS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878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4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663C6DA7" w14:textId="198C1176" w:rsidR="005637CA" w:rsidRDefault="00000000">
          <w:pPr>
            <w:pStyle w:val="TOC3"/>
            <w:tabs>
              <w:tab w:val="right" w:leader="dot" w:pos="10214"/>
            </w:tabs>
            <w:rPr>
              <w:noProof/>
              <w:kern w:val="2"/>
              <w:sz w:val="24"/>
              <w:szCs w:val="24"/>
              <w14:ligatures w14:val="standardContextual"/>
            </w:rPr>
          </w:pPr>
          <w:hyperlink w:anchor="_Toc164330879" w:history="1">
            <w:r w:rsidR="005637CA" w:rsidRPr="00F41E6D">
              <w:rPr>
                <w:rStyle w:val="Hyperlink"/>
                <w:noProof/>
              </w:rPr>
              <w:t xml:space="preserve">Transformation of PKL02 into </w:t>
            </w:r>
            <w:r w:rsidR="005637CA" w:rsidRPr="00F41E6D">
              <w:rPr>
                <w:rStyle w:val="Hyperlink"/>
                <w:i/>
                <w:iCs/>
                <w:noProof/>
              </w:rPr>
              <w:t>E. coli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879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4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3747820D" w14:textId="59932CD9" w:rsidR="005637CA" w:rsidRDefault="00000000">
          <w:pPr>
            <w:pStyle w:val="TOC3"/>
            <w:tabs>
              <w:tab w:val="right" w:leader="dot" w:pos="10214"/>
            </w:tabs>
            <w:rPr>
              <w:noProof/>
              <w:kern w:val="2"/>
              <w:sz w:val="24"/>
              <w:szCs w:val="24"/>
              <w14:ligatures w14:val="standardContextual"/>
            </w:rPr>
          </w:pPr>
          <w:hyperlink w:anchor="_Toc164330880" w:history="1">
            <w:r w:rsidR="005637CA" w:rsidRPr="00F41E6D">
              <w:rPr>
                <w:rStyle w:val="Hyperlink"/>
                <w:noProof/>
              </w:rPr>
              <w:t>Protocol for Making Glycerol Stocks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880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5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4D550A28" w14:textId="23836056" w:rsidR="005637CA" w:rsidRDefault="00000000">
          <w:pPr>
            <w:pStyle w:val="TOC3"/>
            <w:tabs>
              <w:tab w:val="right" w:leader="dot" w:pos="10214"/>
            </w:tabs>
            <w:rPr>
              <w:noProof/>
              <w:kern w:val="2"/>
              <w:sz w:val="24"/>
              <w:szCs w:val="24"/>
              <w14:ligatures w14:val="standardContextual"/>
            </w:rPr>
          </w:pPr>
          <w:hyperlink w:anchor="_Toc164330881" w:history="1">
            <w:r w:rsidR="005637CA" w:rsidRPr="00F41E6D">
              <w:rPr>
                <w:rStyle w:val="Hyperlink"/>
                <w:noProof/>
              </w:rPr>
              <w:t>Protocol for Electroporation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881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6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52738DC7" w14:textId="1C46A5C7" w:rsidR="005637CA" w:rsidRDefault="00000000">
          <w:pPr>
            <w:pStyle w:val="TOC3"/>
            <w:tabs>
              <w:tab w:val="right" w:leader="dot" w:pos="10214"/>
            </w:tabs>
            <w:rPr>
              <w:noProof/>
              <w:kern w:val="2"/>
              <w:sz w:val="24"/>
              <w:szCs w:val="24"/>
              <w14:ligatures w14:val="standardContextual"/>
            </w:rPr>
          </w:pPr>
          <w:hyperlink w:anchor="_Toc164330882" w:history="1">
            <w:r w:rsidR="005637CA" w:rsidRPr="00F41E6D">
              <w:rPr>
                <w:rStyle w:val="Hyperlink"/>
                <w:noProof/>
              </w:rPr>
              <w:t>Preparing LB-agar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882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8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3612DEB0" w14:textId="5B91C209" w:rsidR="005637CA" w:rsidRDefault="00000000">
          <w:pPr>
            <w:pStyle w:val="TOC1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64330883" w:history="1">
            <w:r w:rsidR="005637CA" w:rsidRPr="00F41E6D">
              <w:rPr>
                <w:rStyle w:val="Hyperlink"/>
                <w:noProof/>
              </w:rPr>
              <w:t>February 2024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883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9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0CF5E626" w14:textId="1202983D" w:rsidR="005637CA" w:rsidRDefault="00000000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64330884" w:history="1">
            <w:r w:rsidR="005637CA" w:rsidRPr="00F41E6D">
              <w:rPr>
                <w:rStyle w:val="Hyperlink"/>
                <w:noProof/>
              </w:rPr>
              <w:t>Miniprep Protocol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884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9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508AFBF9" w14:textId="4764501A" w:rsidR="005637CA" w:rsidRDefault="00000000">
          <w:pPr>
            <w:pStyle w:val="TOC1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64330885" w:history="1">
            <w:r w:rsidR="005637CA" w:rsidRPr="00F41E6D">
              <w:rPr>
                <w:rStyle w:val="Hyperlink"/>
                <w:noProof/>
              </w:rPr>
              <w:t>February 2024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885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9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7EF153D3" w14:textId="314E9779" w:rsidR="005637CA" w:rsidRDefault="00000000">
          <w:pPr>
            <w:pStyle w:val="TOC3"/>
            <w:tabs>
              <w:tab w:val="right" w:leader="dot" w:pos="10214"/>
            </w:tabs>
            <w:rPr>
              <w:noProof/>
              <w:kern w:val="2"/>
              <w:sz w:val="24"/>
              <w:szCs w:val="24"/>
              <w14:ligatures w14:val="standardContextual"/>
            </w:rPr>
          </w:pPr>
          <w:hyperlink w:anchor="_Toc164330886" w:history="1">
            <w:r w:rsidR="005637CA" w:rsidRPr="00F41E6D">
              <w:rPr>
                <w:rStyle w:val="Hyperlink"/>
                <w:noProof/>
              </w:rPr>
              <w:t>Patching LVS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886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10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0B29B3BA" w14:textId="68C95BD7" w:rsidR="005637CA" w:rsidRDefault="00000000">
          <w:pPr>
            <w:pStyle w:val="TOC3"/>
            <w:tabs>
              <w:tab w:val="right" w:leader="dot" w:pos="10214"/>
            </w:tabs>
            <w:rPr>
              <w:noProof/>
              <w:kern w:val="2"/>
              <w:sz w:val="24"/>
              <w:szCs w:val="24"/>
              <w14:ligatures w14:val="standardContextual"/>
            </w:rPr>
          </w:pPr>
          <w:hyperlink w:anchor="_Toc164330887" w:history="1">
            <w:r w:rsidR="005637CA" w:rsidRPr="00F41E6D">
              <w:rPr>
                <w:rStyle w:val="Hyperlink"/>
                <w:noProof/>
              </w:rPr>
              <w:t>Sucrose Selection Protocol from Allelic Exchange in LVS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887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10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59E0939A" w14:textId="655E7FD5" w:rsidR="005637CA" w:rsidRDefault="00000000">
          <w:pPr>
            <w:pStyle w:val="TOC3"/>
            <w:tabs>
              <w:tab w:val="right" w:leader="dot" w:pos="10214"/>
            </w:tabs>
            <w:rPr>
              <w:noProof/>
              <w:kern w:val="2"/>
              <w:sz w:val="24"/>
              <w:szCs w:val="24"/>
              <w14:ligatures w14:val="standardContextual"/>
            </w:rPr>
          </w:pPr>
          <w:hyperlink w:anchor="_Toc164330888" w:history="1">
            <w:r w:rsidR="005637CA" w:rsidRPr="00F41E6D">
              <w:rPr>
                <w:rStyle w:val="Hyperlink"/>
                <w:noProof/>
              </w:rPr>
              <w:t>Day 3 Plate Count of serial dilution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888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11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178B5B28" w14:textId="685F52CB" w:rsidR="005637CA" w:rsidRDefault="00000000">
          <w:pPr>
            <w:pStyle w:val="TOC3"/>
            <w:tabs>
              <w:tab w:val="right" w:leader="dot" w:pos="10214"/>
            </w:tabs>
            <w:rPr>
              <w:noProof/>
              <w:kern w:val="2"/>
              <w:sz w:val="24"/>
              <w:szCs w:val="24"/>
              <w14:ligatures w14:val="standardContextual"/>
            </w:rPr>
          </w:pPr>
          <w:hyperlink w:anchor="_Toc164330889" w:history="1">
            <w:r w:rsidR="005637CA" w:rsidRPr="00F41E6D">
              <w:rPr>
                <w:rStyle w:val="Hyperlink"/>
                <w:noProof/>
              </w:rPr>
              <w:t>Day 4 Plate Count of serial dilution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889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11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5834C9B3" w14:textId="2166C79C" w:rsidR="005637CA" w:rsidRDefault="00000000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64330890" w:history="1">
            <w:r w:rsidR="005637CA" w:rsidRPr="00F41E6D">
              <w:rPr>
                <w:rStyle w:val="Hyperlink"/>
                <w:noProof/>
              </w:rPr>
              <w:t>Transferring Patches to PCR strip tubes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890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12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7C2AAC65" w14:textId="1551AA70" w:rsidR="005637CA" w:rsidRDefault="00000000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64330891" w:history="1">
            <w:r w:rsidR="005637CA" w:rsidRPr="00F41E6D">
              <w:rPr>
                <w:rStyle w:val="Hyperlink"/>
                <w:noProof/>
              </w:rPr>
              <w:t>PCR Protocol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891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12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0C248CC4" w14:textId="2B393E7A" w:rsidR="005637CA" w:rsidRDefault="00000000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64330892" w:history="1">
            <w:r w:rsidR="005637CA" w:rsidRPr="00F41E6D">
              <w:rPr>
                <w:rStyle w:val="Hyperlink"/>
                <w:noProof/>
              </w:rPr>
              <w:t>Setting up to run gel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892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13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7138E83B" w14:textId="3AEACF95" w:rsidR="005637CA" w:rsidRDefault="00000000">
          <w:pPr>
            <w:pStyle w:val="TOC1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64330893" w:history="1">
            <w:r w:rsidR="005637CA" w:rsidRPr="00F41E6D">
              <w:rPr>
                <w:rStyle w:val="Hyperlink"/>
                <w:noProof/>
              </w:rPr>
              <w:t>March 2024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893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17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2F322602" w14:textId="007A7621" w:rsidR="005637CA" w:rsidRDefault="00000000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64330894" w:history="1">
            <w:r w:rsidR="005637CA" w:rsidRPr="00F41E6D">
              <w:rPr>
                <w:rStyle w:val="Hyperlink"/>
                <w:noProof/>
              </w:rPr>
              <w:t>Setting up to run practice gel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894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17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31E8D6E5" w14:textId="4156F762" w:rsidR="005637CA" w:rsidRDefault="00000000">
          <w:pPr>
            <w:pStyle w:val="TOC3"/>
            <w:tabs>
              <w:tab w:val="right" w:leader="dot" w:pos="10214"/>
            </w:tabs>
            <w:rPr>
              <w:noProof/>
              <w:kern w:val="2"/>
              <w:sz w:val="24"/>
              <w:szCs w:val="24"/>
              <w14:ligatures w14:val="standardContextual"/>
            </w:rPr>
          </w:pPr>
          <w:hyperlink w:anchor="_Toc164330895" w:history="1">
            <w:r w:rsidR="005637CA" w:rsidRPr="00F41E6D">
              <w:rPr>
                <w:rStyle w:val="Hyperlink"/>
                <w:noProof/>
              </w:rPr>
              <w:t>Day 4 Plate Count of serial dilution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895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20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4C88E38F" w14:textId="407BD14F" w:rsidR="005637CA" w:rsidRDefault="00000000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64330896" w:history="1">
            <w:r w:rsidR="005637CA" w:rsidRPr="00F41E6D">
              <w:rPr>
                <w:rStyle w:val="Hyperlink"/>
                <w:noProof/>
              </w:rPr>
              <w:t>Setting up to run practice gel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896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20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3A8ED305" w14:textId="64DAF8B0" w:rsidR="005637CA" w:rsidRDefault="00000000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64330897" w:history="1">
            <w:r w:rsidR="005637CA" w:rsidRPr="00F41E6D">
              <w:rPr>
                <w:rStyle w:val="Hyperlink"/>
                <w:noProof/>
              </w:rPr>
              <w:t>Picture of gel #2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897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21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14423A24" w14:textId="5A065A6D" w:rsidR="005637CA" w:rsidRDefault="00000000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64330898" w:history="1">
            <w:r w:rsidR="005637CA" w:rsidRPr="00F41E6D">
              <w:rPr>
                <w:rStyle w:val="Hyperlink"/>
                <w:noProof/>
              </w:rPr>
              <w:t>Receiving Primers Protocol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898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24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4BBD29F4" w14:textId="45AEF343" w:rsidR="005637CA" w:rsidRDefault="00000000">
          <w:pPr>
            <w:pStyle w:val="TOC3"/>
            <w:tabs>
              <w:tab w:val="right" w:leader="dot" w:pos="10214"/>
            </w:tabs>
            <w:rPr>
              <w:noProof/>
              <w:kern w:val="2"/>
              <w:sz w:val="24"/>
              <w:szCs w:val="24"/>
              <w14:ligatures w14:val="standardContextual"/>
            </w:rPr>
          </w:pPr>
          <w:hyperlink w:anchor="_Toc164330899" w:history="1">
            <w:r w:rsidR="005637CA" w:rsidRPr="00F41E6D">
              <w:rPr>
                <w:rStyle w:val="Hyperlink"/>
                <w:noProof/>
              </w:rPr>
              <w:t>Table. Reactions for Colony PCR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899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25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32FF5C4B" w14:textId="28508021" w:rsidR="005637CA" w:rsidRDefault="00000000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64330900" w:history="1">
            <w:r w:rsidR="005637CA" w:rsidRPr="00F41E6D">
              <w:rPr>
                <w:rStyle w:val="Hyperlink"/>
                <w:noProof/>
              </w:rPr>
              <w:t>Transferring Patches to PCR strip tubes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900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27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09847D3F" w14:textId="5491B3FA" w:rsidR="005637CA" w:rsidRDefault="00000000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64330901" w:history="1">
            <w:r w:rsidR="005637CA" w:rsidRPr="00F41E6D">
              <w:rPr>
                <w:rStyle w:val="Hyperlink"/>
                <w:noProof/>
              </w:rPr>
              <w:t>PCR strip tubes to dilution tubes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901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27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3AC57EC1" w14:textId="356218DF" w:rsidR="005637CA" w:rsidRDefault="00000000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64330902" w:history="1">
            <w:r w:rsidR="005637CA" w:rsidRPr="00F41E6D">
              <w:rPr>
                <w:rStyle w:val="Hyperlink"/>
                <w:noProof/>
              </w:rPr>
              <w:t>Setting up to run gel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902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27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459C73AD" w14:textId="15F252E1" w:rsidR="005637CA" w:rsidRDefault="00000000">
          <w:pPr>
            <w:pStyle w:val="TOC3"/>
            <w:tabs>
              <w:tab w:val="right" w:leader="dot" w:pos="10214"/>
            </w:tabs>
            <w:rPr>
              <w:noProof/>
              <w:kern w:val="2"/>
              <w:sz w:val="24"/>
              <w:szCs w:val="24"/>
              <w14:ligatures w14:val="standardContextual"/>
            </w:rPr>
          </w:pPr>
          <w:hyperlink w:anchor="_Toc164330903" w:history="1">
            <w:r w:rsidR="005637CA" w:rsidRPr="00F41E6D">
              <w:rPr>
                <w:rStyle w:val="Hyperlink"/>
                <w:noProof/>
              </w:rPr>
              <w:t>Protocol for Making Glycerol Stocks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903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27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1E0E8B37" w14:textId="7C7DE33B" w:rsidR="005637CA" w:rsidRDefault="00000000">
          <w:pPr>
            <w:pStyle w:val="TOC1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64330904" w:history="1">
            <w:r w:rsidR="005637CA" w:rsidRPr="00F41E6D">
              <w:rPr>
                <w:rStyle w:val="Hyperlink"/>
                <w:noProof/>
              </w:rPr>
              <w:t>April 2024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904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28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2EFF8EE1" w14:textId="154C5C89" w:rsidR="005637CA" w:rsidRDefault="00000000">
          <w:pPr>
            <w:pStyle w:val="TOC3"/>
            <w:tabs>
              <w:tab w:val="right" w:leader="dot" w:pos="10214"/>
            </w:tabs>
            <w:rPr>
              <w:noProof/>
              <w:kern w:val="2"/>
              <w:sz w:val="24"/>
              <w:szCs w:val="24"/>
              <w14:ligatures w14:val="standardContextual"/>
            </w:rPr>
          </w:pPr>
          <w:hyperlink w:anchor="_Toc164330905" w:history="1">
            <w:r w:rsidR="005637CA" w:rsidRPr="00F41E6D">
              <w:rPr>
                <w:rStyle w:val="Hyperlink"/>
                <w:noProof/>
              </w:rPr>
              <w:t>Making CHAH Square Plates for Serial Dilution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905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28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1D1915AC" w14:textId="3061595F" w:rsidR="005637CA" w:rsidRDefault="00000000">
          <w:pPr>
            <w:pStyle w:val="TOC3"/>
            <w:tabs>
              <w:tab w:val="right" w:leader="dot" w:pos="10214"/>
            </w:tabs>
            <w:rPr>
              <w:noProof/>
              <w:kern w:val="2"/>
              <w:sz w:val="24"/>
              <w:szCs w:val="24"/>
              <w14:ligatures w14:val="standardContextual"/>
            </w:rPr>
          </w:pPr>
          <w:hyperlink w:anchor="_Toc164330906" w:history="1">
            <w:r w:rsidR="005637CA" w:rsidRPr="00F41E6D">
              <w:rPr>
                <w:rStyle w:val="Hyperlink"/>
                <w:noProof/>
              </w:rPr>
              <w:t>Making CHAH Square Plates for Serial Dilution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906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29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66612958" w14:textId="0F4908A3" w:rsidR="005637CA" w:rsidRDefault="00000000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64330907" w:history="1">
            <w:r w:rsidR="005637CA" w:rsidRPr="00F41E6D">
              <w:rPr>
                <w:rStyle w:val="Hyperlink"/>
                <w:noProof/>
              </w:rPr>
              <w:t>Protocol for finding the OD of Cells (Looking for 6 OD)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907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30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387C0836" w14:textId="120CD059" w:rsidR="005637CA" w:rsidRDefault="00000000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64330908" w:history="1">
            <w:r w:rsidR="005637CA" w:rsidRPr="00F41E6D">
              <w:rPr>
                <w:rStyle w:val="Hyperlink"/>
                <w:noProof/>
              </w:rPr>
              <w:t>Protocol for Inoculation of Flasks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908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31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0953C109" w14:textId="5BE49FDC" w:rsidR="005637CA" w:rsidRDefault="00000000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64330909" w:history="1">
            <w:r w:rsidR="005637CA" w:rsidRPr="00F41E6D">
              <w:rPr>
                <w:rStyle w:val="Hyperlink"/>
                <w:noProof/>
              </w:rPr>
              <w:t>Protocol for Freshwater Survival Assay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909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31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6D211955" w14:textId="404EDA36" w:rsidR="005637CA" w:rsidRDefault="00000000">
          <w:pPr>
            <w:pStyle w:val="TOC1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64330910" w:history="1">
            <w:r w:rsidR="005637CA" w:rsidRPr="00F41E6D">
              <w:rPr>
                <w:rStyle w:val="Hyperlink"/>
                <w:noProof/>
              </w:rPr>
              <w:drawing>
                <wp:inline distT="0" distB="0" distL="0" distR="0" wp14:anchorId="6616C170" wp14:editId="1207DFD3">
                  <wp:extent cx="5545123" cy="3496617"/>
                  <wp:effectExtent l="0" t="0" r="5080" b="0"/>
                  <wp:docPr id="581054023" name="Picture 1" descr="A close-up of a whiteboard with writing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49482804" name="Picture 1" descr="A close-up of a whiteboard with writing&#10;&#10;Description automatically generated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571412" cy="351319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910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32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29D5D262" w14:textId="06E6FDC9" w:rsidR="005637CA" w:rsidRDefault="00000000">
          <w:pPr>
            <w:pStyle w:val="TOC1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64330911" w:history="1">
            <w:r w:rsidR="005637CA" w:rsidRPr="00F41E6D">
              <w:rPr>
                <w:rStyle w:val="Hyperlink"/>
                <w:noProof/>
              </w:rPr>
              <w:drawing>
                <wp:inline distT="0" distB="0" distL="0" distR="0" wp14:anchorId="532257F9" wp14:editId="6795DFBE">
                  <wp:extent cx="5250669" cy="3237502"/>
                  <wp:effectExtent l="0" t="0" r="0" b="1270"/>
                  <wp:docPr id="1667803352" name="Picture 2" descr="A diagram of a medical test&#10;&#10;Description automatically generated with medium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55059930" name="Picture 2" descr="A diagram of a medical test&#10;&#10;Description automatically generated with medium confidenc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72272" cy="325082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911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32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0AF4C0DD" w14:textId="2E124EC6" w:rsidR="005637CA" w:rsidRDefault="00000000">
          <w:pPr>
            <w:pStyle w:val="TOC1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64330912" w:history="1">
            <w:r w:rsidR="005637CA" w:rsidRPr="00F41E6D">
              <w:rPr>
                <w:rStyle w:val="Hyperlink"/>
                <w:noProof/>
              </w:rPr>
              <w:drawing>
                <wp:inline distT="0" distB="0" distL="0" distR="0" wp14:anchorId="7BB578A0" wp14:editId="7BE194F2">
                  <wp:extent cx="5385732" cy="3357127"/>
                  <wp:effectExtent l="0" t="0" r="0" b="0"/>
                  <wp:docPr id="180789009" name="Picture 3" descr="A diagram of a test&#10;&#10;Description automatically generated with medium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04179778" name="Picture 3" descr="A diagram of a test&#10;&#10;Description automatically generated with medium confidence"/>
                          <pic:cNvPicPr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411643" cy="337327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912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33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6A9787CB" w14:textId="37E81F6D" w:rsidR="005637CA" w:rsidRDefault="00000000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64330913" w:history="1">
            <w:r w:rsidR="005637CA" w:rsidRPr="00F41E6D">
              <w:rPr>
                <w:rStyle w:val="Hyperlink"/>
                <w:noProof/>
              </w:rPr>
              <w:t>Protocol for Freshwater Survival Assay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913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33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524168B6" w14:textId="4307FD38" w:rsidR="005637CA" w:rsidRDefault="00000000">
          <w:pPr>
            <w:pStyle w:val="TOC1"/>
            <w:tabs>
              <w:tab w:val="right" w:leader="dot" w:pos="10214"/>
            </w:tabs>
            <w:rPr>
              <w:rFonts w:eastAsiaTheme="minorEastAsia"/>
              <w:noProof/>
              <w:kern w:val="2"/>
              <w:sz w:val="24"/>
              <w:szCs w:val="24"/>
              <w14:ligatures w14:val="standardContextual"/>
            </w:rPr>
          </w:pPr>
          <w:hyperlink w:anchor="_Toc164330914" w:history="1">
            <w:r w:rsidR="005637CA" w:rsidRPr="00F41E6D">
              <w:rPr>
                <w:rStyle w:val="Hyperlink"/>
                <w:noProof/>
              </w:rPr>
              <w:t>Bibliography</w:t>
            </w:r>
            <w:r w:rsidR="005637CA">
              <w:rPr>
                <w:noProof/>
                <w:webHidden/>
              </w:rPr>
              <w:tab/>
            </w:r>
            <w:r w:rsidR="005637CA">
              <w:rPr>
                <w:noProof/>
                <w:webHidden/>
              </w:rPr>
              <w:fldChar w:fldCharType="begin"/>
            </w:r>
            <w:r w:rsidR="005637CA">
              <w:rPr>
                <w:noProof/>
                <w:webHidden/>
              </w:rPr>
              <w:instrText xml:space="preserve"> PAGEREF _Toc164330914 \h </w:instrText>
            </w:r>
            <w:r w:rsidR="005637CA">
              <w:rPr>
                <w:noProof/>
                <w:webHidden/>
              </w:rPr>
            </w:r>
            <w:r w:rsidR="005637CA">
              <w:rPr>
                <w:noProof/>
                <w:webHidden/>
              </w:rPr>
              <w:fldChar w:fldCharType="separate"/>
            </w:r>
            <w:r w:rsidR="005637CA">
              <w:rPr>
                <w:noProof/>
                <w:webHidden/>
              </w:rPr>
              <w:t>33</w:t>
            </w:r>
            <w:r w:rsidR="005637CA">
              <w:rPr>
                <w:noProof/>
                <w:webHidden/>
              </w:rPr>
              <w:fldChar w:fldCharType="end"/>
            </w:r>
          </w:hyperlink>
        </w:p>
        <w:p w14:paraId="187DF34E" w14:textId="325AF286" w:rsidR="007B216F" w:rsidRDefault="00F64714">
          <w:r>
            <w:fldChar w:fldCharType="end"/>
          </w:r>
        </w:p>
      </w:sdtContent>
    </w:sdt>
    <w:p w14:paraId="32EBA977" w14:textId="77777777" w:rsidR="007B216F" w:rsidRDefault="007B216F">
      <w:r>
        <w:br w:type="page"/>
      </w:r>
    </w:p>
    <w:p w14:paraId="2DE87798" w14:textId="77777777" w:rsidR="00C71D65" w:rsidRDefault="00C71D65" w:rsidP="007B216F">
      <w:pPr>
        <w:pStyle w:val="Heading1"/>
        <w:rPr>
          <w:color w:val="8D64B8"/>
        </w:rPr>
      </w:pPr>
    </w:p>
    <w:p w14:paraId="7C3F387F" w14:textId="000D2A89" w:rsidR="00C71D65" w:rsidRPr="00F23E0D" w:rsidRDefault="00C71D65" w:rsidP="00F23E0D">
      <w:r w:rsidRPr="00C71D65">
        <w:t>PKR200 – plasmid</w:t>
      </w:r>
    </w:p>
    <w:p w14:paraId="15D10191" w14:textId="56DD20C6" w:rsidR="004B7E5A" w:rsidRPr="00214D13" w:rsidRDefault="00214D13" w:rsidP="007B216F">
      <w:pPr>
        <w:pStyle w:val="Heading1"/>
        <w:rPr>
          <w:color w:val="8D64B8"/>
        </w:rPr>
      </w:pPr>
      <w:bookmarkStart w:id="0" w:name="_Toc164330876"/>
      <w:r>
        <w:rPr>
          <w:color w:val="8D64B8"/>
        </w:rPr>
        <w:t>January 2024</w:t>
      </w:r>
      <w:bookmarkEnd w:id="0"/>
    </w:p>
    <w:p w14:paraId="0E35C828" w14:textId="77777777" w:rsidR="007B216F" w:rsidRDefault="007B216F" w:rsidP="007B216F"/>
    <w:p w14:paraId="404C6E03" w14:textId="76DA884B" w:rsidR="007B216F" w:rsidRPr="007B216F" w:rsidRDefault="00214D13" w:rsidP="007B216F">
      <w:pPr>
        <w:rPr>
          <w:b/>
        </w:rPr>
      </w:pPr>
      <w:r w:rsidRPr="00214D13">
        <w:rPr>
          <w:b/>
        </w:rPr>
        <w:t>Monday</w:t>
      </w:r>
      <w:r w:rsidR="007B216F" w:rsidRPr="00214D13">
        <w:rPr>
          <w:b/>
        </w:rPr>
        <w:t xml:space="preserve">, </w:t>
      </w:r>
      <w:r w:rsidRPr="00214D13">
        <w:rPr>
          <w:b/>
        </w:rPr>
        <w:t>January</w:t>
      </w:r>
      <w:r w:rsidR="00F15D0D" w:rsidRPr="00214D13">
        <w:rPr>
          <w:b/>
        </w:rPr>
        <w:t xml:space="preserve"> </w:t>
      </w:r>
      <w:r w:rsidR="007A68D0" w:rsidRPr="00214D13">
        <w:rPr>
          <w:b/>
        </w:rPr>
        <w:t>2</w:t>
      </w:r>
      <w:r w:rsidRPr="00214D13">
        <w:rPr>
          <w:b/>
        </w:rPr>
        <w:t>2</w:t>
      </w:r>
      <w:r w:rsidR="007B216F" w:rsidRPr="00214D13">
        <w:rPr>
          <w:b/>
        </w:rPr>
        <w:t>, 20</w:t>
      </w:r>
      <w:r w:rsidRPr="00214D13">
        <w:rPr>
          <w:b/>
        </w:rPr>
        <w:t>24</w:t>
      </w:r>
    </w:p>
    <w:p w14:paraId="4F254DDE" w14:textId="77777777" w:rsidR="007B216F" w:rsidRPr="00214D13" w:rsidRDefault="007B216F" w:rsidP="00591C98">
      <w:pPr>
        <w:rPr>
          <w:b/>
          <w:color w:val="FF84D0"/>
          <w:sz w:val="18"/>
          <w:szCs w:val="18"/>
        </w:rPr>
      </w:pPr>
      <w:r w:rsidRPr="00214D13">
        <w:rPr>
          <w:b/>
          <w:color w:val="FF84D0"/>
          <w:sz w:val="18"/>
          <w:szCs w:val="18"/>
        </w:rPr>
        <w:t>To Do:</w:t>
      </w:r>
    </w:p>
    <w:p w14:paraId="0ED2FA2D" w14:textId="6C629FFE" w:rsidR="00214D13" w:rsidRDefault="00214D13" w:rsidP="00214D13">
      <w:pPr>
        <w:pStyle w:val="ListParagraph"/>
        <w:numPr>
          <w:ilvl w:val="0"/>
          <w:numId w:val="6"/>
        </w:numPr>
        <w:rPr>
          <w:sz w:val="18"/>
          <w:szCs w:val="18"/>
        </w:rPr>
      </w:pPr>
      <w:r w:rsidRPr="00214D13">
        <w:rPr>
          <w:sz w:val="18"/>
          <w:szCs w:val="18"/>
        </w:rPr>
        <w:t xml:space="preserve">Patch out LVS </w:t>
      </w:r>
      <w:r>
        <w:rPr>
          <w:sz w:val="18"/>
          <w:szCs w:val="18"/>
        </w:rPr>
        <w:t xml:space="preserve">on CHAH and CHAH-Kan </w:t>
      </w:r>
      <w:r w:rsidRPr="00214D13">
        <w:rPr>
          <w:sz w:val="18"/>
          <w:szCs w:val="18"/>
        </w:rPr>
        <w:t xml:space="preserve">to check in plasmid is present in </w:t>
      </w:r>
      <w:proofErr w:type="gramStart"/>
      <w:r w:rsidRPr="00214D13">
        <w:rPr>
          <w:sz w:val="18"/>
          <w:szCs w:val="18"/>
        </w:rPr>
        <w:t>stock</w:t>
      </w:r>
      <w:proofErr w:type="gramEnd"/>
      <w:r w:rsidRPr="00214D13">
        <w:rPr>
          <w:sz w:val="18"/>
          <w:szCs w:val="18"/>
        </w:rPr>
        <w:t xml:space="preserve"> </w:t>
      </w:r>
    </w:p>
    <w:p w14:paraId="4898EACC" w14:textId="4BAC7EFC" w:rsidR="00214D13" w:rsidRDefault="00214D13" w:rsidP="00214D13">
      <w:pPr>
        <w:pStyle w:val="Heading3"/>
        <w:rPr>
          <w:color w:val="8D64B8"/>
        </w:rPr>
      </w:pPr>
      <w:bookmarkStart w:id="1" w:name="_Toc164330877"/>
      <w:r w:rsidRPr="00214D13">
        <w:rPr>
          <w:color w:val="8D64B8"/>
        </w:rPr>
        <w:t>Patching LVS</w:t>
      </w:r>
      <w:bookmarkEnd w:id="1"/>
    </w:p>
    <w:p w14:paraId="47020A76" w14:textId="4633FE63" w:rsidR="00214D13" w:rsidRDefault="00214D13" w:rsidP="00214D13">
      <w:pPr>
        <w:pStyle w:val="ListParagraph"/>
        <w:numPr>
          <w:ilvl w:val="0"/>
          <w:numId w:val="9"/>
        </w:numPr>
      </w:pPr>
      <w:r>
        <w:t xml:space="preserve">Thawed KB’s stock of LVS of ice and HB’s stock was not thawed but was kept out of the freezer for a brief couple of minutes to complete </w:t>
      </w:r>
      <w:proofErr w:type="gramStart"/>
      <w:r>
        <w:t>protocol</w:t>
      </w:r>
      <w:proofErr w:type="gramEnd"/>
      <w:r>
        <w:t xml:space="preserve"> </w:t>
      </w:r>
    </w:p>
    <w:p w14:paraId="12871D48" w14:textId="442C68EA" w:rsidR="00214D13" w:rsidRDefault="00214D13" w:rsidP="00214D13">
      <w:pPr>
        <w:pStyle w:val="ListParagraph"/>
        <w:numPr>
          <w:ilvl w:val="0"/>
          <w:numId w:val="9"/>
        </w:numPr>
      </w:pPr>
      <w:r>
        <w:t xml:space="preserve">Once stock is thawed, start </w:t>
      </w:r>
      <w:proofErr w:type="spellStart"/>
      <w:r>
        <w:t>aspectically</w:t>
      </w:r>
      <w:proofErr w:type="spellEnd"/>
      <w:r>
        <w:t xml:space="preserve"> patching LVS on CHAH and CHAH-Kan </w:t>
      </w:r>
    </w:p>
    <w:p w14:paraId="011F1330" w14:textId="4C3C26F5" w:rsidR="00214D13" w:rsidRDefault="00214D13" w:rsidP="00214D13">
      <w:pPr>
        <w:pStyle w:val="ListParagraph"/>
        <w:numPr>
          <w:ilvl w:val="0"/>
          <w:numId w:val="9"/>
        </w:numPr>
      </w:pPr>
      <w:r>
        <w:t xml:space="preserve">Remember to aseptically remove wooden sticks from holder and keep cap </w:t>
      </w:r>
      <w:proofErr w:type="gramStart"/>
      <w:r>
        <w:t>closed</w:t>
      </w:r>
      <w:proofErr w:type="gramEnd"/>
      <w:r>
        <w:t xml:space="preserve"> </w:t>
      </w:r>
    </w:p>
    <w:p w14:paraId="72D3CD4A" w14:textId="00F77969" w:rsidR="00214D13" w:rsidRDefault="00214D13" w:rsidP="00214D13">
      <w:pPr>
        <w:pStyle w:val="ListParagraph"/>
        <w:numPr>
          <w:ilvl w:val="0"/>
          <w:numId w:val="9"/>
        </w:numPr>
      </w:pPr>
      <w:r>
        <w:t xml:space="preserve">Once LVS is patched onto plates, place in incubator at 37 </w:t>
      </w:r>
      <w:r>
        <w:sym w:font="Symbol" w:char="F0B0"/>
      </w:r>
      <w:r>
        <w:t xml:space="preserve"> C for 24 </w:t>
      </w:r>
      <w:proofErr w:type="gramStart"/>
      <w:r>
        <w:t>hours</w:t>
      </w:r>
      <w:proofErr w:type="gramEnd"/>
      <w:r>
        <w:t xml:space="preserve"> </w:t>
      </w:r>
    </w:p>
    <w:p w14:paraId="6A8D59D2" w14:textId="0A25C563" w:rsidR="00214D13" w:rsidRDefault="00214D13" w:rsidP="00214D13">
      <w:pPr>
        <w:rPr>
          <w:b/>
          <w:bCs/>
          <w:color w:val="8D64B8"/>
        </w:rPr>
      </w:pPr>
      <w:r w:rsidRPr="00214D13">
        <w:rPr>
          <w:b/>
          <w:bCs/>
          <w:color w:val="8D64B8"/>
        </w:rPr>
        <w:t xml:space="preserve">Reflection: </w:t>
      </w:r>
    </w:p>
    <w:p w14:paraId="352D2611" w14:textId="33E12C29" w:rsidR="00214D13" w:rsidRDefault="00214D13" w:rsidP="00214D13">
      <w:pPr>
        <w:pStyle w:val="ListParagraph"/>
        <w:numPr>
          <w:ilvl w:val="0"/>
          <w:numId w:val="11"/>
        </w:numPr>
      </w:pPr>
      <w:r>
        <w:t xml:space="preserve">I used Kira’s LVS stock and Hannah’s stock to compare to see if there was a </w:t>
      </w:r>
      <w:proofErr w:type="gramStart"/>
      <w:r>
        <w:t>plasmid</w:t>
      </w:r>
      <w:proofErr w:type="gramEnd"/>
      <w:r>
        <w:t xml:space="preserve"> </w:t>
      </w:r>
    </w:p>
    <w:p w14:paraId="2B3D6DB0" w14:textId="77777777" w:rsidR="00C71D65" w:rsidRDefault="00C71D65" w:rsidP="00C71D65"/>
    <w:p w14:paraId="6476DFEE" w14:textId="6C6BF2FB" w:rsidR="00C71D65" w:rsidRPr="007B216F" w:rsidRDefault="00C71D65" w:rsidP="00C71D65">
      <w:pPr>
        <w:rPr>
          <w:b/>
        </w:rPr>
      </w:pPr>
      <w:r w:rsidRPr="00214D13">
        <w:rPr>
          <w:b/>
        </w:rPr>
        <w:t>Monday, January 2</w:t>
      </w:r>
      <w:r>
        <w:rPr>
          <w:b/>
        </w:rPr>
        <w:t>9</w:t>
      </w:r>
      <w:r w:rsidRPr="00214D13">
        <w:rPr>
          <w:b/>
        </w:rPr>
        <w:t>, 2024</w:t>
      </w:r>
    </w:p>
    <w:p w14:paraId="3F79A040" w14:textId="77777777" w:rsidR="00C71D65" w:rsidRPr="00214D13" w:rsidRDefault="00C71D65" w:rsidP="00C71D65">
      <w:pPr>
        <w:rPr>
          <w:b/>
          <w:color w:val="FF84D0"/>
          <w:sz w:val="18"/>
          <w:szCs w:val="18"/>
        </w:rPr>
      </w:pPr>
      <w:r w:rsidRPr="00214D13">
        <w:rPr>
          <w:b/>
          <w:color w:val="FF84D0"/>
          <w:sz w:val="18"/>
          <w:szCs w:val="18"/>
        </w:rPr>
        <w:t>To Do:</w:t>
      </w:r>
    </w:p>
    <w:p w14:paraId="38059B94" w14:textId="75E5574F" w:rsidR="00C71D65" w:rsidRPr="001259E8" w:rsidRDefault="00C71D65" w:rsidP="00C71D65">
      <w:pPr>
        <w:pStyle w:val="ListParagraph"/>
        <w:numPr>
          <w:ilvl w:val="0"/>
          <w:numId w:val="17"/>
        </w:numPr>
      </w:pPr>
      <w:r w:rsidRPr="001259E8">
        <w:t xml:space="preserve">Patch out LVS on CHAH </w:t>
      </w:r>
    </w:p>
    <w:p w14:paraId="5D879322" w14:textId="737A444B" w:rsidR="00C71D65" w:rsidRDefault="00C71D65" w:rsidP="00C71D65">
      <w:pPr>
        <w:pStyle w:val="ListParagraph"/>
        <w:numPr>
          <w:ilvl w:val="0"/>
          <w:numId w:val="17"/>
        </w:numPr>
      </w:pPr>
      <w:r w:rsidRPr="001259E8">
        <w:t>Transforming PKL02 into E. coli via chemical transformation</w:t>
      </w:r>
    </w:p>
    <w:p w14:paraId="17A20CC0" w14:textId="77777777" w:rsidR="00F23E0D" w:rsidRPr="001259E8" w:rsidRDefault="00F23E0D" w:rsidP="00F23E0D">
      <w:pPr>
        <w:ind w:left="360"/>
      </w:pPr>
    </w:p>
    <w:p w14:paraId="4A2E5EEC" w14:textId="77777777" w:rsidR="00C71D65" w:rsidRDefault="00C71D65" w:rsidP="00C71D65">
      <w:pPr>
        <w:pStyle w:val="Heading3"/>
        <w:rPr>
          <w:color w:val="8D64B8"/>
        </w:rPr>
      </w:pPr>
      <w:bookmarkStart w:id="2" w:name="_Toc164330878"/>
      <w:r w:rsidRPr="00214D13">
        <w:rPr>
          <w:color w:val="8D64B8"/>
        </w:rPr>
        <w:t>Patching LVS</w:t>
      </w:r>
      <w:bookmarkEnd w:id="2"/>
    </w:p>
    <w:p w14:paraId="6FFC5B9F" w14:textId="74D0DD07" w:rsidR="00C71D65" w:rsidRDefault="00C71D65" w:rsidP="002B0FB9">
      <w:pPr>
        <w:pStyle w:val="ListParagraph"/>
        <w:numPr>
          <w:ilvl w:val="0"/>
          <w:numId w:val="20"/>
        </w:numPr>
      </w:pPr>
      <w:r>
        <w:t xml:space="preserve">Thawed </w:t>
      </w:r>
      <w:r w:rsidR="002B0FB9">
        <w:t xml:space="preserve">LVS on ice </w:t>
      </w:r>
      <w:r>
        <w:t xml:space="preserve"> </w:t>
      </w:r>
    </w:p>
    <w:p w14:paraId="3F53E570" w14:textId="6283FE98" w:rsidR="00C71D65" w:rsidRDefault="00C71D65" w:rsidP="002B0FB9">
      <w:pPr>
        <w:pStyle w:val="ListParagraph"/>
        <w:numPr>
          <w:ilvl w:val="0"/>
          <w:numId w:val="20"/>
        </w:numPr>
      </w:pPr>
      <w:r>
        <w:t xml:space="preserve">Once stock is thawed, start </w:t>
      </w:r>
      <w:r w:rsidR="002B0FB9">
        <w:t>aseptically</w:t>
      </w:r>
      <w:r>
        <w:t xml:space="preserve"> patching LVS on CHAH </w:t>
      </w:r>
      <w:r w:rsidR="002B0FB9">
        <w:t xml:space="preserve">using spread </w:t>
      </w:r>
      <w:proofErr w:type="gramStart"/>
      <w:r w:rsidR="002B0FB9">
        <w:t>method</w:t>
      </w:r>
      <w:proofErr w:type="gramEnd"/>
      <w:r w:rsidR="002B0FB9">
        <w:t xml:space="preserve"> </w:t>
      </w:r>
    </w:p>
    <w:p w14:paraId="1095CB23" w14:textId="77777777" w:rsidR="00C71D65" w:rsidRDefault="00C71D65" w:rsidP="002B0FB9">
      <w:pPr>
        <w:pStyle w:val="ListParagraph"/>
        <w:numPr>
          <w:ilvl w:val="0"/>
          <w:numId w:val="20"/>
        </w:numPr>
      </w:pPr>
      <w:r>
        <w:t xml:space="preserve">Remember to aseptically remove wooden sticks from holder and keep cap </w:t>
      </w:r>
      <w:proofErr w:type="gramStart"/>
      <w:r>
        <w:t>closed</w:t>
      </w:r>
      <w:proofErr w:type="gramEnd"/>
      <w:r>
        <w:t xml:space="preserve"> </w:t>
      </w:r>
    </w:p>
    <w:p w14:paraId="5D9EC233" w14:textId="77777777" w:rsidR="00C71D65" w:rsidRDefault="00C71D65" w:rsidP="002B0FB9">
      <w:pPr>
        <w:pStyle w:val="ListParagraph"/>
        <w:numPr>
          <w:ilvl w:val="0"/>
          <w:numId w:val="20"/>
        </w:numPr>
      </w:pPr>
      <w:r>
        <w:t xml:space="preserve">Once LVS is patched onto plates, place in incubator at 37 </w:t>
      </w:r>
      <w:r>
        <w:sym w:font="Symbol" w:char="F0B0"/>
      </w:r>
      <w:r>
        <w:t xml:space="preserve"> C for 24 </w:t>
      </w:r>
      <w:proofErr w:type="gramStart"/>
      <w:r>
        <w:t>hours</w:t>
      </w:r>
      <w:proofErr w:type="gramEnd"/>
      <w:r>
        <w:t xml:space="preserve"> </w:t>
      </w:r>
    </w:p>
    <w:p w14:paraId="40597786" w14:textId="77777777" w:rsidR="00C71D65" w:rsidRPr="00C71D65" w:rsidRDefault="00C71D65" w:rsidP="002B0FB9">
      <w:pPr>
        <w:pStyle w:val="ListParagraph"/>
      </w:pPr>
    </w:p>
    <w:p w14:paraId="36812249" w14:textId="2F6ECD53" w:rsidR="00C71D65" w:rsidRDefault="00C71D65" w:rsidP="00C71D65">
      <w:pPr>
        <w:pStyle w:val="Heading3"/>
        <w:rPr>
          <w:i/>
          <w:iCs/>
          <w:color w:val="8D64B8"/>
        </w:rPr>
      </w:pPr>
      <w:bookmarkStart w:id="3" w:name="_Toc164330879"/>
      <w:r>
        <w:rPr>
          <w:color w:val="8D64B8"/>
        </w:rPr>
        <w:t xml:space="preserve">Transformation of PKL02 into </w:t>
      </w:r>
      <w:r w:rsidRPr="00C71D65">
        <w:rPr>
          <w:i/>
          <w:iCs/>
          <w:color w:val="8D64B8"/>
        </w:rPr>
        <w:t>E. coli</w:t>
      </w:r>
      <w:bookmarkEnd w:id="3"/>
    </w:p>
    <w:p w14:paraId="5269D908" w14:textId="653662D9" w:rsidR="00C71D65" w:rsidRDefault="00C71D65" w:rsidP="00C71D65">
      <w:pPr>
        <w:pStyle w:val="ListParagraph"/>
        <w:numPr>
          <w:ilvl w:val="0"/>
          <w:numId w:val="18"/>
        </w:numPr>
      </w:pPr>
      <w:r>
        <w:t xml:space="preserve">Set up reaction table. </w:t>
      </w:r>
      <w:r w:rsidRPr="00C71D65">
        <w:rPr>
          <w:b/>
        </w:rPr>
        <w:t>Always include a positive and negative control for each antibiotic</w:t>
      </w:r>
      <w:r>
        <w:t>.</w:t>
      </w:r>
    </w:p>
    <w:p w14:paraId="430B2985" w14:textId="1E44B806" w:rsidR="00C71D65" w:rsidRDefault="00C71D65" w:rsidP="00C71D65">
      <w:pPr>
        <w:pStyle w:val="ListParagraph"/>
        <w:numPr>
          <w:ilvl w:val="0"/>
          <w:numId w:val="18"/>
        </w:numPr>
      </w:pPr>
      <w:r>
        <w:t>Note: The plasmid used for the positive control plates should be the regular circular plasmid, not the digest/purified one</w:t>
      </w:r>
    </w:p>
    <w:p w14:paraId="654CC4C9" w14:textId="77777777" w:rsidR="00C71D65" w:rsidRDefault="00C71D65" w:rsidP="00C71D65">
      <w:pPr>
        <w:pStyle w:val="ListParagraph"/>
        <w:numPr>
          <w:ilvl w:val="0"/>
          <w:numId w:val="18"/>
        </w:numPr>
        <w:spacing w:after="0" w:line="240" w:lineRule="auto"/>
        <w:jc w:val="left"/>
      </w:pPr>
      <w:r>
        <w:t xml:space="preserve">Check to be sure you have enough LB-Kan plates with appropriate antibiotic. If plates were stored at 4°C, warm at 37°C until needed. </w:t>
      </w:r>
    </w:p>
    <w:p w14:paraId="4D2649DB" w14:textId="77777777" w:rsidR="00C71D65" w:rsidRDefault="00C71D65" w:rsidP="00C71D65">
      <w:pPr>
        <w:pStyle w:val="ListParagraph"/>
        <w:numPr>
          <w:ilvl w:val="0"/>
          <w:numId w:val="18"/>
        </w:numPr>
        <w:spacing w:after="0" w:line="240" w:lineRule="auto"/>
        <w:jc w:val="left"/>
      </w:pPr>
      <w:r>
        <w:t xml:space="preserve">Obtain DNA and thaw on ice if necessary. </w:t>
      </w:r>
    </w:p>
    <w:p w14:paraId="50EC338B" w14:textId="77777777" w:rsidR="00C71D65" w:rsidRDefault="00C71D65" w:rsidP="00C71D65">
      <w:pPr>
        <w:pStyle w:val="ListParagraph"/>
        <w:numPr>
          <w:ilvl w:val="0"/>
          <w:numId w:val="18"/>
        </w:numPr>
        <w:spacing w:after="0" w:line="240" w:lineRule="auto"/>
        <w:jc w:val="left"/>
      </w:pPr>
      <w:r>
        <w:t>Thaw appropriate number of competent cell tubes on ice (5 reactions per tube of competent cells)</w:t>
      </w:r>
    </w:p>
    <w:p w14:paraId="1082454C" w14:textId="59768543" w:rsidR="00C71D65" w:rsidRDefault="00C71D65" w:rsidP="00C71D65">
      <w:pPr>
        <w:pStyle w:val="ListParagraph"/>
        <w:numPr>
          <w:ilvl w:val="0"/>
          <w:numId w:val="18"/>
        </w:numPr>
        <w:spacing w:after="0" w:line="240" w:lineRule="auto"/>
        <w:jc w:val="left"/>
      </w:pPr>
      <w:r>
        <w:t xml:space="preserve">Label sterile tubes as indicated in reaction table. </w:t>
      </w:r>
      <w:r>
        <w:rPr>
          <w:color w:val="C04F94"/>
        </w:rPr>
        <w:t xml:space="preserve">(Using 2 sterile tubes) </w:t>
      </w:r>
      <w:r>
        <w:t>Add indicated volume of indicated DNA on ice.</w:t>
      </w:r>
    </w:p>
    <w:p w14:paraId="70A93A5D" w14:textId="77777777" w:rsidR="00C71D65" w:rsidRDefault="00C71D65" w:rsidP="00C71D65">
      <w:pPr>
        <w:pStyle w:val="ListParagraph"/>
        <w:numPr>
          <w:ilvl w:val="0"/>
          <w:numId w:val="18"/>
        </w:numPr>
        <w:spacing w:after="0" w:line="240" w:lineRule="auto"/>
        <w:jc w:val="left"/>
      </w:pPr>
      <w:r>
        <w:t xml:space="preserve">When competent cells are thawed (check by probing for frozen cells using a sterile pipette tip), </w:t>
      </w:r>
      <w:r w:rsidRPr="00C71D65">
        <w:rPr>
          <w:b/>
          <w:bCs/>
          <w:color w:val="C04F94"/>
          <w:u w:val="single"/>
        </w:rPr>
        <w:t>gently</w:t>
      </w:r>
      <w:r w:rsidRPr="00C71D65">
        <w:rPr>
          <w:b/>
          <w:bCs/>
          <w:color w:val="C04F94"/>
        </w:rPr>
        <w:t xml:space="preserve"> pipette 100 </w:t>
      </w:r>
      <w:proofErr w:type="spellStart"/>
      <w:r w:rsidRPr="00C71D65">
        <w:rPr>
          <w:b/>
          <w:bCs/>
          <w:color w:val="C04F94"/>
        </w:rPr>
        <w:t>uL</w:t>
      </w:r>
      <w:proofErr w:type="spellEnd"/>
      <w:r w:rsidRPr="00C71D65">
        <w:rPr>
          <w:b/>
          <w:bCs/>
          <w:color w:val="C04F94"/>
        </w:rPr>
        <w:t xml:space="preserve"> of cells</w:t>
      </w:r>
      <w:r w:rsidRPr="00C71D65">
        <w:rPr>
          <w:color w:val="C04F94"/>
        </w:rPr>
        <w:t xml:space="preserve"> </w:t>
      </w:r>
      <w:r>
        <w:t xml:space="preserve">into each reaction tube directly onto DNA using aseptic technique. </w:t>
      </w:r>
    </w:p>
    <w:p w14:paraId="2731061C" w14:textId="77777777" w:rsidR="00C71D65" w:rsidRDefault="00C71D65" w:rsidP="00C71D65">
      <w:pPr>
        <w:pStyle w:val="ListParagraph"/>
        <w:numPr>
          <w:ilvl w:val="0"/>
          <w:numId w:val="18"/>
        </w:numPr>
        <w:spacing w:after="0" w:line="240" w:lineRule="auto"/>
        <w:jc w:val="left"/>
      </w:pPr>
      <w:r>
        <w:t xml:space="preserve">Incubate cells on ice for 20 minutes. During incubation, find or set heat block to 42°C. </w:t>
      </w:r>
    </w:p>
    <w:p w14:paraId="1EC43179" w14:textId="77777777" w:rsidR="00C71D65" w:rsidRDefault="00C71D65" w:rsidP="00C71D65">
      <w:pPr>
        <w:pStyle w:val="ListParagraph"/>
        <w:numPr>
          <w:ilvl w:val="0"/>
          <w:numId w:val="18"/>
        </w:numPr>
        <w:spacing w:after="0" w:line="240" w:lineRule="auto"/>
        <w:jc w:val="left"/>
      </w:pPr>
      <w:r>
        <w:lastRenderedPageBreak/>
        <w:t xml:space="preserve">Place tubes with cells and DNA onto 42°C heat block </w:t>
      </w:r>
      <w:r w:rsidRPr="00C71D65">
        <w:rPr>
          <w:b/>
          <w:bCs/>
          <w:color w:val="C04F94"/>
        </w:rPr>
        <w:t xml:space="preserve">for </w:t>
      </w:r>
      <w:r w:rsidRPr="00C71D65">
        <w:rPr>
          <w:b/>
          <w:bCs/>
          <w:color w:val="C04F94"/>
          <w:u w:val="single"/>
        </w:rPr>
        <w:t>30 seconds</w:t>
      </w:r>
      <w:r w:rsidRPr="00C71D65">
        <w:rPr>
          <w:color w:val="C04F94"/>
        </w:rPr>
        <w:t xml:space="preserve"> </w:t>
      </w:r>
      <w:r w:rsidRPr="00DD0F84">
        <w:t>(heat</w:t>
      </w:r>
      <w:r>
        <w:t xml:space="preserve"> </w:t>
      </w:r>
      <w:r w:rsidRPr="00DD0F84">
        <w:t>shock step)</w:t>
      </w:r>
      <w:r>
        <w:t xml:space="preserve">. </w:t>
      </w:r>
    </w:p>
    <w:p w14:paraId="67AAA581" w14:textId="77777777" w:rsidR="00C71D65" w:rsidRDefault="00C71D65" w:rsidP="00C71D65">
      <w:pPr>
        <w:pStyle w:val="ListParagraph"/>
        <w:numPr>
          <w:ilvl w:val="0"/>
          <w:numId w:val="18"/>
        </w:numPr>
        <w:spacing w:after="0" w:line="240" w:lineRule="auto"/>
        <w:jc w:val="left"/>
      </w:pPr>
      <w:r>
        <w:t>After heat shock, place tubes back on ice until next step (don’t keep them here too long).</w:t>
      </w:r>
    </w:p>
    <w:p w14:paraId="189C28B2" w14:textId="77777777" w:rsidR="00C71D65" w:rsidRDefault="00C71D65" w:rsidP="00C71D65">
      <w:pPr>
        <w:pStyle w:val="ListParagraph"/>
        <w:numPr>
          <w:ilvl w:val="0"/>
          <w:numId w:val="18"/>
        </w:numPr>
        <w:spacing w:after="0" w:line="240" w:lineRule="auto"/>
        <w:jc w:val="left"/>
      </w:pPr>
      <w:r>
        <w:t>Using aseptic technique, add 1 mL LB (no antibiotic) to each microfuge tube.</w:t>
      </w:r>
    </w:p>
    <w:p w14:paraId="39D1FE8B" w14:textId="77777777" w:rsidR="00C71D65" w:rsidRDefault="00C71D65" w:rsidP="00C71D65">
      <w:pPr>
        <w:pStyle w:val="ListParagraph"/>
        <w:numPr>
          <w:ilvl w:val="0"/>
          <w:numId w:val="18"/>
        </w:numPr>
        <w:spacing w:after="0" w:line="240" w:lineRule="auto"/>
        <w:jc w:val="left"/>
      </w:pPr>
      <w:r>
        <w:t>Using autoclave tape, tape microfuge tubes down in shaking incubator set to 37°C.</w:t>
      </w:r>
    </w:p>
    <w:p w14:paraId="481EF815" w14:textId="77777777" w:rsidR="00C71D65" w:rsidRDefault="00C71D65" w:rsidP="00C71D65">
      <w:pPr>
        <w:pStyle w:val="ListParagraph"/>
        <w:numPr>
          <w:ilvl w:val="0"/>
          <w:numId w:val="18"/>
        </w:numPr>
        <w:spacing w:after="0" w:line="240" w:lineRule="auto"/>
        <w:jc w:val="left"/>
      </w:pPr>
      <w:r>
        <w:t>Allow cells to recover for 1 hour at 37°C, shaking. Place in a rack after shaking (NOT back on ice).</w:t>
      </w:r>
    </w:p>
    <w:p w14:paraId="45BC3961" w14:textId="5D436117" w:rsidR="00B92892" w:rsidRDefault="00C71D65" w:rsidP="00B92892">
      <w:pPr>
        <w:pStyle w:val="ListParagraph"/>
        <w:numPr>
          <w:ilvl w:val="0"/>
          <w:numId w:val="18"/>
        </w:numPr>
        <w:rPr>
          <w:strike/>
        </w:rPr>
      </w:pPr>
      <w:r>
        <w:t xml:space="preserve">Using aseptic technique, plate indicated </w:t>
      </w:r>
      <w:proofErr w:type="gramStart"/>
      <w:r>
        <w:t>amount</w:t>
      </w:r>
      <w:proofErr w:type="gramEnd"/>
      <w:r>
        <w:t xml:space="preserve"> of cells on appropriate antibiotic plates (LB-Kan), spreading until plates look dry. </w:t>
      </w:r>
      <w:r w:rsidRPr="001259E8">
        <w:rPr>
          <w:strike/>
        </w:rPr>
        <w:t xml:space="preserve">For “remaining” volume, spin tubes at max speed in benchtop centrifuge for 30 seconds. Remove 800 </w:t>
      </w:r>
      <w:proofErr w:type="spellStart"/>
      <w:r w:rsidRPr="001259E8">
        <w:rPr>
          <w:strike/>
        </w:rPr>
        <w:t>uL</w:t>
      </w:r>
      <w:proofErr w:type="spellEnd"/>
      <w:r w:rsidRPr="001259E8">
        <w:rPr>
          <w:strike/>
        </w:rPr>
        <w:t xml:space="preserve"> of media. Using 200 </w:t>
      </w:r>
      <w:proofErr w:type="spellStart"/>
      <w:r w:rsidRPr="001259E8">
        <w:rPr>
          <w:strike/>
        </w:rPr>
        <w:t>uL</w:t>
      </w:r>
      <w:proofErr w:type="spellEnd"/>
      <w:r w:rsidRPr="001259E8">
        <w:rPr>
          <w:strike/>
        </w:rPr>
        <w:t xml:space="preserve"> pipette, resuspend cells at bottom of tube and plate all the remaining </w:t>
      </w:r>
      <w:proofErr w:type="gramStart"/>
      <w:r w:rsidRPr="001259E8">
        <w:rPr>
          <w:strike/>
        </w:rPr>
        <w:t>culture</w:t>
      </w:r>
      <w:proofErr w:type="gramEnd"/>
    </w:p>
    <w:p w14:paraId="5428BCEF" w14:textId="4CF73231" w:rsidR="00B92892" w:rsidRPr="00B92892" w:rsidRDefault="00B92892" w:rsidP="00B92892">
      <w:pPr>
        <w:pStyle w:val="ListParagraph"/>
        <w:numPr>
          <w:ilvl w:val="0"/>
          <w:numId w:val="18"/>
        </w:numPr>
        <w:rPr>
          <w:strike/>
        </w:rPr>
      </w:pPr>
      <w:r>
        <w:rPr>
          <w:strike/>
        </w:rPr>
        <w:t xml:space="preserve">Incubated at 37 for 24 </w:t>
      </w:r>
      <w:proofErr w:type="gramStart"/>
      <w:r>
        <w:rPr>
          <w:strike/>
        </w:rPr>
        <w:t>hours</w:t>
      </w:r>
      <w:proofErr w:type="gramEnd"/>
    </w:p>
    <w:p w14:paraId="07301AF8" w14:textId="2A937CB7" w:rsidR="00C71D65" w:rsidRDefault="00C71D65" w:rsidP="00C71D65">
      <w:pPr>
        <w:rPr>
          <w:b/>
          <w:bCs/>
        </w:rPr>
      </w:pPr>
      <w:r w:rsidRPr="00C71D65">
        <w:rPr>
          <w:b/>
          <w:bCs/>
        </w:rPr>
        <w:t xml:space="preserve">Table for </w:t>
      </w:r>
      <w:r w:rsidR="00B92892">
        <w:rPr>
          <w:b/>
          <w:bCs/>
        </w:rPr>
        <w:t>p</w:t>
      </w:r>
      <w:r w:rsidRPr="00C71D65">
        <w:rPr>
          <w:b/>
          <w:bCs/>
        </w:rPr>
        <w:t>KL02 Transformatio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02"/>
        <w:gridCol w:w="1702"/>
        <w:gridCol w:w="1702"/>
        <w:gridCol w:w="1702"/>
        <w:gridCol w:w="1703"/>
        <w:gridCol w:w="1703"/>
      </w:tblGrid>
      <w:tr w:rsidR="00C71D65" w14:paraId="3F50A589" w14:textId="77777777" w:rsidTr="00C71D65">
        <w:tc>
          <w:tcPr>
            <w:tcW w:w="1702" w:type="dxa"/>
          </w:tcPr>
          <w:p w14:paraId="3DBF65BA" w14:textId="44BDAE05" w:rsidR="00C71D65" w:rsidRPr="00C71D65" w:rsidRDefault="00C71D65" w:rsidP="00C71D65">
            <w:pPr>
              <w:rPr>
                <w:b/>
                <w:bCs/>
                <w:sz w:val="16"/>
                <w:szCs w:val="16"/>
              </w:rPr>
            </w:pPr>
            <w:r w:rsidRPr="00C71D65">
              <w:rPr>
                <w:b/>
                <w:bCs/>
                <w:sz w:val="16"/>
                <w:szCs w:val="16"/>
              </w:rPr>
              <w:t>Tube Number</w:t>
            </w:r>
          </w:p>
        </w:tc>
        <w:tc>
          <w:tcPr>
            <w:tcW w:w="1702" w:type="dxa"/>
          </w:tcPr>
          <w:p w14:paraId="72AE6E27" w14:textId="112803D4" w:rsidR="00C71D65" w:rsidRPr="00C71D65" w:rsidRDefault="00C71D65" w:rsidP="00C71D65">
            <w:pPr>
              <w:jc w:val="center"/>
              <w:rPr>
                <w:b/>
                <w:bCs/>
                <w:sz w:val="16"/>
                <w:szCs w:val="16"/>
              </w:rPr>
            </w:pPr>
            <w:r w:rsidRPr="00C71D65">
              <w:rPr>
                <w:b/>
                <w:bCs/>
                <w:sz w:val="16"/>
                <w:szCs w:val="16"/>
              </w:rPr>
              <w:t>Purpose</w:t>
            </w:r>
          </w:p>
        </w:tc>
        <w:tc>
          <w:tcPr>
            <w:tcW w:w="1702" w:type="dxa"/>
          </w:tcPr>
          <w:p w14:paraId="28C4C95A" w14:textId="1E99A579" w:rsidR="00C71D65" w:rsidRPr="00C71D65" w:rsidRDefault="00C71D65" w:rsidP="00C71D65">
            <w:pPr>
              <w:rPr>
                <w:b/>
                <w:bCs/>
                <w:sz w:val="16"/>
                <w:szCs w:val="16"/>
              </w:rPr>
            </w:pPr>
            <w:r w:rsidRPr="00C71D65">
              <w:rPr>
                <w:b/>
                <w:bCs/>
                <w:sz w:val="16"/>
                <w:szCs w:val="16"/>
              </w:rPr>
              <w:t>DNA</w:t>
            </w:r>
          </w:p>
        </w:tc>
        <w:tc>
          <w:tcPr>
            <w:tcW w:w="1702" w:type="dxa"/>
          </w:tcPr>
          <w:p w14:paraId="206D4CDA" w14:textId="3934F138" w:rsidR="00C71D65" w:rsidRPr="00C71D65" w:rsidRDefault="00C71D65" w:rsidP="00C71D65">
            <w:pPr>
              <w:jc w:val="center"/>
              <w:rPr>
                <w:b/>
                <w:bCs/>
                <w:sz w:val="16"/>
                <w:szCs w:val="16"/>
              </w:rPr>
            </w:pPr>
            <w:r w:rsidRPr="00C71D65">
              <w:rPr>
                <w:b/>
                <w:bCs/>
                <w:sz w:val="16"/>
                <w:szCs w:val="16"/>
              </w:rPr>
              <w:t>Volume of DNA</w:t>
            </w:r>
          </w:p>
        </w:tc>
        <w:tc>
          <w:tcPr>
            <w:tcW w:w="1703" w:type="dxa"/>
          </w:tcPr>
          <w:p w14:paraId="1C2A01CB" w14:textId="4179DB41" w:rsidR="00C71D65" w:rsidRPr="00C71D65" w:rsidRDefault="00C71D65" w:rsidP="00C71D65">
            <w:pPr>
              <w:rPr>
                <w:b/>
                <w:bCs/>
                <w:sz w:val="16"/>
                <w:szCs w:val="16"/>
              </w:rPr>
            </w:pPr>
            <w:r w:rsidRPr="00C71D65">
              <w:rPr>
                <w:b/>
                <w:bCs/>
                <w:sz w:val="16"/>
                <w:szCs w:val="16"/>
              </w:rPr>
              <w:t>Final Volume to Plate</w:t>
            </w:r>
          </w:p>
        </w:tc>
        <w:tc>
          <w:tcPr>
            <w:tcW w:w="1703" w:type="dxa"/>
          </w:tcPr>
          <w:p w14:paraId="12937DE0" w14:textId="08580D02" w:rsidR="00C71D65" w:rsidRPr="00C71D65" w:rsidRDefault="00C71D65" w:rsidP="00C71D65">
            <w:pPr>
              <w:rPr>
                <w:b/>
                <w:bCs/>
                <w:sz w:val="16"/>
                <w:szCs w:val="16"/>
              </w:rPr>
            </w:pPr>
            <w:r w:rsidRPr="00C71D65">
              <w:rPr>
                <w:b/>
                <w:bCs/>
                <w:sz w:val="16"/>
                <w:szCs w:val="16"/>
              </w:rPr>
              <w:t>Number of Kanamycin containing plates</w:t>
            </w:r>
          </w:p>
        </w:tc>
      </w:tr>
      <w:tr w:rsidR="00C71D65" w14:paraId="3C6B9BB2" w14:textId="77777777" w:rsidTr="00C71D65">
        <w:tc>
          <w:tcPr>
            <w:tcW w:w="1702" w:type="dxa"/>
          </w:tcPr>
          <w:p w14:paraId="13EB443A" w14:textId="0D0DF416" w:rsidR="00C71D65" w:rsidRDefault="00C71D65" w:rsidP="00C71D65">
            <w:pPr>
              <w:rPr>
                <w:b/>
                <w:bCs/>
              </w:rPr>
            </w:pPr>
            <w:r>
              <w:rPr>
                <w:b/>
                <w:bCs/>
              </w:rPr>
              <w:t>1</w:t>
            </w:r>
          </w:p>
        </w:tc>
        <w:tc>
          <w:tcPr>
            <w:tcW w:w="1702" w:type="dxa"/>
          </w:tcPr>
          <w:p w14:paraId="43A5152D" w14:textId="3CB7B26A" w:rsidR="00C71D65" w:rsidRDefault="00C71D65" w:rsidP="00C71D65">
            <w:pPr>
              <w:rPr>
                <w:b/>
                <w:bCs/>
              </w:rPr>
            </w:pPr>
            <w:r>
              <w:rPr>
                <w:b/>
                <w:bCs/>
              </w:rPr>
              <w:t>(+) control</w:t>
            </w:r>
          </w:p>
        </w:tc>
        <w:tc>
          <w:tcPr>
            <w:tcW w:w="1702" w:type="dxa"/>
          </w:tcPr>
          <w:p w14:paraId="2F2A2A5A" w14:textId="520BCDE7" w:rsidR="00C71D65" w:rsidRDefault="00C71D65" w:rsidP="00C71D65">
            <w:pPr>
              <w:rPr>
                <w:b/>
                <w:bCs/>
              </w:rPr>
            </w:pPr>
            <w:r>
              <w:rPr>
                <w:b/>
                <w:bCs/>
              </w:rPr>
              <w:t>pKL02</w:t>
            </w:r>
          </w:p>
        </w:tc>
        <w:tc>
          <w:tcPr>
            <w:tcW w:w="1702" w:type="dxa"/>
          </w:tcPr>
          <w:p w14:paraId="7FA791B6" w14:textId="014AFDC5" w:rsidR="00C71D65" w:rsidRDefault="00C71D65" w:rsidP="00C71D65">
            <w:pPr>
              <w:rPr>
                <w:b/>
                <w:bCs/>
              </w:rPr>
            </w:pPr>
            <w:r>
              <w:rPr>
                <w:b/>
                <w:bCs/>
              </w:rPr>
              <w:t xml:space="preserve">1 </w:t>
            </w:r>
            <w:proofErr w:type="spellStart"/>
            <w:r>
              <w:rPr>
                <w:b/>
                <w:bCs/>
              </w:rPr>
              <w:t>ul</w:t>
            </w:r>
            <w:proofErr w:type="spellEnd"/>
          </w:p>
        </w:tc>
        <w:tc>
          <w:tcPr>
            <w:tcW w:w="1703" w:type="dxa"/>
          </w:tcPr>
          <w:p w14:paraId="5A8DFD35" w14:textId="0AF52589" w:rsidR="00C71D65" w:rsidRDefault="00C71D65" w:rsidP="00C71D65">
            <w:pPr>
              <w:rPr>
                <w:b/>
                <w:bCs/>
              </w:rPr>
            </w:pPr>
            <w:r>
              <w:rPr>
                <w:b/>
                <w:bCs/>
              </w:rPr>
              <w:t xml:space="preserve">20 </w:t>
            </w:r>
            <w:proofErr w:type="spellStart"/>
            <w:r>
              <w:rPr>
                <w:b/>
                <w:bCs/>
              </w:rPr>
              <w:t>ul</w:t>
            </w:r>
            <w:proofErr w:type="spellEnd"/>
            <w:r>
              <w:rPr>
                <w:b/>
                <w:bCs/>
              </w:rPr>
              <w:t xml:space="preserve">, 100 </w:t>
            </w:r>
            <w:proofErr w:type="spellStart"/>
            <w:r>
              <w:rPr>
                <w:b/>
                <w:bCs/>
              </w:rPr>
              <w:t>ul</w:t>
            </w:r>
            <w:proofErr w:type="spellEnd"/>
          </w:p>
        </w:tc>
        <w:tc>
          <w:tcPr>
            <w:tcW w:w="1703" w:type="dxa"/>
          </w:tcPr>
          <w:p w14:paraId="1437D178" w14:textId="5DCEA580" w:rsidR="00C71D65" w:rsidRDefault="00C71D65" w:rsidP="00C71D65">
            <w:pPr>
              <w:rPr>
                <w:b/>
                <w:bCs/>
              </w:rPr>
            </w:pPr>
            <w:r>
              <w:rPr>
                <w:b/>
                <w:bCs/>
              </w:rPr>
              <w:t>2</w:t>
            </w:r>
          </w:p>
        </w:tc>
      </w:tr>
      <w:tr w:rsidR="00C71D65" w14:paraId="7956F47A" w14:textId="77777777" w:rsidTr="00C71D65">
        <w:tc>
          <w:tcPr>
            <w:tcW w:w="1702" w:type="dxa"/>
          </w:tcPr>
          <w:p w14:paraId="0740D0DC" w14:textId="6B59A809" w:rsidR="00C71D65" w:rsidRDefault="00C71D65" w:rsidP="00C71D65">
            <w:pPr>
              <w:rPr>
                <w:b/>
                <w:bCs/>
              </w:rPr>
            </w:pPr>
            <w:r>
              <w:rPr>
                <w:b/>
                <w:bCs/>
              </w:rPr>
              <w:t>2</w:t>
            </w:r>
          </w:p>
        </w:tc>
        <w:tc>
          <w:tcPr>
            <w:tcW w:w="1702" w:type="dxa"/>
          </w:tcPr>
          <w:p w14:paraId="5C994F8D" w14:textId="410B3698" w:rsidR="00C71D65" w:rsidRDefault="00C71D65" w:rsidP="00C71D65">
            <w:pPr>
              <w:rPr>
                <w:b/>
                <w:bCs/>
              </w:rPr>
            </w:pPr>
            <w:r>
              <w:rPr>
                <w:b/>
                <w:bCs/>
              </w:rPr>
              <w:t>(-) control</w:t>
            </w:r>
          </w:p>
        </w:tc>
        <w:tc>
          <w:tcPr>
            <w:tcW w:w="1702" w:type="dxa"/>
          </w:tcPr>
          <w:p w14:paraId="008DC6F1" w14:textId="3D2018CB" w:rsidR="00C71D65" w:rsidRDefault="00C71D65" w:rsidP="00C71D65">
            <w:pPr>
              <w:rPr>
                <w:b/>
                <w:bCs/>
              </w:rPr>
            </w:pPr>
            <w:r>
              <w:rPr>
                <w:b/>
                <w:bCs/>
              </w:rPr>
              <w:t xml:space="preserve">0 </w:t>
            </w:r>
            <w:proofErr w:type="spellStart"/>
            <w:r>
              <w:rPr>
                <w:b/>
                <w:bCs/>
              </w:rPr>
              <w:t>ul</w:t>
            </w:r>
            <w:proofErr w:type="spellEnd"/>
          </w:p>
        </w:tc>
        <w:tc>
          <w:tcPr>
            <w:tcW w:w="1702" w:type="dxa"/>
          </w:tcPr>
          <w:p w14:paraId="5A15C28C" w14:textId="2A69A01F" w:rsidR="00C71D65" w:rsidRDefault="00C71D65" w:rsidP="00C71D65">
            <w:pPr>
              <w:rPr>
                <w:b/>
                <w:bCs/>
              </w:rPr>
            </w:pPr>
            <w:r>
              <w:rPr>
                <w:b/>
                <w:bCs/>
              </w:rPr>
              <w:t xml:space="preserve">0 </w:t>
            </w:r>
            <w:proofErr w:type="spellStart"/>
            <w:r>
              <w:rPr>
                <w:b/>
                <w:bCs/>
              </w:rPr>
              <w:t>ul</w:t>
            </w:r>
            <w:proofErr w:type="spellEnd"/>
          </w:p>
        </w:tc>
        <w:tc>
          <w:tcPr>
            <w:tcW w:w="1703" w:type="dxa"/>
          </w:tcPr>
          <w:p w14:paraId="0FD55B24" w14:textId="279016FD" w:rsidR="00C71D65" w:rsidRDefault="00C71D65" w:rsidP="00C71D65">
            <w:pPr>
              <w:rPr>
                <w:b/>
                <w:bCs/>
              </w:rPr>
            </w:pPr>
            <w:r>
              <w:rPr>
                <w:b/>
                <w:bCs/>
              </w:rPr>
              <w:t xml:space="preserve">20 </w:t>
            </w:r>
            <w:proofErr w:type="spellStart"/>
            <w:r>
              <w:rPr>
                <w:b/>
                <w:bCs/>
              </w:rPr>
              <w:t>ul</w:t>
            </w:r>
            <w:proofErr w:type="spellEnd"/>
            <w:r>
              <w:rPr>
                <w:b/>
                <w:bCs/>
              </w:rPr>
              <w:t xml:space="preserve">, 100 </w:t>
            </w:r>
            <w:proofErr w:type="spellStart"/>
            <w:r>
              <w:rPr>
                <w:b/>
                <w:bCs/>
              </w:rPr>
              <w:t>ul</w:t>
            </w:r>
            <w:proofErr w:type="spellEnd"/>
          </w:p>
        </w:tc>
        <w:tc>
          <w:tcPr>
            <w:tcW w:w="1703" w:type="dxa"/>
          </w:tcPr>
          <w:p w14:paraId="071630B3" w14:textId="5BB0052D" w:rsidR="00C71D65" w:rsidRDefault="00C71D65" w:rsidP="00C71D65">
            <w:pPr>
              <w:rPr>
                <w:b/>
                <w:bCs/>
              </w:rPr>
            </w:pPr>
            <w:r>
              <w:rPr>
                <w:b/>
                <w:bCs/>
              </w:rPr>
              <w:t>2</w:t>
            </w:r>
          </w:p>
        </w:tc>
      </w:tr>
    </w:tbl>
    <w:p w14:paraId="39C9F2EC" w14:textId="77777777" w:rsidR="00C71D65" w:rsidRPr="00C71D65" w:rsidRDefault="00C71D65" w:rsidP="00C71D65">
      <w:pPr>
        <w:rPr>
          <w:b/>
          <w:bCs/>
        </w:rPr>
      </w:pPr>
    </w:p>
    <w:p w14:paraId="1AB23BB1" w14:textId="77777777" w:rsidR="00C71D65" w:rsidRDefault="00C71D65" w:rsidP="00C71D65"/>
    <w:p w14:paraId="2829DBCC" w14:textId="77777777" w:rsidR="00C71D65" w:rsidRDefault="00C71D65" w:rsidP="00C71D65"/>
    <w:p w14:paraId="10444D63" w14:textId="77777777" w:rsidR="00214D13" w:rsidRPr="00214D13" w:rsidRDefault="00214D13" w:rsidP="00214D13"/>
    <w:p w14:paraId="6D494859" w14:textId="77777777" w:rsidR="00C71D65" w:rsidRDefault="00C71D65" w:rsidP="00C71D65">
      <w:pPr>
        <w:rPr>
          <w:b/>
        </w:rPr>
      </w:pPr>
    </w:p>
    <w:p w14:paraId="7AA9FC39" w14:textId="77777777" w:rsidR="00C71D65" w:rsidRDefault="00C71D65" w:rsidP="00C71D65">
      <w:pPr>
        <w:rPr>
          <w:b/>
        </w:rPr>
      </w:pPr>
    </w:p>
    <w:p w14:paraId="771B9926" w14:textId="77777777" w:rsidR="00C71D65" w:rsidRDefault="00C71D65" w:rsidP="00C71D65">
      <w:pPr>
        <w:rPr>
          <w:b/>
        </w:rPr>
      </w:pPr>
    </w:p>
    <w:p w14:paraId="430387FA" w14:textId="77777777" w:rsidR="00C71D65" w:rsidRDefault="00C71D65" w:rsidP="00C71D65">
      <w:pPr>
        <w:rPr>
          <w:b/>
        </w:rPr>
      </w:pPr>
    </w:p>
    <w:p w14:paraId="64A380BD" w14:textId="77777777" w:rsidR="00C71D65" w:rsidRDefault="00C71D65" w:rsidP="00C71D65">
      <w:pPr>
        <w:rPr>
          <w:b/>
        </w:rPr>
      </w:pPr>
    </w:p>
    <w:p w14:paraId="1BB46FB9" w14:textId="77777777" w:rsidR="003E347C" w:rsidRDefault="003E347C" w:rsidP="00C71D65">
      <w:pPr>
        <w:rPr>
          <w:b/>
        </w:rPr>
      </w:pPr>
    </w:p>
    <w:p w14:paraId="12423744" w14:textId="77777777" w:rsidR="002B0FB9" w:rsidRDefault="002B0FB9" w:rsidP="00C71D65">
      <w:pPr>
        <w:rPr>
          <w:b/>
        </w:rPr>
      </w:pPr>
    </w:p>
    <w:p w14:paraId="1BFCA08E" w14:textId="77777777" w:rsidR="002B0FB9" w:rsidRDefault="002B0FB9" w:rsidP="00C71D65">
      <w:pPr>
        <w:rPr>
          <w:b/>
        </w:rPr>
      </w:pPr>
    </w:p>
    <w:p w14:paraId="5F39AE6E" w14:textId="77777777" w:rsidR="002B0FB9" w:rsidRDefault="002B0FB9" w:rsidP="00C71D65">
      <w:pPr>
        <w:rPr>
          <w:b/>
        </w:rPr>
      </w:pPr>
    </w:p>
    <w:p w14:paraId="7B3C88A0" w14:textId="77777777" w:rsidR="002B0FB9" w:rsidRDefault="002B0FB9" w:rsidP="00C71D65">
      <w:pPr>
        <w:rPr>
          <w:b/>
        </w:rPr>
      </w:pPr>
    </w:p>
    <w:p w14:paraId="389D246D" w14:textId="42E58C1A" w:rsidR="00C71D65" w:rsidRDefault="00C71D65" w:rsidP="00C71D65">
      <w:pPr>
        <w:rPr>
          <w:b/>
        </w:rPr>
      </w:pPr>
      <w:r>
        <w:rPr>
          <w:b/>
        </w:rPr>
        <w:t>Tuesday</w:t>
      </w:r>
      <w:r w:rsidRPr="00214D13">
        <w:rPr>
          <w:b/>
        </w:rPr>
        <w:t xml:space="preserve">, January </w:t>
      </w:r>
      <w:r>
        <w:rPr>
          <w:b/>
        </w:rPr>
        <w:t>30</w:t>
      </w:r>
      <w:r w:rsidRPr="00214D13">
        <w:rPr>
          <w:b/>
        </w:rPr>
        <w:t>, 2024</w:t>
      </w:r>
    </w:p>
    <w:p w14:paraId="1E28D65E" w14:textId="6AA9FDF8" w:rsidR="00C71D65" w:rsidRPr="00C71D65" w:rsidRDefault="00C71D65" w:rsidP="00C71D65">
      <w:pPr>
        <w:rPr>
          <w:b/>
          <w:color w:val="FF84D0"/>
          <w:sz w:val="18"/>
          <w:szCs w:val="18"/>
        </w:rPr>
      </w:pPr>
      <w:r w:rsidRPr="00C71D65">
        <w:rPr>
          <w:b/>
          <w:color w:val="FF84D0"/>
          <w:sz w:val="18"/>
          <w:szCs w:val="18"/>
        </w:rPr>
        <w:t>To Do:</w:t>
      </w:r>
    </w:p>
    <w:p w14:paraId="6BF17447" w14:textId="1B8AC5A2" w:rsidR="00C71D65" w:rsidRPr="00914D9C" w:rsidRDefault="00C71D65" w:rsidP="00C71D65">
      <w:pPr>
        <w:pStyle w:val="ListParagraph"/>
        <w:numPr>
          <w:ilvl w:val="0"/>
          <w:numId w:val="15"/>
        </w:numPr>
        <w:rPr>
          <w:b/>
          <w:strike/>
          <w:color w:val="000000" w:themeColor="text1"/>
          <w:sz w:val="18"/>
          <w:szCs w:val="18"/>
        </w:rPr>
      </w:pPr>
      <w:r w:rsidRPr="00914D9C">
        <w:rPr>
          <w:b/>
          <w:strike/>
          <w:color w:val="000000" w:themeColor="text1"/>
          <w:sz w:val="18"/>
          <w:szCs w:val="18"/>
        </w:rPr>
        <w:t>Make glycerol stocks of LVS to prepare for</w:t>
      </w:r>
      <w:r w:rsidR="00F23E0D" w:rsidRPr="00914D9C">
        <w:rPr>
          <w:b/>
          <w:strike/>
          <w:color w:val="000000" w:themeColor="text1"/>
          <w:sz w:val="18"/>
          <w:szCs w:val="18"/>
        </w:rPr>
        <w:t xml:space="preserve"> </w:t>
      </w:r>
      <w:proofErr w:type="gramStart"/>
      <w:r w:rsidR="00F23E0D" w:rsidRPr="00914D9C">
        <w:rPr>
          <w:b/>
          <w:strike/>
          <w:color w:val="000000" w:themeColor="text1"/>
          <w:sz w:val="18"/>
          <w:szCs w:val="18"/>
        </w:rPr>
        <w:t xml:space="preserve">future </w:t>
      </w:r>
      <w:r w:rsidRPr="00914D9C">
        <w:rPr>
          <w:b/>
          <w:strike/>
          <w:color w:val="000000" w:themeColor="text1"/>
          <w:sz w:val="18"/>
          <w:szCs w:val="18"/>
        </w:rPr>
        <w:t xml:space="preserve"> electroporation</w:t>
      </w:r>
      <w:proofErr w:type="gramEnd"/>
      <w:r w:rsidRPr="00914D9C">
        <w:rPr>
          <w:b/>
          <w:strike/>
          <w:color w:val="000000" w:themeColor="text1"/>
          <w:sz w:val="18"/>
          <w:szCs w:val="18"/>
        </w:rPr>
        <w:t xml:space="preserve"> </w:t>
      </w:r>
    </w:p>
    <w:p w14:paraId="6A26EFFD" w14:textId="50FBBE76" w:rsidR="00F23E0D" w:rsidRPr="00914D9C" w:rsidRDefault="00F23E0D" w:rsidP="00C71D65">
      <w:pPr>
        <w:pStyle w:val="ListParagraph"/>
        <w:numPr>
          <w:ilvl w:val="0"/>
          <w:numId w:val="15"/>
        </w:numPr>
        <w:rPr>
          <w:b/>
          <w:strike/>
          <w:color w:val="000000" w:themeColor="text1"/>
          <w:sz w:val="18"/>
          <w:szCs w:val="18"/>
        </w:rPr>
      </w:pPr>
      <w:r w:rsidRPr="00914D9C">
        <w:rPr>
          <w:b/>
          <w:strike/>
          <w:color w:val="000000" w:themeColor="text1"/>
          <w:sz w:val="18"/>
          <w:szCs w:val="18"/>
        </w:rPr>
        <w:t>Electroporation of LVS</w:t>
      </w:r>
    </w:p>
    <w:p w14:paraId="226129A3" w14:textId="60807317" w:rsidR="00F23E0D" w:rsidRPr="00F23E0D" w:rsidRDefault="00F23E0D" w:rsidP="00C71D65">
      <w:pPr>
        <w:pStyle w:val="ListParagraph"/>
        <w:numPr>
          <w:ilvl w:val="0"/>
          <w:numId w:val="15"/>
        </w:numPr>
        <w:rPr>
          <w:b/>
          <w:strike/>
          <w:color w:val="000000" w:themeColor="text1"/>
          <w:sz w:val="18"/>
          <w:szCs w:val="18"/>
        </w:rPr>
      </w:pPr>
      <w:r w:rsidRPr="00F23E0D">
        <w:rPr>
          <w:b/>
          <w:strike/>
          <w:color w:val="000000" w:themeColor="text1"/>
          <w:sz w:val="18"/>
          <w:szCs w:val="18"/>
        </w:rPr>
        <w:t xml:space="preserve">Fill ddiH2O container </w:t>
      </w:r>
    </w:p>
    <w:p w14:paraId="421D55EE" w14:textId="54483717" w:rsidR="00F23E0D" w:rsidRPr="003C5596" w:rsidRDefault="00F23E0D" w:rsidP="00C71D65">
      <w:pPr>
        <w:pStyle w:val="ListParagraph"/>
        <w:numPr>
          <w:ilvl w:val="0"/>
          <w:numId w:val="15"/>
        </w:numPr>
        <w:rPr>
          <w:b/>
          <w:strike/>
          <w:color w:val="000000" w:themeColor="text1"/>
          <w:sz w:val="18"/>
          <w:szCs w:val="18"/>
        </w:rPr>
      </w:pPr>
      <w:r w:rsidRPr="003C5596">
        <w:rPr>
          <w:b/>
          <w:strike/>
          <w:color w:val="000000" w:themeColor="text1"/>
          <w:sz w:val="18"/>
          <w:szCs w:val="18"/>
        </w:rPr>
        <w:t xml:space="preserve">Make 2 500mL LB </w:t>
      </w:r>
      <w:proofErr w:type="gramStart"/>
      <w:r w:rsidRPr="003C5596">
        <w:rPr>
          <w:b/>
          <w:strike/>
          <w:color w:val="000000" w:themeColor="text1"/>
          <w:sz w:val="18"/>
          <w:szCs w:val="18"/>
        </w:rPr>
        <w:t>agar</w:t>
      </w:r>
      <w:proofErr w:type="gramEnd"/>
      <w:r w:rsidRPr="003C5596">
        <w:rPr>
          <w:b/>
          <w:strike/>
          <w:color w:val="000000" w:themeColor="text1"/>
          <w:sz w:val="18"/>
          <w:szCs w:val="18"/>
        </w:rPr>
        <w:t xml:space="preserve"> </w:t>
      </w:r>
    </w:p>
    <w:p w14:paraId="61232002" w14:textId="3EC49012" w:rsidR="00F23E0D" w:rsidRPr="003C5596" w:rsidRDefault="00F23E0D" w:rsidP="00C71D65">
      <w:pPr>
        <w:pStyle w:val="ListParagraph"/>
        <w:numPr>
          <w:ilvl w:val="0"/>
          <w:numId w:val="15"/>
        </w:numPr>
        <w:rPr>
          <w:b/>
          <w:strike/>
          <w:color w:val="000000" w:themeColor="text1"/>
          <w:sz w:val="18"/>
          <w:szCs w:val="18"/>
        </w:rPr>
      </w:pPr>
      <w:r w:rsidRPr="003C5596">
        <w:rPr>
          <w:b/>
          <w:strike/>
          <w:color w:val="000000" w:themeColor="text1"/>
          <w:sz w:val="18"/>
          <w:szCs w:val="18"/>
        </w:rPr>
        <w:t xml:space="preserve">Make 2 500 mL </w:t>
      </w:r>
      <w:proofErr w:type="gramStart"/>
      <w:r w:rsidRPr="003C5596">
        <w:rPr>
          <w:b/>
          <w:strike/>
          <w:color w:val="000000" w:themeColor="text1"/>
          <w:sz w:val="18"/>
          <w:szCs w:val="18"/>
        </w:rPr>
        <w:t>TSB</w:t>
      </w:r>
      <w:proofErr w:type="gramEnd"/>
      <w:r w:rsidRPr="003C5596">
        <w:rPr>
          <w:b/>
          <w:strike/>
          <w:color w:val="000000" w:themeColor="text1"/>
          <w:sz w:val="18"/>
          <w:szCs w:val="18"/>
        </w:rPr>
        <w:t xml:space="preserve"> </w:t>
      </w:r>
    </w:p>
    <w:p w14:paraId="13933968" w14:textId="255C846B" w:rsidR="00F23E0D" w:rsidRPr="00952468" w:rsidRDefault="00F23E0D" w:rsidP="00C71D65">
      <w:pPr>
        <w:pStyle w:val="ListParagraph"/>
        <w:numPr>
          <w:ilvl w:val="0"/>
          <w:numId w:val="15"/>
        </w:numPr>
        <w:rPr>
          <w:b/>
          <w:strike/>
          <w:color w:val="000000" w:themeColor="text1"/>
          <w:sz w:val="18"/>
          <w:szCs w:val="18"/>
        </w:rPr>
      </w:pPr>
      <w:r w:rsidRPr="00952468">
        <w:rPr>
          <w:b/>
          <w:strike/>
          <w:color w:val="000000" w:themeColor="text1"/>
          <w:sz w:val="18"/>
          <w:szCs w:val="18"/>
        </w:rPr>
        <w:t xml:space="preserve">Plate electroporated LVS cells </w:t>
      </w:r>
    </w:p>
    <w:p w14:paraId="6C1E4139" w14:textId="77777777" w:rsidR="00C71D65" w:rsidRDefault="00C71D65" w:rsidP="00C71D65">
      <w:pPr>
        <w:rPr>
          <w:b/>
          <w:color w:val="000000" w:themeColor="text1"/>
          <w:sz w:val="18"/>
          <w:szCs w:val="18"/>
        </w:rPr>
      </w:pPr>
    </w:p>
    <w:p w14:paraId="2325D968" w14:textId="2FC4FBD3" w:rsidR="00C71D65" w:rsidRDefault="00C71D65" w:rsidP="00C71D65">
      <w:pPr>
        <w:pStyle w:val="Heading3"/>
        <w:rPr>
          <w:color w:val="8D64B8"/>
        </w:rPr>
      </w:pPr>
      <w:bookmarkStart w:id="4" w:name="_Toc164330880"/>
      <w:r w:rsidRPr="00C71D65">
        <w:rPr>
          <w:color w:val="8D64B8"/>
        </w:rPr>
        <w:t>Protocol for Making Glycerol Stocks</w:t>
      </w:r>
      <w:bookmarkEnd w:id="4"/>
    </w:p>
    <w:p w14:paraId="1C0A271A" w14:textId="77777777" w:rsidR="00C71D65" w:rsidRPr="00C71D65" w:rsidRDefault="00C71D65" w:rsidP="00C71D65"/>
    <w:p w14:paraId="293674BA" w14:textId="77777777" w:rsidR="00C71D65" w:rsidRDefault="00C71D65" w:rsidP="00C71D65">
      <w:pPr>
        <w:spacing w:after="240"/>
      </w:pPr>
      <w:r w:rsidRPr="00EC4098">
        <w:rPr>
          <w:b/>
          <w:bCs/>
        </w:rPr>
        <w:t>For single use stocks:</w:t>
      </w:r>
      <w:r>
        <w:t xml:space="preserve"> follow steps 2 - 5 but instead of step 6, pipet 50 – 100 </w:t>
      </w:r>
      <w:proofErr w:type="spellStart"/>
      <w:r>
        <w:t>ul</w:t>
      </w:r>
      <w:proofErr w:type="spellEnd"/>
      <w:r>
        <w:t xml:space="preserve"> of cells to sterile labeled microfuge tubes. Note that if you don’t have many cells, you can reduce the volume of MHB and glycerol (keep the same ratio, with a final concentration of glycerol of 15%. </w:t>
      </w:r>
      <w:proofErr w:type="gramStart"/>
      <w:r>
        <w:t>E.g.</w:t>
      </w:r>
      <w:proofErr w:type="gramEnd"/>
      <w:r>
        <w:t xml:space="preserve"> 800 </w:t>
      </w:r>
      <w:proofErr w:type="spellStart"/>
      <w:r>
        <w:t>uL</w:t>
      </w:r>
      <w:proofErr w:type="spellEnd"/>
      <w:r>
        <w:t xml:space="preserve"> MHB and 200 </w:t>
      </w:r>
      <w:proofErr w:type="spellStart"/>
      <w:r>
        <w:t>uL</w:t>
      </w:r>
      <w:proofErr w:type="spellEnd"/>
      <w:r>
        <w:t xml:space="preserve"> 75% glycerol).</w:t>
      </w:r>
    </w:p>
    <w:p w14:paraId="2928DB03" w14:textId="77777777" w:rsidR="00C71D65" w:rsidRDefault="00C71D65" w:rsidP="00C71D65"/>
    <w:p w14:paraId="1F66DAF5" w14:textId="15507E64" w:rsidR="00C71D65" w:rsidRDefault="00C71D65" w:rsidP="00C71D65">
      <w:pPr>
        <w:pStyle w:val="ListParagraph"/>
        <w:numPr>
          <w:ilvl w:val="0"/>
          <w:numId w:val="16"/>
        </w:numPr>
        <w:spacing w:after="240" w:line="259" w:lineRule="auto"/>
        <w:contextualSpacing w:val="0"/>
        <w:jc w:val="left"/>
      </w:pPr>
      <w:r>
        <w:t xml:space="preserve">Make </w:t>
      </w:r>
      <w:r w:rsidRPr="00C71D65">
        <w:rPr>
          <w:color w:val="C04F94"/>
        </w:rPr>
        <w:t xml:space="preserve">4 cryovials </w:t>
      </w:r>
      <w:r>
        <w:t xml:space="preserve">for each strain (permanent stocks), label! </w:t>
      </w:r>
    </w:p>
    <w:p w14:paraId="2E5C81C2" w14:textId="0A37C979" w:rsidR="00B92892" w:rsidRDefault="00B92892" w:rsidP="00C71D65">
      <w:pPr>
        <w:pStyle w:val="ListParagraph"/>
        <w:numPr>
          <w:ilvl w:val="0"/>
          <w:numId w:val="16"/>
        </w:numPr>
        <w:spacing w:after="240" w:line="259" w:lineRule="auto"/>
        <w:contextualSpacing w:val="0"/>
        <w:jc w:val="left"/>
      </w:pPr>
      <w:r>
        <w:t>(add specific strain info here!)</w:t>
      </w:r>
    </w:p>
    <w:p w14:paraId="47EAACD0" w14:textId="4C48AA22" w:rsidR="00C71D65" w:rsidRDefault="00C71D65" w:rsidP="00C71D65">
      <w:pPr>
        <w:pStyle w:val="ListParagraph"/>
        <w:numPr>
          <w:ilvl w:val="0"/>
          <w:numId w:val="16"/>
        </w:numPr>
        <w:spacing w:after="240" w:line="259" w:lineRule="auto"/>
        <w:contextualSpacing w:val="0"/>
        <w:jc w:val="left"/>
      </w:pPr>
      <w:r>
        <w:t xml:space="preserve">Prepare </w:t>
      </w:r>
      <w:r w:rsidRPr="00C71D65">
        <w:rPr>
          <w:color w:val="C04F94"/>
        </w:rPr>
        <w:t xml:space="preserve">3.2 mL </w:t>
      </w:r>
      <w:r>
        <w:t xml:space="preserve">of MHB in a 50mL conical (adjust if you are also making single use stocks) </w:t>
      </w:r>
    </w:p>
    <w:p w14:paraId="10F4902A" w14:textId="77777777" w:rsidR="00C71D65" w:rsidRDefault="00C71D65" w:rsidP="00C71D65">
      <w:pPr>
        <w:pStyle w:val="ListParagraph"/>
        <w:numPr>
          <w:ilvl w:val="0"/>
          <w:numId w:val="16"/>
        </w:numPr>
        <w:spacing w:after="240" w:line="259" w:lineRule="auto"/>
        <w:contextualSpacing w:val="0"/>
        <w:jc w:val="left"/>
      </w:pPr>
      <w:r>
        <w:t xml:space="preserve">Take at least half of a thickly spread plate and add cells to the MHB </w:t>
      </w:r>
      <w:proofErr w:type="gramStart"/>
      <w:r>
        <w:t>tube</w:t>
      </w:r>
      <w:proofErr w:type="gramEnd"/>
    </w:p>
    <w:p w14:paraId="114B649E" w14:textId="77777777" w:rsidR="00C71D65" w:rsidRDefault="00C71D65" w:rsidP="00C71D65">
      <w:pPr>
        <w:pStyle w:val="ListParagraph"/>
        <w:numPr>
          <w:ilvl w:val="0"/>
          <w:numId w:val="16"/>
        </w:numPr>
        <w:spacing w:after="240" w:line="259" w:lineRule="auto"/>
        <w:contextualSpacing w:val="0"/>
        <w:jc w:val="left"/>
      </w:pPr>
      <w:r>
        <w:t xml:space="preserve">Resuspend until there are no clumps in the </w:t>
      </w:r>
      <w:proofErr w:type="gramStart"/>
      <w:r>
        <w:t>MHB</w:t>
      </w:r>
      <w:proofErr w:type="gramEnd"/>
      <w:r>
        <w:t xml:space="preserve"> </w:t>
      </w:r>
    </w:p>
    <w:p w14:paraId="7E5627F7" w14:textId="189B90D2" w:rsidR="00C71D65" w:rsidRPr="00C71D65" w:rsidRDefault="00C71D65" w:rsidP="00C71D65">
      <w:pPr>
        <w:pStyle w:val="ListParagraph"/>
        <w:numPr>
          <w:ilvl w:val="0"/>
          <w:numId w:val="16"/>
        </w:numPr>
        <w:spacing w:after="240" w:line="259" w:lineRule="auto"/>
        <w:contextualSpacing w:val="0"/>
        <w:jc w:val="left"/>
        <w:rPr>
          <w:color w:val="C04F94"/>
        </w:rPr>
      </w:pPr>
      <w:r w:rsidRPr="00C71D65">
        <w:rPr>
          <w:color w:val="C04F94"/>
        </w:rPr>
        <w:t xml:space="preserve">Add 800 </w:t>
      </w:r>
      <w:proofErr w:type="spellStart"/>
      <w:r w:rsidRPr="00C71D65">
        <w:rPr>
          <w:color w:val="C04F94"/>
        </w:rPr>
        <w:t>ul</w:t>
      </w:r>
      <w:proofErr w:type="spellEnd"/>
      <w:r w:rsidRPr="00C71D65">
        <w:rPr>
          <w:color w:val="C04F94"/>
        </w:rPr>
        <w:t xml:space="preserve"> MHB into each </w:t>
      </w:r>
      <w:proofErr w:type="gramStart"/>
      <w:r w:rsidRPr="00C71D65">
        <w:rPr>
          <w:color w:val="C04F94"/>
        </w:rPr>
        <w:t>cryovial</w:t>
      </w:r>
      <w:proofErr w:type="gramEnd"/>
    </w:p>
    <w:p w14:paraId="145FAE35" w14:textId="43097AC5" w:rsidR="00C71D65" w:rsidRDefault="00C71D65" w:rsidP="00C71D65">
      <w:pPr>
        <w:pStyle w:val="ListParagraph"/>
        <w:numPr>
          <w:ilvl w:val="0"/>
          <w:numId w:val="16"/>
        </w:numPr>
        <w:spacing w:after="240" w:line="259" w:lineRule="auto"/>
        <w:contextualSpacing w:val="0"/>
        <w:jc w:val="left"/>
      </w:pPr>
      <w:r>
        <w:t xml:space="preserve">Add </w:t>
      </w:r>
      <w:r w:rsidRPr="00C71D65">
        <w:rPr>
          <w:color w:val="C04F94"/>
        </w:rPr>
        <w:t xml:space="preserve">200 </w:t>
      </w:r>
      <w:proofErr w:type="spellStart"/>
      <w:r w:rsidRPr="00C71D65">
        <w:rPr>
          <w:color w:val="C04F94"/>
        </w:rPr>
        <w:t>ul</w:t>
      </w:r>
      <w:proofErr w:type="spellEnd"/>
      <w:r w:rsidRPr="00C71D65">
        <w:rPr>
          <w:color w:val="C04F94"/>
        </w:rPr>
        <w:t xml:space="preserve"> </w:t>
      </w:r>
      <w:r>
        <w:t xml:space="preserve">of 75% glycerol to the </w:t>
      </w:r>
      <w:r w:rsidRPr="00C71D65">
        <w:rPr>
          <w:color w:val="C04F94"/>
        </w:rPr>
        <w:t xml:space="preserve">3.2 mL </w:t>
      </w:r>
      <w:r>
        <w:t xml:space="preserve">mix by </w:t>
      </w:r>
      <w:proofErr w:type="gramStart"/>
      <w:r>
        <w:t>pipetting</w:t>
      </w:r>
      <w:proofErr w:type="gramEnd"/>
      <w:r>
        <w:t xml:space="preserve">  </w:t>
      </w:r>
    </w:p>
    <w:p w14:paraId="35AAF28F" w14:textId="77777777" w:rsidR="00C71D65" w:rsidRDefault="00C71D65" w:rsidP="00C71D65">
      <w:pPr>
        <w:pStyle w:val="ListParagraph"/>
        <w:numPr>
          <w:ilvl w:val="0"/>
          <w:numId w:val="16"/>
        </w:numPr>
        <w:spacing w:after="240" w:line="259" w:lineRule="auto"/>
        <w:contextualSpacing w:val="0"/>
        <w:jc w:val="left"/>
      </w:pPr>
      <w:r>
        <w:t xml:space="preserve">Aliquot 1mL per cryovial, freeze at -80  </w:t>
      </w:r>
    </w:p>
    <w:p w14:paraId="6C6B2573" w14:textId="07D90FA5" w:rsidR="00C71D65" w:rsidRDefault="00C71D65" w:rsidP="00C71D65">
      <w:pPr>
        <w:spacing w:after="240" w:line="259" w:lineRule="auto"/>
        <w:rPr>
          <w:color w:val="C04F94"/>
        </w:rPr>
      </w:pPr>
      <w:r w:rsidRPr="00C71D65">
        <w:rPr>
          <w:color w:val="C04F94"/>
        </w:rPr>
        <w:t xml:space="preserve">Note: You will also be making single use aliquots! </w:t>
      </w:r>
    </w:p>
    <w:p w14:paraId="0810AE75" w14:textId="76F56421" w:rsidR="00914D9C" w:rsidRDefault="00914D9C" w:rsidP="00C71D65">
      <w:pPr>
        <w:spacing w:after="240" w:line="259" w:lineRule="auto"/>
        <w:rPr>
          <w:color w:val="C04F94"/>
        </w:rPr>
      </w:pPr>
      <w:r>
        <w:rPr>
          <w:color w:val="C04F94"/>
        </w:rPr>
        <w:t>Reflection: I placed the 4 cryovials into KB’s LVS box in the -80 Celsius freezer</w:t>
      </w:r>
    </w:p>
    <w:p w14:paraId="3238BFC8" w14:textId="77777777" w:rsidR="00070168" w:rsidRDefault="00070168" w:rsidP="00F23E0D">
      <w:pPr>
        <w:pStyle w:val="Heading3"/>
        <w:rPr>
          <w:color w:val="8D64B8"/>
        </w:rPr>
      </w:pPr>
    </w:p>
    <w:p w14:paraId="4DE72650" w14:textId="77777777" w:rsidR="00070168" w:rsidRDefault="00070168" w:rsidP="00F23E0D">
      <w:pPr>
        <w:pStyle w:val="Heading3"/>
        <w:rPr>
          <w:color w:val="8D64B8"/>
        </w:rPr>
      </w:pPr>
    </w:p>
    <w:p w14:paraId="5166C25A" w14:textId="77777777" w:rsidR="00070168" w:rsidRDefault="00070168" w:rsidP="00070168"/>
    <w:p w14:paraId="638F7039" w14:textId="77777777" w:rsidR="00070168" w:rsidRPr="00070168" w:rsidRDefault="00070168" w:rsidP="00070168"/>
    <w:p w14:paraId="0DDBB33B" w14:textId="563F1A77" w:rsidR="00F23E0D" w:rsidRPr="00F23E0D" w:rsidRDefault="00F23E0D" w:rsidP="00F23E0D">
      <w:pPr>
        <w:pStyle w:val="Heading3"/>
        <w:rPr>
          <w:color w:val="8D64B8"/>
        </w:rPr>
      </w:pPr>
      <w:bookmarkStart w:id="5" w:name="_Toc164330881"/>
      <w:r w:rsidRPr="00F23E0D">
        <w:rPr>
          <w:color w:val="8D64B8"/>
        </w:rPr>
        <w:t>Protocol for Electroporation</w:t>
      </w:r>
      <w:bookmarkEnd w:id="5"/>
    </w:p>
    <w:p w14:paraId="48AF0C17" w14:textId="1ADA3692" w:rsidR="00F23E0D" w:rsidRDefault="00F23E0D" w:rsidP="00C71D65">
      <w:pPr>
        <w:spacing w:after="240" w:line="259" w:lineRule="auto"/>
        <w:rPr>
          <w:color w:val="C04F94"/>
        </w:rPr>
      </w:pPr>
    </w:p>
    <w:p w14:paraId="1CCCACF2" w14:textId="7B25EA15" w:rsidR="00F23E0D" w:rsidRPr="00F23E0D" w:rsidRDefault="00F23E0D" w:rsidP="00F23E0D">
      <w:pPr>
        <w:rPr>
          <w:rFonts w:cstheme="minorHAnsi"/>
        </w:rPr>
      </w:pPr>
      <w:r w:rsidRPr="005164F1">
        <w:rPr>
          <w:rFonts w:cstheme="minorHAnsi"/>
        </w:rPr>
        <w:t xml:space="preserve">From Allelic exchange </w:t>
      </w:r>
      <w:proofErr w:type="gramStart"/>
      <w:r w:rsidRPr="005164F1">
        <w:rPr>
          <w:rFonts w:cstheme="minorHAnsi"/>
        </w:rPr>
        <w:t>protocol</w:t>
      </w:r>
      <w:r>
        <w:rPr>
          <w:rFonts w:cstheme="minorHAnsi"/>
        </w:rPr>
        <w:t>;</w:t>
      </w:r>
      <w:proofErr w:type="gramEnd"/>
      <w:r>
        <w:rPr>
          <w:rFonts w:cstheme="minorHAnsi"/>
        </w:rPr>
        <w:t xml:space="preserve"> Edited by Hannah </w:t>
      </w:r>
      <w:proofErr w:type="spellStart"/>
      <w:r>
        <w:rPr>
          <w:rFonts w:cstheme="minorHAnsi"/>
        </w:rPr>
        <w:t>Trautmann</w:t>
      </w:r>
      <w:proofErr w:type="spellEnd"/>
    </w:p>
    <w:p w14:paraId="73138E10" w14:textId="77777777" w:rsidR="00F23E0D" w:rsidRPr="00F84006" w:rsidRDefault="00F23E0D" w:rsidP="00F23E0D">
      <w:pPr>
        <w:rPr>
          <w:rFonts w:ascii="Calibri" w:eastAsia="Calibri" w:hAnsi="Calibri" w:cs="Calibri"/>
          <w:i/>
          <w:u w:val="single"/>
        </w:rPr>
      </w:pPr>
      <w:r w:rsidRPr="00F84006">
        <w:rPr>
          <w:rFonts w:ascii="Calibri" w:eastAsia="Calibri" w:hAnsi="Calibri" w:cs="Calibri"/>
          <w:i/>
          <w:u w:val="single"/>
        </w:rPr>
        <w:t xml:space="preserve">Prepare electrocompetent (EC) </w:t>
      </w:r>
      <w:proofErr w:type="gramStart"/>
      <w:r w:rsidRPr="00F84006">
        <w:rPr>
          <w:rFonts w:ascii="Calibri" w:eastAsia="Calibri" w:hAnsi="Calibri" w:cs="Calibri"/>
          <w:i/>
          <w:u w:val="single"/>
        </w:rPr>
        <w:t>cells</w:t>
      </w:r>
      <w:proofErr w:type="gramEnd"/>
    </w:p>
    <w:p w14:paraId="503DE6F6" w14:textId="77777777" w:rsidR="00F23E0D" w:rsidRDefault="00F23E0D" w:rsidP="00F23E0D">
      <w:pPr>
        <w:ind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 xml:space="preserve">-Scrape up entire plate of cells into 400 </w:t>
      </w:r>
      <w:proofErr w:type="spellStart"/>
      <w:r>
        <w:rPr>
          <w:rFonts w:ascii="Calibri" w:eastAsia="Calibri" w:hAnsi="Calibri" w:cs="Calibri"/>
        </w:rPr>
        <w:t>uL</w:t>
      </w:r>
      <w:proofErr w:type="spellEnd"/>
      <w:r>
        <w:rPr>
          <w:rFonts w:ascii="Calibri" w:eastAsia="Calibri" w:hAnsi="Calibri" w:cs="Calibri"/>
        </w:rPr>
        <w:t xml:space="preserve"> of sterile 10% sucrose and resuspend (alternately, cells can be grown to mid-log in MHB)</w:t>
      </w:r>
    </w:p>
    <w:p w14:paraId="71D23B76" w14:textId="77777777" w:rsidR="00F23E0D" w:rsidRDefault="00F23E0D" w:rsidP="00F23E0D">
      <w:pPr>
        <w:ind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-Add 1.1 mL of 10% sucrose to a final volume of 1.5 mL</w:t>
      </w:r>
    </w:p>
    <w:p w14:paraId="294024BD" w14:textId="77777777" w:rsidR="00F23E0D" w:rsidRDefault="00F23E0D" w:rsidP="00F23E0D">
      <w:pPr>
        <w:ind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-Spin for 3 minutes at 10,000 rpm</w:t>
      </w:r>
    </w:p>
    <w:p w14:paraId="1CCE3EB4" w14:textId="77777777" w:rsidR="00F23E0D" w:rsidRDefault="00F23E0D" w:rsidP="00F23E0D">
      <w:pPr>
        <w:ind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-remove supernatant, throw out, and resuspend in fresh 1 mL 10% sucrose</w:t>
      </w:r>
    </w:p>
    <w:p w14:paraId="2F484347" w14:textId="77777777" w:rsidR="00F23E0D" w:rsidRDefault="00F23E0D" w:rsidP="00F23E0D">
      <w:pPr>
        <w:ind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-Repeat 3x-5x in 10% sucrose</w:t>
      </w:r>
    </w:p>
    <w:p w14:paraId="0249C401" w14:textId="77777777" w:rsidR="00F23E0D" w:rsidRDefault="00F23E0D" w:rsidP="00F23E0D">
      <w:pPr>
        <w:ind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-After final spin, remove all supernatant.</w:t>
      </w:r>
    </w:p>
    <w:p w14:paraId="62F0F93B" w14:textId="77777777" w:rsidR="00F23E0D" w:rsidRDefault="00F23E0D" w:rsidP="00F23E0D">
      <w:pPr>
        <w:ind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-Resuspend cells in 10% sucrose at high density (corresponding to ~1x10</w:t>
      </w:r>
      <w:r>
        <w:rPr>
          <w:rFonts w:ascii="Calibri" w:eastAsia="Calibri" w:hAnsi="Calibri" w:cs="Calibri"/>
          <w:vertAlign w:val="superscript"/>
        </w:rPr>
        <w:t>11</w:t>
      </w:r>
      <w:r>
        <w:rPr>
          <w:rFonts w:ascii="Calibri" w:eastAsia="Calibri" w:hAnsi="Calibri" w:cs="Calibri"/>
        </w:rPr>
        <w:t xml:space="preserve"> cells /mL); these are EC cells by slowly adding 110 </w:t>
      </w:r>
      <w:proofErr w:type="spellStart"/>
      <w:r>
        <w:rPr>
          <w:rFonts w:ascii="Calibri" w:eastAsia="Calibri" w:hAnsi="Calibri" w:cs="Calibri"/>
        </w:rPr>
        <w:t>uL</w:t>
      </w:r>
      <w:proofErr w:type="spellEnd"/>
      <w:r>
        <w:rPr>
          <w:rFonts w:ascii="Calibri" w:eastAsia="Calibri" w:hAnsi="Calibri" w:cs="Calibri"/>
        </w:rPr>
        <w:t xml:space="preserve"> at a time. It should be about equal amounts of cells as sucrose. </w:t>
      </w:r>
    </w:p>
    <w:p w14:paraId="51964658" w14:textId="77777777" w:rsidR="00F23E0D" w:rsidRDefault="00F23E0D" w:rsidP="00F23E0D">
      <w:pPr>
        <w:ind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 xml:space="preserve">-For any extra EC cells, aliquot ~110 </w:t>
      </w:r>
      <w:proofErr w:type="spellStart"/>
      <w:r>
        <w:rPr>
          <w:rFonts w:ascii="Calibri" w:eastAsia="Calibri" w:hAnsi="Calibri" w:cs="Calibri"/>
        </w:rPr>
        <w:t>μL</w:t>
      </w:r>
      <w:proofErr w:type="spellEnd"/>
      <w:r>
        <w:rPr>
          <w:rFonts w:ascii="Calibri" w:eastAsia="Calibri" w:hAnsi="Calibri" w:cs="Calibri"/>
        </w:rPr>
        <w:t xml:space="preserve"> / sterile tube (enough for 2 </w:t>
      </w:r>
      <w:proofErr w:type="spellStart"/>
      <w:r>
        <w:rPr>
          <w:rFonts w:ascii="Calibri" w:eastAsia="Calibri" w:hAnsi="Calibri" w:cs="Calibri"/>
        </w:rPr>
        <w:t>electroporations</w:t>
      </w:r>
      <w:proofErr w:type="spellEnd"/>
      <w:r>
        <w:rPr>
          <w:rFonts w:ascii="Calibri" w:eastAsia="Calibri" w:hAnsi="Calibri" w:cs="Calibri"/>
        </w:rPr>
        <w:t>) and freeze at -80°C</w:t>
      </w:r>
    </w:p>
    <w:p w14:paraId="0D157CC2" w14:textId="77777777" w:rsidR="00F23E0D" w:rsidRDefault="00F23E0D" w:rsidP="00F23E0D">
      <w:pPr>
        <w:ind w:firstLine="720"/>
        <w:rPr>
          <w:rFonts w:ascii="Calibri" w:eastAsia="Calibri" w:hAnsi="Calibri" w:cs="Calibri"/>
        </w:rPr>
      </w:pPr>
    </w:p>
    <w:p w14:paraId="0C5FC957" w14:textId="77777777" w:rsidR="00F23E0D" w:rsidRPr="00F84006" w:rsidRDefault="00F23E0D" w:rsidP="00F23E0D">
      <w:pPr>
        <w:rPr>
          <w:rFonts w:ascii="Calibri" w:eastAsia="Calibri" w:hAnsi="Calibri" w:cs="Calibri"/>
          <w:i/>
          <w:u w:val="single"/>
        </w:rPr>
      </w:pPr>
      <w:r w:rsidRPr="00F84006">
        <w:rPr>
          <w:rFonts w:ascii="Calibri" w:eastAsia="Calibri" w:hAnsi="Calibri" w:cs="Calibri"/>
          <w:i/>
          <w:u w:val="single"/>
        </w:rPr>
        <w:t>Electroporate plasmid into EC cells</w:t>
      </w:r>
      <w:r w:rsidRPr="00F84006">
        <w:rPr>
          <w:rFonts w:ascii="Calibri" w:eastAsia="Calibri" w:hAnsi="Calibri" w:cs="Calibri"/>
          <w:u w:val="single"/>
        </w:rPr>
        <w:t>*</w:t>
      </w:r>
    </w:p>
    <w:p w14:paraId="51BBBE2F" w14:textId="77777777" w:rsidR="00F23E0D" w:rsidRDefault="00F23E0D" w:rsidP="00F23E0D">
      <w:pPr>
        <w:ind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-For each electroporation, aliquot 4 mL MHB into glass test tubes for recovery, warm in shaker at 37°C</w:t>
      </w:r>
    </w:p>
    <w:p w14:paraId="2A7BF807" w14:textId="77777777" w:rsidR="00F23E0D" w:rsidRDefault="00F23E0D" w:rsidP="00F23E0D">
      <w:pPr>
        <w:ind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lastRenderedPageBreak/>
        <w:t>-For each electroporation, in a 2 mm sterile electroporation cuvette, combine:</w:t>
      </w:r>
    </w:p>
    <w:p w14:paraId="70E6EE0C" w14:textId="77777777" w:rsidR="00F23E0D" w:rsidRDefault="00F23E0D" w:rsidP="00F23E0D">
      <w:pPr>
        <w:ind w:left="720"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 xml:space="preserve">5 </w:t>
      </w:r>
      <w:proofErr w:type="spellStart"/>
      <w:r>
        <w:rPr>
          <w:rFonts w:ascii="Calibri" w:eastAsia="Calibri" w:hAnsi="Calibri" w:cs="Calibri"/>
        </w:rPr>
        <w:t>μL</w:t>
      </w:r>
      <w:proofErr w:type="spellEnd"/>
      <w:r>
        <w:rPr>
          <w:rFonts w:ascii="Calibri" w:eastAsia="Calibri" w:hAnsi="Calibri" w:cs="Calibri"/>
        </w:rPr>
        <w:t xml:space="preserve"> of </w:t>
      </w:r>
      <w:proofErr w:type="spellStart"/>
      <w:r>
        <w:rPr>
          <w:rFonts w:ascii="Calibri" w:eastAsia="Calibri" w:hAnsi="Calibri" w:cs="Calibri"/>
        </w:rPr>
        <w:t>pEX</w:t>
      </w:r>
      <w:proofErr w:type="spellEnd"/>
      <w:r>
        <w:rPr>
          <w:rFonts w:ascii="Calibri" w:eastAsia="Calibri" w:hAnsi="Calibri" w:cs="Calibri"/>
        </w:rPr>
        <w:t>-based allelic exchange construct or Tn7 plasmids (mini-prep concentration, at least 100 ng/</w:t>
      </w:r>
      <w:proofErr w:type="spellStart"/>
      <w:r>
        <w:rPr>
          <w:rFonts w:ascii="Calibri" w:eastAsia="Calibri" w:hAnsi="Calibri" w:cs="Calibri"/>
        </w:rPr>
        <w:t>μL</w:t>
      </w:r>
      <w:proofErr w:type="spellEnd"/>
      <w:r>
        <w:rPr>
          <w:rFonts w:ascii="Calibri" w:eastAsia="Calibri" w:hAnsi="Calibri" w:cs="Calibri"/>
        </w:rPr>
        <w:t>)</w:t>
      </w:r>
    </w:p>
    <w:p w14:paraId="66472377" w14:textId="77777777" w:rsidR="00F23E0D" w:rsidRPr="00070168" w:rsidRDefault="00F23E0D" w:rsidP="00F23E0D">
      <w:pPr>
        <w:ind w:left="1440" w:firstLine="720"/>
        <w:rPr>
          <w:rFonts w:ascii="Calibri" w:eastAsia="Calibri" w:hAnsi="Calibri" w:cs="Calibri"/>
          <w:strike/>
        </w:rPr>
      </w:pPr>
      <w:r w:rsidRPr="00070168">
        <w:rPr>
          <w:rFonts w:ascii="Calibri" w:eastAsia="Calibri" w:hAnsi="Calibri" w:cs="Calibri"/>
          <w:strike/>
        </w:rPr>
        <w:t>*</w:t>
      </w:r>
      <w:proofErr w:type="gramStart"/>
      <w:r w:rsidRPr="00070168">
        <w:rPr>
          <w:rFonts w:ascii="Calibri" w:eastAsia="Calibri" w:hAnsi="Calibri" w:cs="Calibri"/>
          <w:strike/>
        </w:rPr>
        <w:t>for</w:t>
      </w:r>
      <w:proofErr w:type="gramEnd"/>
      <w:r w:rsidRPr="00070168">
        <w:rPr>
          <w:rFonts w:ascii="Calibri" w:eastAsia="Calibri" w:hAnsi="Calibri" w:cs="Calibri"/>
          <w:strike/>
        </w:rPr>
        <w:t xml:space="preserve"> pF-based plasmids, can use 3 </w:t>
      </w:r>
      <w:proofErr w:type="spellStart"/>
      <w:r w:rsidRPr="00070168">
        <w:rPr>
          <w:rFonts w:ascii="Calibri" w:eastAsia="Calibri" w:hAnsi="Calibri" w:cs="Calibri"/>
          <w:strike/>
        </w:rPr>
        <w:t>ul</w:t>
      </w:r>
      <w:proofErr w:type="spellEnd"/>
    </w:p>
    <w:p w14:paraId="522875A7" w14:textId="77777777" w:rsidR="00F23E0D" w:rsidRDefault="00F23E0D" w:rsidP="00F23E0D">
      <w:pPr>
        <w:ind w:left="720"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 xml:space="preserve">50 </w:t>
      </w:r>
      <w:proofErr w:type="spellStart"/>
      <w:r>
        <w:rPr>
          <w:rFonts w:ascii="Calibri" w:eastAsia="Calibri" w:hAnsi="Calibri" w:cs="Calibri"/>
        </w:rPr>
        <w:t>μL</w:t>
      </w:r>
      <w:proofErr w:type="spellEnd"/>
      <w:r>
        <w:rPr>
          <w:rFonts w:ascii="Calibri" w:eastAsia="Calibri" w:hAnsi="Calibri" w:cs="Calibri"/>
        </w:rPr>
        <w:t xml:space="preserve"> electrocompetent cells </w:t>
      </w:r>
    </w:p>
    <w:p w14:paraId="7536774F" w14:textId="77777777" w:rsidR="00F23E0D" w:rsidRDefault="00F23E0D" w:rsidP="00F23E0D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ab/>
        <w:t>-Have recovery media ready</w:t>
      </w:r>
    </w:p>
    <w:p w14:paraId="458C0444" w14:textId="77777777" w:rsidR="00F23E0D" w:rsidRDefault="00F23E0D" w:rsidP="00F23E0D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ab/>
        <w:t xml:space="preserve">-Electroporate using the following settings: 2.5 kV, 25 </w:t>
      </w:r>
      <w:proofErr w:type="spellStart"/>
      <w:r>
        <w:rPr>
          <w:rFonts w:ascii="Calibri" w:eastAsia="Calibri" w:hAnsi="Calibri" w:cs="Calibri"/>
        </w:rPr>
        <w:t>μF</w:t>
      </w:r>
      <w:proofErr w:type="spellEnd"/>
      <w:r>
        <w:rPr>
          <w:rFonts w:ascii="Calibri" w:eastAsia="Calibri" w:hAnsi="Calibri" w:cs="Calibri"/>
        </w:rPr>
        <w:t>, and 600 Ω</w:t>
      </w:r>
    </w:p>
    <w:p w14:paraId="278C7434" w14:textId="77777777" w:rsidR="00F23E0D" w:rsidRDefault="00F23E0D" w:rsidP="00F23E0D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ab/>
        <w:t xml:space="preserve">-Immediately after individual </w:t>
      </w:r>
      <w:proofErr w:type="spellStart"/>
      <w:r>
        <w:rPr>
          <w:rFonts w:ascii="Calibri" w:eastAsia="Calibri" w:hAnsi="Calibri" w:cs="Calibri"/>
        </w:rPr>
        <w:t>electroporations</w:t>
      </w:r>
      <w:proofErr w:type="spellEnd"/>
      <w:r>
        <w:rPr>
          <w:rFonts w:ascii="Calibri" w:eastAsia="Calibri" w:hAnsi="Calibri" w:cs="Calibri"/>
        </w:rPr>
        <w:t>, use 1 mL warm recovery media from test tube to wash cells out of cuvette and transfer cells to recovery test tube</w:t>
      </w:r>
    </w:p>
    <w:p w14:paraId="5252BE04" w14:textId="77777777" w:rsidR="00F23E0D" w:rsidRDefault="00F23E0D" w:rsidP="00F23E0D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ab/>
        <w:t>-Recover cells for 4-8 hours, shaking at 37°C</w:t>
      </w:r>
    </w:p>
    <w:p w14:paraId="4B507219" w14:textId="77777777" w:rsidR="00F23E0D" w:rsidRPr="00070168" w:rsidRDefault="00F23E0D" w:rsidP="00F23E0D">
      <w:pPr>
        <w:ind w:left="720" w:firstLine="720"/>
        <w:rPr>
          <w:rFonts w:ascii="Calibri" w:eastAsia="Calibri" w:hAnsi="Calibri" w:cs="Calibri"/>
          <w:strike/>
        </w:rPr>
      </w:pPr>
      <w:r w:rsidRPr="00070168">
        <w:rPr>
          <w:rFonts w:ascii="Calibri" w:eastAsia="Calibri" w:hAnsi="Calibri" w:cs="Calibri"/>
          <w:strike/>
        </w:rPr>
        <w:t>*For pF-based plasmids, only recover 2-3 hours</w:t>
      </w:r>
    </w:p>
    <w:p w14:paraId="68361055" w14:textId="77777777" w:rsidR="00F23E0D" w:rsidRPr="00070168" w:rsidRDefault="00F23E0D" w:rsidP="00F23E0D">
      <w:pPr>
        <w:rPr>
          <w:rFonts w:ascii="Calibri" w:eastAsia="Calibri" w:hAnsi="Calibri" w:cs="Calibri"/>
          <w:b/>
          <w:bCs/>
          <w:color w:val="C04F94"/>
        </w:rPr>
      </w:pPr>
      <w:r>
        <w:rPr>
          <w:rFonts w:ascii="Calibri" w:eastAsia="Calibri" w:hAnsi="Calibri" w:cs="Calibri"/>
        </w:rPr>
        <w:t xml:space="preserve"> </w:t>
      </w:r>
      <w:r>
        <w:rPr>
          <w:rFonts w:ascii="Calibri" w:eastAsia="Calibri" w:hAnsi="Calibri" w:cs="Calibri"/>
        </w:rPr>
        <w:tab/>
        <w:t>-</w:t>
      </w:r>
      <w:r w:rsidRPr="00070168">
        <w:rPr>
          <w:rFonts w:ascii="Calibri" w:eastAsia="Calibri" w:hAnsi="Calibri" w:cs="Calibri"/>
          <w:b/>
          <w:bCs/>
          <w:color w:val="C04F94"/>
        </w:rPr>
        <w:t xml:space="preserve">For </w:t>
      </w:r>
      <w:proofErr w:type="spellStart"/>
      <w:r w:rsidRPr="00070168">
        <w:rPr>
          <w:rFonts w:ascii="Calibri" w:eastAsia="Calibri" w:hAnsi="Calibri" w:cs="Calibri"/>
          <w:b/>
          <w:bCs/>
          <w:color w:val="C04F94"/>
        </w:rPr>
        <w:t>pEX</w:t>
      </w:r>
      <w:proofErr w:type="spellEnd"/>
      <w:r w:rsidRPr="00070168">
        <w:rPr>
          <w:rFonts w:ascii="Calibri" w:eastAsia="Calibri" w:hAnsi="Calibri" w:cs="Calibri"/>
          <w:b/>
          <w:bCs/>
          <w:color w:val="C04F94"/>
        </w:rPr>
        <w:t xml:space="preserve"> plasmids: pellet cells by centrifugation in sterile 2 mL tubes, 1’ at 10,000 x g. Plate on CHAH-Kan plates, using 1 plate for each 2 mL tube (2 plates per electroporation)</w:t>
      </w:r>
    </w:p>
    <w:p w14:paraId="6DB51E99" w14:textId="3C3B13C0" w:rsidR="00F23E0D" w:rsidRDefault="00F23E0D" w:rsidP="00070168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ab/>
      </w:r>
      <w:r>
        <w:rPr>
          <w:rFonts w:ascii="Calibri" w:eastAsia="Calibri" w:hAnsi="Calibri" w:cs="Calibri"/>
        </w:rPr>
        <w:tab/>
      </w:r>
    </w:p>
    <w:p w14:paraId="5863BE81" w14:textId="77777777" w:rsidR="00F23E0D" w:rsidRDefault="00F23E0D" w:rsidP="00F23E0D">
      <w:pPr>
        <w:ind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-Incubate plates at 37°C for 3 days (or until single colonies appear)</w:t>
      </w:r>
    </w:p>
    <w:p w14:paraId="05903C80" w14:textId="77777777" w:rsidR="00F23E0D" w:rsidRDefault="00F23E0D" w:rsidP="00F23E0D">
      <w:pPr>
        <w:rPr>
          <w:rFonts w:ascii="Calibri" w:eastAsia="Calibri" w:hAnsi="Calibri" w:cs="Calibri"/>
        </w:rPr>
      </w:pPr>
    </w:p>
    <w:p w14:paraId="096DA19E" w14:textId="77777777" w:rsidR="00F23E0D" w:rsidRDefault="00F23E0D" w:rsidP="00F23E0D">
      <w:pPr>
        <w:rPr>
          <w:rFonts w:ascii="Calibri" w:eastAsia="Calibri" w:hAnsi="Calibri" w:cs="Calibri"/>
        </w:rPr>
      </w:pPr>
    </w:p>
    <w:p w14:paraId="4DDDD6D5" w14:textId="77777777" w:rsidR="00F23E0D" w:rsidRDefault="00F23E0D" w:rsidP="00F23E0D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 xml:space="preserve">*Always include a control electroporation with no plasmid. Eventually single break-through colonies may start appearing; at that point, single colonies on the experimental plates are also likely to just be break-through growth. </w:t>
      </w:r>
    </w:p>
    <w:p w14:paraId="0645AB16" w14:textId="02A9AFAB" w:rsidR="00F23E0D" w:rsidRPr="0097731C" w:rsidRDefault="00070168" w:rsidP="00C71D65">
      <w:pPr>
        <w:spacing w:after="240" w:line="259" w:lineRule="auto"/>
        <w:rPr>
          <w:rFonts w:ascii="Calibri" w:hAnsi="Calibri" w:cs="Calibri"/>
          <w:b/>
          <w:bCs/>
          <w:color w:val="C04F94"/>
        </w:rPr>
      </w:pPr>
      <w:r w:rsidRPr="0097731C">
        <w:rPr>
          <w:rFonts w:ascii="Calibri" w:hAnsi="Calibri" w:cs="Calibri"/>
          <w:b/>
          <w:bCs/>
          <w:color w:val="C04F94"/>
        </w:rPr>
        <w:t xml:space="preserve">Reflection: </w:t>
      </w:r>
    </w:p>
    <w:p w14:paraId="228FBD60" w14:textId="6F9F3BA9" w:rsidR="00070168" w:rsidRPr="0097731C" w:rsidRDefault="00070168" w:rsidP="00070168">
      <w:pPr>
        <w:pStyle w:val="ListParagraph"/>
        <w:numPr>
          <w:ilvl w:val="0"/>
          <w:numId w:val="11"/>
        </w:numPr>
        <w:spacing w:after="240" w:line="259" w:lineRule="auto"/>
        <w:jc w:val="left"/>
        <w:rPr>
          <w:color w:val="C04F94"/>
        </w:rPr>
      </w:pPr>
      <w:r w:rsidRPr="0097731C">
        <w:rPr>
          <w:color w:val="C04F94"/>
        </w:rPr>
        <w:t>Using 6 plates of CHAH-Kan</w:t>
      </w:r>
    </w:p>
    <w:p w14:paraId="44519D21" w14:textId="77958462" w:rsidR="00070168" w:rsidRPr="0097731C" w:rsidRDefault="00070168" w:rsidP="00070168">
      <w:pPr>
        <w:pStyle w:val="ListParagraph"/>
        <w:numPr>
          <w:ilvl w:val="1"/>
          <w:numId w:val="11"/>
        </w:numPr>
        <w:spacing w:after="240" w:line="259" w:lineRule="auto"/>
        <w:jc w:val="left"/>
        <w:rPr>
          <w:color w:val="C04F94"/>
        </w:rPr>
      </w:pPr>
      <w:r w:rsidRPr="0097731C">
        <w:rPr>
          <w:color w:val="C04F94"/>
        </w:rPr>
        <w:t>2 plates for pKR200</w:t>
      </w:r>
    </w:p>
    <w:p w14:paraId="4F6F513A" w14:textId="2692E6C2" w:rsidR="00070168" w:rsidRPr="0097731C" w:rsidRDefault="00070168" w:rsidP="00070168">
      <w:pPr>
        <w:pStyle w:val="ListParagraph"/>
        <w:numPr>
          <w:ilvl w:val="1"/>
          <w:numId w:val="11"/>
        </w:numPr>
        <w:spacing w:after="240" w:line="259" w:lineRule="auto"/>
        <w:jc w:val="left"/>
        <w:rPr>
          <w:color w:val="C04F94"/>
        </w:rPr>
      </w:pPr>
      <w:r w:rsidRPr="0097731C">
        <w:rPr>
          <w:color w:val="C04F94"/>
        </w:rPr>
        <w:t>2 plates for pKL02 (+) control</w:t>
      </w:r>
    </w:p>
    <w:p w14:paraId="2BF64884" w14:textId="3A412A06" w:rsidR="00070168" w:rsidRPr="0097731C" w:rsidRDefault="00070168" w:rsidP="00070168">
      <w:pPr>
        <w:pStyle w:val="ListParagraph"/>
        <w:numPr>
          <w:ilvl w:val="1"/>
          <w:numId w:val="11"/>
        </w:numPr>
        <w:spacing w:after="240" w:line="259" w:lineRule="auto"/>
        <w:jc w:val="left"/>
        <w:rPr>
          <w:color w:val="C04F94"/>
        </w:rPr>
      </w:pPr>
      <w:r w:rsidRPr="0097731C">
        <w:rPr>
          <w:color w:val="C04F94"/>
        </w:rPr>
        <w:t>2 plates for no DNA (-) control</w:t>
      </w:r>
    </w:p>
    <w:p w14:paraId="508E6BFF" w14:textId="1DAE8352" w:rsidR="0097731C" w:rsidRPr="0097731C" w:rsidRDefault="00070168" w:rsidP="0097731C">
      <w:pPr>
        <w:pStyle w:val="ListParagraph"/>
        <w:numPr>
          <w:ilvl w:val="0"/>
          <w:numId w:val="11"/>
        </w:numPr>
        <w:spacing w:after="240" w:line="259" w:lineRule="auto"/>
        <w:jc w:val="left"/>
        <w:rPr>
          <w:color w:val="C04F94"/>
        </w:rPr>
      </w:pPr>
      <w:r w:rsidRPr="0097731C">
        <w:rPr>
          <w:color w:val="C04F94"/>
        </w:rPr>
        <w:t xml:space="preserve">Placed cells in shaking incubator </w:t>
      </w:r>
      <w:r w:rsidR="0097731C" w:rsidRPr="0097731C">
        <w:rPr>
          <w:color w:val="C04F94"/>
        </w:rPr>
        <w:t xml:space="preserve">for 6 </w:t>
      </w:r>
      <w:proofErr w:type="gramStart"/>
      <w:r w:rsidR="0097731C" w:rsidRPr="0097731C">
        <w:rPr>
          <w:color w:val="C04F94"/>
        </w:rPr>
        <w:t>hours</w:t>
      </w:r>
      <w:proofErr w:type="gramEnd"/>
      <w:r w:rsidR="0097731C" w:rsidRPr="0097731C">
        <w:rPr>
          <w:color w:val="C04F94"/>
        </w:rPr>
        <w:t xml:space="preserve"> </w:t>
      </w:r>
    </w:p>
    <w:p w14:paraId="0C12B3C1" w14:textId="1BC69625" w:rsidR="0097731C" w:rsidRDefault="0097731C" w:rsidP="0097731C">
      <w:pPr>
        <w:pStyle w:val="ListParagraph"/>
        <w:numPr>
          <w:ilvl w:val="0"/>
          <w:numId w:val="11"/>
        </w:numPr>
        <w:spacing w:after="240" w:line="259" w:lineRule="auto"/>
        <w:jc w:val="left"/>
        <w:rPr>
          <w:color w:val="C04F94"/>
        </w:rPr>
      </w:pPr>
      <w:r w:rsidRPr="0097731C">
        <w:rPr>
          <w:color w:val="C04F94"/>
        </w:rPr>
        <w:t xml:space="preserve">Cells were dense and took a while to during specifically E1 for no DNA (-) </w:t>
      </w:r>
      <w:proofErr w:type="gramStart"/>
      <w:r w:rsidRPr="0097731C">
        <w:rPr>
          <w:color w:val="C04F94"/>
        </w:rPr>
        <w:t>control</w:t>
      </w:r>
      <w:proofErr w:type="gramEnd"/>
    </w:p>
    <w:p w14:paraId="0D38E313" w14:textId="45E8800A" w:rsidR="00F70928" w:rsidRDefault="00F70928" w:rsidP="00F70928">
      <w:pPr>
        <w:spacing w:after="240" w:line="259" w:lineRule="auto"/>
        <w:rPr>
          <w:rFonts w:ascii="Calibri" w:hAnsi="Calibri" w:cs="Calibri"/>
          <w:b/>
          <w:bCs/>
          <w:color w:val="C04F94"/>
        </w:rPr>
      </w:pPr>
      <w:r w:rsidRPr="00F70928">
        <w:rPr>
          <w:rFonts w:ascii="Calibri" w:hAnsi="Calibri" w:cs="Calibri"/>
          <w:b/>
          <w:bCs/>
          <w:color w:val="C04F94"/>
        </w:rPr>
        <w:t>Reflection</w:t>
      </w:r>
      <w:r>
        <w:rPr>
          <w:rFonts w:ascii="Calibri" w:hAnsi="Calibri" w:cs="Calibri"/>
          <w:b/>
          <w:bCs/>
          <w:color w:val="C04F94"/>
        </w:rPr>
        <w:t xml:space="preserve"> on plated electroporated cells: </w:t>
      </w:r>
    </w:p>
    <w:p w14:paraId="1C74F32A" w14:textId="1C6A39C9" w:rsidR="00F70928" w:rsidRPr="00F70928" w:rsidRDefault="00F70928" w:rsidP="00F70928">
      <w:pPr>
        <w:pStyle w:val="ListParagraph"/>
        <w:numPr>
          <w:ilvl w:val="0"/>
          <w:numId w:val="27"/>
        </w:numPr>
        <w:spacing w:after="240" w:line="259" w:lineRule="auto"/>
        <w:jc w:val="left"/>
        <w:rPr>
          <w:rFonts w:ascii="Calibri" w:hAnsi="Calibri" w:cs="Calibri"/>
          <w:b/>
          <w:bCs/>
          <w:color w:val="C04F94"/>
        </w:rPr>
      </w:pPr>
      <w:r>
        <w:rPr>
          <w:rFonts w:ascii="Calibri" w:hAnsi="Calibri" w:cs="Calibri"/>
          <w:color w:val="C04F94"/>
        </w:rPr>
        <w:t xml:space="preserve">There was contamination on all 6 of the CHAH-Kan </w:t>
      </w:r>
      <w:proofErr w:type="gramStart"/>
      <w:r>
        <w:rPr>
          <w:rFonts w:ascii="Calibri" w:hAnsi="Calibri" w:cs="Calibri"/>
          <w:color w:val="C04F94"/>
        </w:rPr>
        <w:t>plates</w:t>
      </w:r>
      <w:proofErr w:type="gramEnd"/>
    </w:p>
    <w:p w14:paraId="19C5A8BF" w14:textId="692F81E4" w:rsidR="00F70928" w:rsidRPr="00F70928" w:rsidRDefault="00F70928" w:rsidP="00F70928">
      <w:pPr>
        <w:pStyle w:val="ListParagraph"/>
        <w:numPr>
          <w:ilvl w:val="0"/>
          <w:numId w:val="27"/>
        </w:numPr>
        <w:spacing w:after="240" w:line="259" w:lineRule="auto"/>
        <w:jc w:val="left"/>
        <w:rPr>
          <w:rFonts w:ascii="Calibri" w:hAnsi="Calibri" w:cs="Calibri"/>
          <w:b/>
          <w:bCs/>
          <w:color w:val="C04F94"/>
        </w:rPr>
      </w:pPr>
      <w:r>
        <w:rPr>
          <w:rFonts w:ascii="Calibri" w:hAnsi="Calibri" w:cs="Calibri"/>
          <w:color w:val="C04F94"/>
        </w:rPr>
        <w:t xml:space="preserve">Morphology of the cells: </w:t>
      </w:r>
    </w:p>
    <w:p w14:paraId="61ABFD21" w14:textId="44E2CAB6" w:rsidR="00F70928" w:rsidRPr="00F70928" w:rsidRDefault="00F70928" w:rsidP="00F70928">
      <w:pPr>
        <w:pStyle w:val="ListParagraph"/>
        <w:numPr>
          <w:ilvl w:val="1"/>
          <w:numId w:val="27"/>
        </w:numPr>
        <w:spacing w:after="240" w:line="259" w:lineRule="auto"/>
        <w:jc w:val="left"/>
        <w:rPr>
          <w:rFonts w:ascii="Calibri" w:hAnsi="Calibri" w:cs="Calibri"/>
          <w:b/>
          <w:bCs/>
          <w:color w:val="C04F94"/>
        </w:rPr>
      </w:pPr>
      <w:r>
        <w:rPr>
          <w:rFonts w:ascii="Calibri" w:hAnsi="Calibri" w:cs="Calibri"/>
          <w:color w:val="C04F94"/>
        </w:rPr>
        <w:t>Pink/greyish color</w:t>
      </w:r>
    </w:p>
    <w:p w14:paraId="270D5723" w14:textId="23EB622C" w:rsidR="00F70928" w:rsidRPr="00F70928" w:rsidRDefault="00F70928" w:rsidP="00F70928">
      <w:pPr>
        <w:pStyle w:val="ListParagraph"/>
        <w:numPr>
          <w:ilvl w:val="1"/>
          <w:numId w:val="27"/>
        </w:numPr>
        <w:spacing w:after="240" w:line="259" w:lineRule="auto"/>
        <w:jc w:val="left"/>
        <w:rPr>
          <w:rFonts w:ascii="Calibri" w:hAnsi="Calibri" w:cs="Calibri"/>
          <w:b/>
          <w:bCs/>
          <w:color w:val="C04F94"/>
        </w:rPr>
      </w:pPr>
      <w:r>
        <w:rPr>
          <w:rFonts w:ascii="Calibri" w:hAnsi="Calibri" w:cs="Calibri"/>
          <w:color w:val="C04F94"/>
        </w:rPr>
        <w:t xml:space="preserve">Large, circular </w:t>
      </w:r>
    </w:p>
    <w:p w14:paraId="6891E458" w14:textId="06BD6B30" w:rsidR="00F70928" w:rsidRPr="00F70928" w:rsidRDefault="00F70928" w:rsidP="00F70928">
      <w:pPr>
        <w:pStyle w:val="ListParagraph"/>
        <w:numPr>
          <w:ilvl w:val="1"/>
          <w:numId w:val="27"/>
        </w:numPr>
        <w:spacing w:after="240" w:line="259" w:lineRule="auto"/>
        <w:jc w:val="left"/>
        <w:rPr>
          <w:rFonts w:ascii="Calibri" w:hAnsi="Calibri" w:cs="Calibri"/>
          <w:b/>
          <w:bCs/>
          <w:color w:val="C04F94"/>
        </w:rPr>
      </w:pPr>
      <w:r>
        <w:rPr>
          <w:rFonts w:ascii="Calibri" w:hAnsi="Calibri" w:cs="Calibri"/>
          <w:color w:val="C04F94"/>
        </w:rPr>
        <w:t xml:space="preserve">Did not look like </w:t>
      </w:r>
      <w:proofErr w:type="spellStart"/>
      <w:proofErr w:type="gramStart"/>
      <w:r>
        <w:rPr>
          <w:rFonts w:ascii="Calibri" w:hAnsi="Calibri" w:cs="Calibri"/>
          <w:color w:val="C04F94"/>
        </w:rPr>
        <w:t>Fransciella</w:t>
      </w:r>
      <w:proofErr w:type="spellEnd"/>
      <w:proofErr w:type="gramEnd"/>
      <w:r>
        <w:rPr>
          <w:rFonts w:ascii="Calibri" w:hAnsi="Calibri" w:cs="Calibri"/>
          <w:color w:val="C04F94"/>
        </w:rPr>
        <w:t xml:space="preserve"> </w:t>
      </w:r>
    </w:p>
    <w:p w14:paraId="5E050497" w14:textId="1670B799" w:rsidR="00F70928" w:rsidRPr="00F70928" w:rsidRDefault="00F70928" w:rsidP="00F70928">
      <w:pPr>
        <w:pStyle w:val="ListParagraph"/>
        <w:numPr>
          <w:ilvl w:val="0"/>
          <w:numId w:val="27"/>
        </w:numPr>
        <w:spacing w:after="240" w:line="259" w:lineRule="auto"/>
        <w:jc w:val="left"/>
        <w:rPr>
          <w:rFonts w:ascii="Calibri" w:hAnsi="Calibri" w:cs="Calibri"/>
          <w:b/>
          <w:bCs/>
          <w:color w:val="C04F94"/>
        </w:rPr>
      </w:pPr>
      <w:r>
        <w:rPr>
          <w:rFonts w:ascii="Calibri" w:hAnsi="Calibri" w:cs="Calibri"/>
          <w:color w:val="C04F94"/>
        </w:rPr>
        <w:t>Ben decided to test other reagents used in electroporation process for contamination, tested:</w:t>
      </w:r>
    </w:p>
    <w:p w14:paraId="22B75823" w14:textId="73BE9E14" w:rsidR="00F70928" w:rsidRPr="00F70928" w:rsidRDefault="00F70928" w:rsidP="00F70928">
      <w:pPr>
        <w:pStyle w:val="ListParagraph"/>
        <w:numPr>
          <w:ilvl w:val="1"/>
          <w:numId w:val="27"/>
        </w:numPr>
        <w:spacing w:after="240" w:line="259" w:lineRule="auto"/>
        <w:jc w:val="left"/>
        <w:rPr>
          <w:rFonts w:ascii="Calibri" w:hAnsi="Calibri" w:cs="Calibri"/>
          <w:b/>
          <w:bCs/>
          <w:color w:val="C04F94"/>
        </w:rPr>
      </w:pPr>
      <w:r>
        <w:rPr>
          <w:rFonts w:ascii="Calibri" w:hAnsi="Calibri" w:cs="Calibri"/>
          <w:color w:val="C04F94"/>
        </w:rPr>
        <w:t>MHB supplement (no growth on those plates)</w:t>
      </w:r>
    </w:p>
    <w:p w14:paraId="4A0AA184" w14:textId="596D43BF" w:rsidR="00F70928" w:rsidRPr="00F70928" w:rsidRDefault="00F70928" w:rsidP="00F70928">
      <w:pPr>
        <w:pStyle w:val="ListParagraph"/>
        <w:numPr>
          <w:ilvl w:val="1"/>
          <w:numId w:val="27"/>
        </w:numPr>
        <w:spacing w:after="240" w:line="259" w:lineRule="auto"/>
        <w:jc w:val="left"/>
        <w:rPr>
          <w:rFonts w:ascii="Calibri" w:hAnsi="Calibri" w:cs="Calibri"/>
          <w:b/>
          <w:bCs/>
          <w:color w:val="C04F94"/>
        </w:rPr>
      </w:pPr>
      <w:r>
        <w:rPr>
          <w:rFonts w:ascii="Calibri" w:hAnsi="Calibri" w:cs="Calibri"/>
          <w:color w:val="C04F94"/>
        </w:rPr>
        <w:t>Sucrose (no growth)</w:t>
      </w:r>
    </w:p>
    <w:p w14:paraId="7E9F5B46" w14:textId="5B22502E" w:rsidR="00F70928" w:rsidRPr="00F70928" w:rsidRDefault="00F70928" w:rsidP="00F70928">
      <w:pPr>
        <w:pStyle w:val="ListParagraph"/>
        <w:numPr>
          <w:ilvl w:val="1"/>
          <w:numId w:val="27"/>
        </w:numPr>
        <w:spacing w:after="240" w:line="259" w:lineRule="auto"/>
        <w:jc w:val="left"/>
        <w:rPr>
          <w:rFonts w:ascii="Calibri" w:hAnsi="Calibri" w:cs="Calibri"/>
          <w:b/>
          <w:bCs/>
          <w:color w:val="C04F94"/>
        </w:rPr>
      </w:pPr>
      <w:r>
        <w:rPr>
          <w:rFonts w:ascii="Calibri" w:hAnsi="Calibri" w:cs="Calibri"/>
          <w:color w:val="C04F94"/>
        </w:rPr>
        <w:t>Glycerol (no growth</w:t>
      </w:r>
    </w:p>
    <w:p w14:paraId="76261EFD" w14:textId="2AD611DD" w:rsidR="00F70928" w:rsidRPr="00F70928" w:rsidRDefault="00F70928" w:rsidP="00F70928">
      <w:pPr>
        <w:pStyle w:val="ListParagraph"/>
        <w:numPr>
          <w:ilvl w:val="0"/>
          <w:numId w:val="27"/>
        </w:numPr>
        <w:spacing w:after="240" w:line="259" w:lineRule="auto"/>
        <w:jc w:val="left"/>
        <w:rPr>
          <w:rFonts w:ascii="Calibri" w:hAnsi="Calibri" w:cs="Calibri"/>
          <w:b/>
          <w:bCs/>
          <w:color w:val="C04F94"/>
        </w:rPr>
      </w:pPr>
      <w:r>
        <w:rPr>
          <w:rFonts w:ascii="Calibri" w:hAnsi="Calibri" w:cs="Calibri"/>
          <w:color w:val="C04F94"/>
        </w:rPr>
        <w:t xml:space="preserve">He is now testing to see if the contamination came from </w:t>
      </w:r>
      <w:r w:rsidRPr="00370CD9">
        <w:rPr>
          <w:rFonts w:ascii="Calibri" w:hAnsi="Calibri" w:cs="Calibri"/>
          <w:i/>
          <w:iCs/>
          <w:color w:val="C04F94"/>
        </w:rPr>
        <w:t>E. coli</w:t>
      </w:r>
      <w:r>
        <w:rPr>
          <w:rFonts w:ascii="Calibri" w:hAnsi="Calibri" w:cs="Calibri"/>
          <w:color w:val="C04F94"/>
        </w:rPr>
        <w:t xml:space="preserve"> as it is the only bacteria used in the lab that has Kanamycin </w:t>
      </w:r>
      <w:proofErr w:type="gramStart"/>
      <w:r>
        <w:rPr>
          <w:rFonts w:ascii="Calibri" w:hAnsi="Calibri" w:cs="Calibri"/>
          <w:color w:val="C04F94"/>
        </w:rPr>
        <w:t>resistance</w:t>
      </w:r>
      <w:proofErr w:type="gramEnd"/>
      <w:r>
        <w:rPr>
          <w:rFonts w:ascii="Calibri" w:hAnsi="Calibri" w:cs="Calibri"/>
          <w:color w:val="C04F94"/>
        </w:rPr>
        <w:t xml:space="preserve"> </w:t>
      </w:r>
    </w:p>
    <w:p w14:paraId="249D6331" w14:textId="77777777" w:rsidR="00F70928" w:rsidRPr="00F70928" w:rsidRDefault="00F70928" w:rsidP="00F70928">
      <w:pPr>
        <w:spacing w:after="240" w:line="259" w:lineRule="auto"/>
        <w:rPr>
          <w:rFonts w:ascii="Calibri" w:hAnsi="Calibri" w:cs="Calibri"/>
          <w:b/>
          <w:bCs/>
          <w:color w:val="C04F94"/>
        </w:rPr>
      </w:pPr>
    </w:p>
    <w:p w14:paraId="70DA509A" w14:textId="3059B12C" w:rsidR="00F70928" w:rsidRPr="00F70928" w:rsidRDefault="00F70928" w:rsidP="00F70928">
      <w:pPr>
        <w:spacing w:after="240" w:line="259" w:lineRule="auto"/>
        <w:rPr>
          <w:b/>
          <w:bCs/>
          <w:color w:val="C04F94"/>
        </w:rPr>
      </w:pPr>
    </w:p>
    <w:p w14:paraId="50201667" w14:textId="77777777" w:rsidR="0097731C" w:rsidRPr="0097731C" w:rsidRDefault="0097731C" w:rsidP="0097731C">
      <w:pPr>
        <w:pStyle w:val="Heading3"/>
        <w:rPr>
          <w:color w:val="8D64B8"/>
        </w:rPr>
      </w:pPr>
      <w:bookmarkStart w:id="6" w:name="_Toc164330882"/>
      <w:r w:rsidRPr="0097731C">
        <w:rPr>
          <w:color w:val="8D64B8"/>
        </w:rPr>
        <w:t>Preparing LB-agar</w:t>
      </w:r>
      <w:bookmarkEnd w:id="6"/>
    </w:p>
    <w:p w14:paraId="7A085FC1" w14:textId="77777777" w:rsidR="0097731C" w:rsidRDefault="0097731C" w:rsidP="0097731C">
      <w:pPr>
        <w:numPr>
          <w:ilvl w:val="0"/>
          <w:numId w:val="21"/>
        </w:numPr>
        <w:pBdr>
          <w:top w:val="nil"/>
          <w:left w:val="nil"/>
          <w:bottom w:val="nil"/>
          <w:right w:val="nil"/>
          <w:between w:val="nil"/>
        </w:pBdr>
      </w:pPr>
      <w:bookmarkStart w:id="7" w:name="OLE_LINK1"/>
      <w:r>
        <w:rPr>
          <w:color w:val="000000"/>
        </w:rPr>
        <w:t>For 500 mL of LB-agar, weigh out the following components and add to a 1 L (non-baffled) flask:</w:t>
      </w:r>
    </w:p>
    <w:p w14:paraId="2E4E765C" w14:textId="77777777" w:rsidR="0097731C" w:rsidRDefault="0097731C" w:rsidP="0097731C">
      <w:pPr>
        <w:numPr>
          <w:ilvl w:val="1"/>
          <w:numId w:val="21"/>
        </w:numPr>
        <w:pBdr>
          <w:top w:val="nil"/>
          <w:left w:val="nil"/>
          <w:bottom w:val="nil"/>
          <w:right w:val="nil"/>
          <w:between w:val="nil"/>
        </w:pBdr>
      </w:pPr>
      <w:r>
        <w:rPr>
          <w:color w:val="000000"/>
        </w:rPr>
        <w:t>6 g agar</w:t>
      </w:r>
    </w:p>
    <w:p w14:paraId="131F7C05" w14:textId="77777777" w:rsidR="0097731C" w:rsidRDefault="0097731C" w:rsidP="0097731C">
      <w:pPr>
        <w:numPr>
          <w:ilvl w:val="1"/>
          <w:numId w:val="21"/>
        </w:numPr>
        <w:pBdr>
          <w:top w:val="nil"/>
          <w:left w:val="nil"/>
          <w:bottom w:val="nil"/>
          <w:right w:val="nil"/>
          <w:between w:val="nil"/>
        </w:pBdr>
      </w:pPr>
      <w:r>
        <w:rPr>
          <w:color w:val="000000"/>
        </w:rPr>
        <w:t>5 g NaCl</w:t>
      </w:r>
    </w:p>
    <w:p w14:paraId="39E58211" w14:textId="77777777" w:rsidR="0097731C" w:rsidRDefault="0097731C" w:rsidP="0097731C">
      <w:pPr>
        <w:numPr>
          <w:ilvl w:val="1"/>
          <w:numId w:val="21"/>
        </w:numPr>
        <w:pBdr>
          <w:top w:val="nil"/>
          <w:left w:val="nil"/>
          <w:bottom w:val="nil"/>
          <w:right w:val="nil"/>
          <w:between w:val="nil"/>
        </w:pBdr>
      </w:pPr>
      <w:r>
        <w:rPr>
          <w:color w:val="000000"/>
        </w:rPr>
        <w:t>5 g Tryptone</w:t>
      </w:r>
    </w:p>
    <w:p w14:paraId="34BB8D22" w14:textId="77777777" w:rsidR="0097731C" w:rsidRDefault="0097731C" w:rsidP="0097731C">
      <w:pPr>
        <w:numPr>
          <w:ilvl w:val="1"/>
          <w:numId w:val="21"/>
        </w:numPr>
        <w:pBdr>
          <w:top w:val="nil"/>
          <w:left w:val="nil"/>
          <w:bottom w:val="nil"/>
          <w:right w:val="nil"/>
          <w:between w:val="nil"/>
        </w:pBdr>
      </w:pPr>
      <w:r>
        <w:rPr>
          <w:color w:val="000000"/>
        </w:rPr>
        <w:t>2.5 g Yeast extract</w:t>
      </w:r>
    </w:p>
    <w:p w14:paraId="1A222BB8" w14:textId="77777777" w:rsidR="0097731C" w:rsidRDefault="0097731C" w:rsidP="0097731C">
      <w:pPr>
        <w:numPr>
          <w:ilvl w:val="0"/>
          <w:numId w:val="21"/>
        </w:numPr>
        <w:pBdr>
          <w:top w:val="nil"/>
          <w:left w:val="nil"/>
          <w:bottom w:val="nil"/>
          <w:right w:val="nil"/>
          <w:between w:val="nil"/>
        </w:pBdr>
      </w:pPr>
      <w:r>
        <w:rPr>
          <w:color w:val="000000"/>
        </w:rPr>
        <w:t xml:space="preserve">Add </w:t>
      </w:r>
      <w:proofErr w:type="spellStart"/>
      <w:r>
        <w:rPr>
          <w:color w:val="000000"/>
        </w:rPr>
        <w:t>stirbar</w:t>
      </w:r>
      <w:proofErr w:type="spellEnd"/>
      <w:r>
        <w:rPr>
          <w:color w:val="000000"/>
        </w:rPr>
        <w:t xml:space="preserve"> to </w:t>
      </w:r>
      <w:proofErr w:type="gramStart"/>
      <w:r>
        <w:rPr>
          <w:color w:val="000000"/>
        </w:rPr>
        <w:t>flask</w:t>
      </w:r>
      <w:proofErr w:type="gramEnd"/>
    </w:p>
    <w:p w14:paraId="2BF3E792" w14:textId="77777777" w:rsidR="0097731C" w:rsidRDefault="0097731C" w:rsidP="0097731C">
      <w:pPr>
        <w:numPr>
          <w:ilvl w:val="0"/>
          <w:numId w:val="21"/>
        </w:numPr>
        <w:pBdr>
          <w:top w:val="nil"/>
          <w:left w:val="nil"/>
          <w:bottom w:val="nil"/>
          <w:right w:val="nil"/>
          <w:between w:val="nil"/>
        </w:pBdr>
      </w:pPr>
      <w:r>
        <w:rPr>
          <w:color w:val="000000"/>
        </w:rPr>
        <w:t xml:space="preserve">Add 500 mL </w:t>
      </w:r>
      <w:proofErr w:type="gramStart"/>
      <w:r>
        <w:rPr>
          <w:color w:val="000000"/>
        </w:rPr>
        <w:t>ddiH20</w:t>
      </w:r>
      <w:proofErr w:type="gramEnd"/>
    </w:p>
    <w:p w14:paraId="47078895" w14:textId="77777777" w:rsidR="0097731C" w:rsidRDefault="0097731C" w:rsidP="0097731C">
      <w:pPr>
        <w:numPr>
          <w:ilvl w:val="0"/>
          <w:numId w:val="21"/>
        </w:numPr>
        <w:pBdr>
          <w:top w:val="nil"/>
          <w:left w:val="nil"/>
          <w:bottom w:val="nil"/>
          <w:right w:val="nil"/>
          <w:between w:val="nil"/>
        </w:pBdr>
      </w:pPr>
      <w:r>
        <w:rPr>
          <w:color w:val="000000"/>
        </w:rPr>
        <w:t xml:space="preserve">Mix on </w:t>
      </w:r>
      <w:proofErr w:type="spellStart"/>
      <w:r>
        <w:rPr>
          <w:color w:val="000000"/>
        </w:rPr>
        <w:t>stirplate</w:t>
      </w:r>
      <w:proofErr w:type="spellEnd"/>
      <w:r>
        <w:rPr>
          <w:color w:val="000000"/>
        </w:rPr>
        <w:t xml:space="preserve"> until components are </w:t>
      </w:r>
      <w:proofErr w:type="gramStart"/>
      <w:r>
        <w:rPr>
          <w:color w:val="000000"/>
        </w:rPr>
        <w:t>dissolved</w:t>
      </w:r>
      <w:proofErr w:type="gramEnd"/>
    </w:p>
    <w:p w14:paraId="070F8CFB" w14:textId="77777777" w:rsidR="0097731C" w:rsidRDefault="0097731C" w:rsidP="0097731C">
      <w:pPr>
        <w:numPr>
          <w:ilvl w:val="0"/>
          <w:numId w:val="21"/>
        </w:numPr>
        <w:pBdr>
          <w:top w:val="nil"/>
          <w:left w:val="nil"/>
          <w:bottom w:val="nil"/>
          <w:right w:val="nil"/>
          <w:between w:val="nil"/>
        </w:pBdr>
      </w:pPr>
      <w:r>
        <w:rPr>
          <w:color w:val="000000"/>
        </w:rPr>
        <w:t xml:space="preserve">Cover top of flask with foil and add a small piece of autoclave </w:t>
      </w:r>
      <w:proofErr w:type="gramStart"/>
      <w:r>
        <w:rPr>
          <w:color w:val="000000"/>
        </w:rPr>
        <w:t>tape</w:t>
      </w:r>
      <w:proofErr w:type="gramEnd"/>
    </w:p>
    <w:p w14:paraId="7AA02C48" w14:textId="77777777" w:rsidR="0097731C" w:rsidRDefault="0097731C" w:rsidP="0097731C">
      <w:pPr>
        <w:numPr>
          <w:ilvl w:val="0"/>
          <w:numId w:val="21"/>
        </w:numPr>
        <w:pBdr>
          <w:top w:val="nil"/>
          <w:left w:val="nil"/>
          <w:bottom w:val="nil"/>
          <w:right w:val="nil"/>
          <w:between w:val="nil"/>
        </w:pBdr>
      </w:pPr>
      <w:r>
        <w:rPr>
          <w:color w:val="000000"/>
        </w:rPr>
        <w:t xml:space="preserve">Autoclave on </w:t>
      </w:r>
      <w:proofErr w:type="gramStart"/>
      <w:r>
        <w:rPr>
          <w:color w:val="000000"/>
        </w:rPr>
        <w:t>30 minute</w:t>
      </w:r>
      <w:proofErr w:type="gramEnd"/>
      <w:r>
        <w:rPr>
          <w:color w:val="000000"/>
        </w:rPr>
        <w:t xml:space="preserve"> liquid cycle</w:t>
      </w:r>
    </w:p>
    <w:bookmarkEnd w:id="7"/>
    <w:p w14:paraId="6DCFC1B6" w14:textId="77777777" w:rsidR="0097731C" w:rsidRDefault="0097731C" w:rsidP="0097731C"/>
    <w:p w14:paraId="7DF01B0C" w14:textId="77777777" w:rsidR="0097731C" w:rsidRPr="0097731C" w:rsidRDefault="0097731C" w:rsidP="0097731C">
      <w:pPr>
        <w:spacing w:after="240" w:line="259" w:lineRule="auto"/>
        <w:rPr>
          <w:color w:val="8D64B8"/>
        </w:rPr>
      </w:pPr>
    </w:p>
    <w:p w14:paraId="5F147827" w14:textId="77777777" w:rsidR="00214D13" w:rsidRPr="00214D13" w:rsidRDefault="00214D13" w:rsidP="00214D13"/>
    <w:p w14:paraId="45384B4D" w14:textId="77777777" w:rsidR="006F0C26" w:rsidRDefault="006F0C26" w:rsidP="005523AB">
      <w:pPr>
        <w:tabs>
          <w:tab w:val="left" w:pos="720"/>
        </w:tabs>
      </w:pPr>
    </w:p>
    <w:p w14:paraId="1BAD9EC1" w14:textId="77777777" w:rsidR="00756FD8" w:rsidRDefault="00756FD8">
      <w:r>
        <w:br w:type="page"/>
      </w:r>
    </w:p>
    <w:p w14:paraId="09B8B2CB" w14:textId="4DB1267B" w:rsidR="006E6026" w:rsidRPr="00214D13" w:rsidRDefault="006E6026" w:rsidP="006E6026">
      <w:pPr>
        <w:pStyle w:val="Heading1"/>
        <w:rPr>
          <w:color w:val="8D64B8"/>
        </w:rPr>
      </w:pPr>
      <w:bookmarkStart w:id="8" w:name="_Toc164330883"/>
      <w:r>
        <w:rPr>
          <w:color w:val="8D64B8"/>
        </w:rPr>
        <w:lastRenderedPageBreak/>
        <w:t>February 2024</w:t>
      </w:r>
      <w:bookmarkEnd w:id="8"/>
    </w:p>
    <w:p w14:paraId="0DAFB897" w14:textId="77777777" w:rsidR="006E6026" w:rsidRDefault="006E6026" w:rsidP="006E6026"/>
    <w:p w14:paraId="29493E17" w14:textId="29DAFB4E" w:rsidR="006E6026" w:rsidRPr="007B216F" w:rsidRDefault="006E6026" w:rsidP="006E6026">
      <w:pPr>
        <w:rPr>
          <w:b/>
        </w:rPr>
      </w:pPr>
      <w:r>
        <w:rPr>
          <w:b/>
        </w:rPr>
        <w:t>Thursday</w:t>
      </w:r>
      <w:r w:rsidRPr="00214D13">
        <w:rPr>
          <w:b/>
        </w:rPr>
        <w:t xml:space="preserve">, </w:t>
      </w:r>
      <w:r>
        <w:rPr>
          <w:b/>
        </w:rPr>
        <w:t xml:space="preserve">February </w:t>
      </w:r>
      <w:r w:rsidRPr="00214D13">
        <w:rPr>
          <w:b/>
        </w:rPr>
        <w:t>2, 2024</w:t>
      </w:r>
    </w:p>
    <w:p w14:paraId="79DFCBE6" w14:textId="77777777" w:rsidR="006E6026" w:rsidRPr="00214D13" w:rsidRDefault="006E6026" w:rsidP="006E6026">
      <w:pPr>
        <w:rPr>
          <w:b/>
          <w:color w:val="FF84D0"/>
          <w:sz w:val="18"/>
          <w:szCs w:val="18"/>
        </w:rPr>
      </w:pPr>
      <w:r w:rsidRPr="00214D13">
        <w:rPr>
          <w:b/>
          <w:color w:val="FF84D0"/>
          <w:sz w:val="18"/>
          <w:szCs w:val="18"/>
        </w:rPr>
        <w:t>To Do:</w:t>
      </w:r>
    </w:p>
    <w:p w14:paraId="199E24B4" w14:textId="2B9C7EF9" w:rsidR="006E6026" w:rsidRDefault="006E6026" w:rsidP="006E6026">
      <w:pPr>
        <w:pStyle w:val="ListParagraph"/>
        <w:numPr>
          <w:ilvl w:val="0"/>
          <w:numId w:val="22"/>
        </w:numPr>
        <w:rPr>
          <w:sz w:val="18"/>
          <w:szCs w:val="18"/>
        </w:rPr>
      </w:pPr>
      <w:r>
        <w:rPr>
          <w:sz w:val="18"/>
          <w:szCs w:val="18"/>
        </w:rPr>
        <w:t>Miniprep pelleted cells of plasmid pKL02</w:t>
      </w:r>
    </w:p>
    <w:p w14:paraId="0B4AAAD9" w14:textId="77777777" w:rsidR="006E6026" w:rsidRPr="00EE1AD3" w:rsidRDefault="006E6026" w:rsidP="00EE1AD3">
      <w:pPr>
        <w:pStyle w:val="Heading2"/>
      </w:pPr>
      <w:bookmarkStart w:id="9" w:name="_Toc164330884"/>
      <w:r w:rsidRPr="00EE1AD3">
        <w:t>Miniprep Protocol</w:t>
      </w:r>
      <w:bookmarkEnd w:id="9"/>
      <w:r w:rsidRPr="00EE1AD3">
        <w:t xml:space="preserve"> </w:t>
      </w:r>
    </w:p>
    <w:p w14:paraId="4A88F1EA" w14:textId="77777777" w:rsidR="006E6026" w:rsidRDefault="006E6026" w:rsidP="006E6026"/>
    <w:p w14:paraId="02B588DC" w14:textId="77777777" w:rsidR="006E6026" w:rsidRDefault="006E6026" w:rsidP="006E6026">
      <w:pPr>
        <w:pStyle w:val="ListParagraph"/>
        <w:numPr>
          <w:ilvl w:val="0"/>
          <w:numId w:val="23"/>
        </w:numPr>
      </w:pPr>
      <w:r>
        <w:t>Pellet 1-5 ml bacterial overnight culture by centrifugation at &gt;8000 rpm for 3 min room temp</w:t>
      </w:r>
    </w:p>
    <w:p w14:paraId="09501427" w14:textId="77777777" w:rsidR="006E6026" w:rsidRDefault="006E6026" w:rsidP="006E6026">
      <w:pPr>
        <w:pStyle w:val="ListParagraph"/>
        <w:numPr>
          <w:ilvl w:val="0"/>
          <w:numId w:val="23"/>
        </w:numPr>
        <w:rPr>
          <w:b/>
          <w:bCs/>
        </w:rPr>
      </w:pPr>
      <w:r>
        <w:t xml:space="preserve">Resuspend pelleted bacterial cells in 250 </w:t>
      </w:r>
      <w:proofErr w:type="spellStart"/>
      <w:r>
        <w:t>ul</w:t>
      </w:r>
      <w:proofErr w:type="spellEnd"/>
      <w:r>
        <w:t xml:space="preserve"> Buffer P1 and transfer to microcentrifuge tube </w:t>
      </w:r>
      <w:r w:rsidRPr="009111D5">
        <w:rPr>
          <w:b/>
          <w:bCs/>
        </w:rPr>
        <w:t>(from fridge)</w:t>
      </w:r>
    </w:p>
    <w:p w14:paraId="6021C06F" w14:textId="77777777" w:rsidR="006E6026" w:rsidRPr="009111D5" w:rsidRDefault="006E6026" w:rsidP="006E6026">
      <w:pPr>
        <w:pStyle w:val="ListParagraph"/>
        <w:numPr>
          <w:ilvl w:val="0"/>
          <w:numId w:val="23"/>
        </w:numPr>
        <w:rPr>
          <w:b/>
          <w:bCs/>
        </w:rPr>
      </w:pPr>
      <w:r>
        <w:t xml:space="preserve">Add 250 </w:t>
      </w:r>
      <w:proofErr w:type="spellStart"/>
      <w:r>
        <w:t>ul</w:t>
      </w:r>
      <w:proofErr w:type="spellEnd"/>
      <w:r>
        <w:t xml:space="preserve"> Buffer P2 and mix thoroughly by inverting tube 4-6 times until solution becomes clear. Do not allow lysis reaction to proceed for more than 5 min. </w:t>
      </w:r>
    </w:p>
    <w:p w14:paraId="09E04FDD" w14:textId="77777777" w:rsidR="006E6026" w:rsidRPr="009111D5" w:rsidRDefault="006E6026" w:rsidP="006E6026">
      <w:pPr>
        <w:pStyle w:val="ListParagraph"/>
        <w:numPr>
          <w:ilvl w:val="0"/>
          <w:numId w:val="23"/>
        </w:numPr>
        <w:rPr>
          <w:b/>
          <w:bCs/>
        </w:rPr>
      </w:pPr>
      <w:r>
        <w:t xml:space="preserve">Add 350 </w:t>
      </w:r>
      <w:proofErr w:type="spellStart"/>
      <w:r>
        <w:t>ul</w:t>
      </w:r>
      <w:proofErr w:type="spellEnd"/>
      <w:r>
        <w:t xml:space="preserve"> Buffer N3 and mix immediately and thoroughly by inverting the tube 4-6 </w:t>
      </w:r>
      <w:proofErr w:type="gramStart"/>
      <w:r>
        <w:t>times</w:t>
      </w:r>
      <w:proofErr w:type="gramEnd"/>
      <w:r>
        <w:t xml:space="preserve"> </w:t>
      </w:r>
    </w:p>
    <w:p w14:paraId="7D648AE7" w14:textId="77777777" w:rsidR="006E6026" w:rsidRPr="009111D5" w:rsidRDefault="006E6026" w:rsidP="006E6026">
      <w:pPr>
        <w:pStyle w:val="ListParagraph"/>
        <w:numPr>
          <w:ilvl w:val="0"/>
          <w:numId w:val="23"/>
        </w:numPr>
        <w:rPr>
          <w:b/>
          <w:bCs/>
        </w:rPr>
      </w:pPr>
      <w:r>
        <w:t>Centrifuge for 10 min at 13000 rpm</w:t>
      </w:r>
    </w:p>
    <w:p w14:paraId="1531B3E9" w14:textId="77777777" w:rsidR="006E6026" w:rsidRPr="009111D5" w:rsidRDefault="006E6026" w:rsidP="006E6026">
      <w:pPr>
        <w:pStyle w:val="ListParagraph"/>
        <w:numPr>
          <w:ilvl w:val="0"/>
          <w:numId w:val="23"/>
        </w:numPr>
        <w:rPr>
          <w:b/>
          <w:bCs/>
        </w:rPr>
      </w:pPr>
      <w:r>
        <w:t xml:space="preserve">Apply 800 </w:t>
      </w:r>
      <w:proofErr w:type="spellStart"/>
      <w:r>
        <w:t>ul</w:t>
      </w:r>
      <w:proofErr w:type="spellEnd"/>
      <w:r>
        <w:t xml:space="preserve"> supernatant from step 5 to the </w:t>
      </w:r>
      <w:proofErr w:type="spellStart"/>
      <w:r>
        <w:t>QIAprep</w:t>
      </w:r>
      <w:proofErr w:type="spellEnd"/>
      <w:r>
        <w:t xml:space="preserve"> 2.0 spin column by pipetting. Centrifuge for 30-60s and discard the flow </w:t>
      </w:r>
      <w:proofErr w:type="gramStart"/>
      <w:r>
        <w:t>through</w:t>
      </w:r>
      <w:proofErr w:type="gramEnd"/>
    </w:p>
    <w:p w14:paraId="2ECFAC04" w14:textId="77777777" w:rsidR="006E6026" w:rsidRPr="009111D5" w:rsidRDefault="006E6026" w:rsidP="006E6026">
      <w:pPr>
        <w:pStyle w:val="ListParagraph"/>
        <w:numPr>
          <w:ilvl w:val="0"/>
          <w:numId w:val="23"/>
        </w:numPr>
        <w:rPr>
          <w:b/>
          <w:bCs/>
        </w:rPr>
      </w:pPr>
      <w:r>
        <w:t xml:space="preserve">Recommended: Wash the </w:t>
      </w:r>
      <w:proofErr w:type="spellStart"/>
      <w:r>
        <w:t>QIAprep</w:t>
      </w:r>
      <w:proofErr w:type="spellEnd"/>
      <w:r>
        <w:t xml:space="preserve"> 2.0 spin column by adding 0.5 ml Buffer PB. Centrifuge for 30-60s and discard flow through </w:t>
      </w:r>
    </w:p>
    <w:p w14:paraId="7006DC08" w14:textId="77777777" w:rsidR="006E6026" w:rsidRPr="009111D5" w:rsidRDefault="006E6026" w:rsidP="006E6026">
      <w:pPr>
        <w:pStyle w:val="ListParagraph"/>
        <w:numPr>
          <w:ilvl w:val="0"/>
          <w:numId w:val="23"/>
        </w:numPr>
        <w:rPr>
          <w:b/>
          <w:bCs/>
        </w:rPr>
      </w:pPr>
      <w:r>
        <w:t xml:space="preserve">Wash </w:t>
      </w:r>
      <w:proofErr w:type="spellStart"/>
      <w:r>
        <w:t>QIAprep</w:t>
      </w:r>
      <w:proofErr w:type="spellEnd"/>
      <w:r>
        <w:t xml:space="preserve"> 2.0 spin column by adding 0.75 ml Buffer PE. Centrifuge for 30-60s and discard flow through </w:t>
      </w:r>
      <w:r w:rsidRPr="009111D5">
        <w:rPr>
          <w:b/>
          <w:bCs/>
        </w:rPr>
        <w:t>(do 3 times?)</w:t>
      </w:r>
      <w:r>
        <w:rPr>
          <w:b/>
          <w:bCs/>
        </w:rPr>
        <w:t xml:space="preserve"> </w:t>
      </w:r>
      <w:r>
        <w:t xml:space="preserve">Transfer </w:t>
      </w:r>
      <w:proofErr w:type="spellStart"/>
      <w:r>
        <w:t>QIAprep</w:t>
      </w:r>
      <w:proofErr w:type="spellEnd"/>
      <w:r>
        <w:t xml:space="preserve"> 2.0 spin column to collection tube</w:t>
      </w:r>
    </w:p>
    <w:p w14:paraId="52342327" w14:textId="77777777" w:rsidR="006E6026" w:rsidRPr="009111D5" w:rsidRDefault="006E6026" w:rsidP="006E6026">
      <w:pPr>
        <w:pStyle w:val="ListParagraph"/>
        <w:numPr>
          <w:ilvl w:val="0"/>
          <w:numId w:val="23"/>
        </w:numPr>
        <w:rPr>
          <w:b/>
          <w:bCs/>
        </w:rPr>
      </w:pPr>
      <w:r>
        <w:t xml:space="preserve">Centrifuge </w:t>
      </w:r>
      <w:r w:rsidRPr="009111D5">
        <w:rPr>
          <w:b/>
          <w:bCs/>
        </w:rPr>
        <w:t>3 min</w:t>
      </w:r>
      <w:r>
        <w:t xml:space="preserve"> to remove residual wash </w:t>
      </w:r>
      <w:proofErr w:type="gramStart"/>
      <w:r>
        <w:t>buffer</w:t>
      </w:r>
      <w:proofErr w:type="gramEnd"/>
      <w:r>
        <w:t xml:space="preserve"> </w:t>
      </w:r>
    </w:p>
    <w:p w14:paraId="35357FF0" w14:textId="77777777" w:rsidR="006E6026" w:rsidRPr="006F639B" w:rsidRDefault="006E6026" w:rsidP="006E6026">
      <w:pPr>
        <w:pStyle w:val="ListParagraph"/>
        <w:numPr>
          <w:ilvl w:val="0"/>
          <w:numId w:val="23"/>
        </w:numPr>
        <w:rPr>
          <w:b/>
          <w:bCs/>
        </w:rPr>
      </w:pPr>
      <w:r>
        <w:t xml:space="preserve">Place </w:t>
      </w:r>
      <w:proofErr w:type="spellStart"/>
      <w:r>
        <w:t>QIAprep</w:t>
      </w:r>
      <w:proofErr w:type="spellEnd"/>
      <w:r>
        <w:t xml:space="preserve"> 2.0 column in a clean 1.5 ml microcentrifuge tube. To elute DNA, add </w:t>
      </w:r>
      <w:r w:rsidRPr="006F639B">
        <w:rPr>
          <w:b/>
          <w:bCs/>
        </w:rPr>
        <w:t xml:space="preserve">50 </w:t>
      </w:r>
      <w:proofErr w:type="spellStart"/>
      <w:r w:rsidRPr="006F639B">
        <w:rPr>
          <w:b/>
          <w:bCs/>
        </w:rPr>
        <w:t>ul</w:t>
      </w:r>
      <w:proofErr w:type="spellEnd"/>
      <w:r w:rsidRPr="006F639B">
        <w:rPr>
          <w:b/>
          <w:bCs/>
        </w:rPr>
        <w:t xml:space="preserve"> Buffer 0.1x EB</w:t>
      </w:r>
      <w:r>
        <w:rPr>
          <w:b/>
          <w:bCs/>
        </w:rPr>
        <w:t xml:space="preserve">, </w:t>
      </w:r>
      <w:r>
        <w:t xml:space="preserve">let stand for 1 minute and centrifuge for 1 min. </w:t>
      </w:r>
    </w:p>
    <w:p w14:paraId="6079DBD3" w14:textId="77777777" w:rsidR="006E6026" w:rsidRPr="0008177F" w:rsidRDefault="006E6026" w:rsidP="006E6026">
      <w:pPr>
        <w:pStyle w:val="ListParagraph"/>
        <w:numPr>
          <w:ilvl w:val="0"/>
          <w:numId w:val="23"/>
        </w:numPr>
        <w:rPr>
          <w:b/>
          <w:bCs/>
        </w:rPr>
      </w:pPr>
      <w:r>
        <w:t xml:space="preserve">If extracted DNA is to be analyzed on a gel, add 1 volume of loading dye to 5 </w:t>
      </w:r>
      <w:proofErr w:type="spellStart"/>
      <w:r>
        <w:t>ul</w:t>
      </w:r>
      <w:proofErr w:type="spellEnd"/>
      <w:r>
        <w:t xml:space="preserve"> volumes of purified DNA. Mix the solution by pipetting up and down before </w:t>
      </w:r>
      <w:proofErr w:type="gramStart"/>
      <w:r>
        <w:t>loading</w:t>
      </w:r>
      <w:proofErr w:type="gramEnd"/>
    </w:p>
    <w:p w14:paraId="3DF30BFD" w14:textId="77777777" w:rsidR="006E6026" w:rsidRDefault="006E6026" w:rsidP="006E6026">
      <w:pPr>
        <w:rPr>
          <w:rFonts w:cstheme="minorHAnsi"/>
          <w:b/>
          <w:bCs/>
        </w:rPr>
      </w:pPr>
      <w:r>
        <w:rPr>
          <w:rFonts w:cstheme="minorHAnsi"/>
          <w:b/>
          <w:bCs/>
        </w:rPr>
        <w:t xml:space="preserve">Notes: </w:t>
      </w:r>
    </w:p>
    <w:p w14:paraId="301FB6B0" w14:textId="77777777" w:rsidR="006E6026" w:rsidRPr="0008177F" w:rsidRDefault="006E6026" w:rsidP="006E6026">
      <w:pPr>
        <w:pStyle w:val="ListParagraph"/>
        <w:numPr>
          <w:ilvl w:val="0"/>
          <w:numId w:val="24"/>
        </w:numPr>
        <w:rPr>
          <w:rFonts w:cstheme="minorHAnsi"/>
          <w:b/>
          <w:bCs/>
        </w:rPr>
      </w:pPr>
      <w:r>
        <w:rPr>
          <w:rFonts w:cstheme="minorHAnsi"/>
          <w:b/>
          <w:bCs/>
        </w:rPr>
        <w:t xml:space="preserve">I had to dilute the purified sample by a 1:10 ratio using 0.1x EB Buffer. I organized the PCR strip tubes 1, 2, 3, and 4. In each strip I pipetted 5 </w:t>
      </w:r>
      <w:proofErr w:type="spellStart"/>
      <w:r>
        <w:rPr>
          <w:rFonts w:cstheme="minorHAnsi"/>
          <w:b/>
          <w:bCs/>
        </w:rPr>
        <w:t>ul</w:t>
      </w:r>
      <w:proofErr w:type="spellEnd"/>
      <w:r>
        <w:rPr>
          <w:rFonts w:cstheme="minorHAnsi"/>
          <w:b/>
          <w:bCs/>
        </w:rPr>
        <w:t xml:space="preserve"> of DNA and added 45 </w:t>
      </w:r>
      <w:proofErr w:type="spellStart"/>
      <w:r>
        <w:rPr>
          <w:rFonts w:cstheme="minorHAnsi"/>
          <w:b/>
          <w:bCs/>
        </w:rPr>
        <w:t>ul</w:t>
      </w:r>
      <w:proofErr w:type="spellEnd"/>
      <w:r>
        <w:rPr>
          <w:rFonts w:cstheme="minorHAnsi"/>
          <w:b/>
          <w:bCs/>
        </w:rPr>
        <w:t xml:space="preserve"> of 0.1x EB Buffer for a total of 50 </w:t>
      </w:r>
      <w:proofErr w:type="spellStart"/>
      <w:r>
        <w:rPr>
          <w:rFonts w:cstheme="minorHAnsi"/>
          <w:b/>
          <w:bCs/>
        </w:rPr>
        <w:t>ul</w:t>
      </w:r>
      <w:proofErr w:type="spellEnd"/>
      <w:r>
        <w:rPr>
          <w:rFonts w:cstheme="minorHAnsi"/>
          <w:b/>
          <w:bCs/>
        </w:rPr>
        <w:t xml:space="preserve">. </w:t>
      </w:r>
    </w:p>
    <w:p w14:paraId="51B6BB13" w14:textId="77777777" w:rsidR="006E6026" w:rsidRPr="006E6026" w:rsidRDefault="006E6026" w:rsidP="006E6026">
      <w:pPr>
        <w:rPr>
          <w:sz w:val="18"/>
          <w:szCs w:val="18"/>
        </w:rPr>
      </w:pPr>
    </w:p>
    <w:p w14:paraId="34BDA473" w14:textId="77777777" w:rsidR="006E6026" w:rsidRPr="006E6026" w:rsidRDefault="006E6026" w:rsidP="006E6026">
      <w:pPr>
        <w:rPr>
          <w:sz w:val="18"/>
          <w:szCs w:val="18"/>
        </w:rPr>
      </w:pPr>
    </w:p>
    <w:p w14:paraId="7406AA2D" w14:textId="77777777" w:rsidR="00756FD8" w:rsidRPr="00756FD8" w:rsidRDefault="00756FD8" w:rsidP="00756FD8"/>
    <w:p w14:paraId="2FA463FB" w14:textId="77777777" w:rsidR="001F62ED" w:rsidRDefault="001F62ED" w:rsidP="007B216F"/>
    <w:p w14:paraId="509C5E96" w14:textId="77777777" w:rsidR="001F62ED" w:rsidRDefault="001F62ED" w:rsidP="007B216F"/>
    <w:p w14:paraId="19E5887F" w14:textId="77777777" w:rsidR="001F62ED" w:rsidRDefault="001F62ED" w:rsidP="007B216F"/>
    <w:p w14:paraId="3C1B2BB6" w14:textId="77777777" w:rsidR="007C61CD" w:rsidRPr="00214D13" w:rsidRDefault="007C61CD" w:rsidP="007C61CD">
      <w:pPr>
        <w:pStyle w:val="Heading1"/>
        <w:rPr>
          <w:color w:val="8D64B8"/>
        </w:rPr>
      </w:pPr>
      <w:bookmarkStart w:id="10" w:name="_Toc164330885"/>
      <w:r>
        <w:rPr>
          <w:color w:val="8D64B8"/>
        </w:rPr>
        <w:t>February 2024</w:t>
      </w:r>
      <w:bookmarkEnd w:id="10"/>
    </w:p>
    <w:p w14:paraId="7968A9AC" w14:textId="77777777" w:rsidR="007C61CD" w:rsidRDefault="007C61CD" w:rsidP="007C61CD"/>
    <w:p w14:paraId="3F423368" w14:textId="3A5D68D8" w:rsidR="007C61CD" w:rsidRPr="007B216F" w:rsidRDefault="007C61CD" w:rsidP="007C61CD">
      <w:pPr>
        <w:rPr>
          <w:b/>
        </w:rPr>
      </w:pPr>
      <w:r>
        <w:rPr>
          <w:b/>
        </w:rPr>
        <w:t>Monday</w:t>
      </w:r>
      <w:r w:rsidRPr="00214D13">
        <w:rPr>
          <w:b/>
        </w:rPr>
        <w:t xml:space="preserve">, </w:t>
      </w:r>
      <w:r>
        <w:rPr>
          <w:b/>
        </w:rPr>
        <w:t>February 5</w:t>
      </w:r>
      <w:r w:rsidRPr="00214D13">
        <w:rPr>
          <w:b/>
        </w:rPr>
        <w:t>, 2024</w:t>
      </w:r>
    </w:p>
    <w:p w14:paraId="10931848" w14:textId="3000A15E" w:rsidR="007C61CD" w:rsidRDefault="007C61CD" w:rsidP="007C61CD">
      <w:pPr>
        <w:rPr>
          <w:b/>
          <w:color w:val="FF84D0"/>
          <w:sz w:val="18"/>
          <w:szCs w:val="18"/>
        </w:rPr>
      </w:pPr>
      <w:r w:rsidRPr="00214D13">
        <w:rPr>
          <w:b/>
          <w:color w:val="FF84D0"/>
          <w:sz w:val="18"/>
          <w:szCs w:val="18"/>
        </w:rPr>
        <w:t>To Do:</w:t>
      </w:r>
    </w:p>
    <w:p w14:paraId="37CCE5C2" w14:textId="11482565" w:rsidR="007C61CD" w:rsidRDefault="007C61CD" w:rsidP="007C61CD">
      <w:pPr>
        <w:pStyle w:val="ListParagraph"/>
        <w:numPr>
          <w:ilvl w:val="0"/>
          <w:numId w:val="24"/>
        </w:numPr>
        <w:rPr>
          <w:sz w:val="18"/>
          <w:szCs w:val="18"/>
        </w:rPr>
      </w:pPr>
      <w:r>
        <w:rPr>
          <w:sz w:val="18"/>
          <w:szCs w:val="18"/>
        </w:rPr>
        <w:t xml:space="preserve">Patch LVS on CHAH, prepare for electroporation on </w:t>
      </w:r>
      <w:proofErr w:type="gramStart"/>
      <w:r>
        <w:rPr>
          <w:sz w:val="18"/>
          <w:szCs w:val="18"/>
        </w:rPr>
        <w:t>Tuesday</w:t>
      </w:r>
      <w:proofErr w:type="gramEnd"/>
    </w:p>
    <w:p w14:paraId="5BEDB3FF" w14:textId="2D751F0A" w:rsidR="007C61CD" w:rsidRDefault="007C61CD" w:rsidP="007C61CD">
      <w:pPr>
        <w:pStyle w:val="ListParagraph"/>
        <w:numPr>
          <w:ilvl w:val="0"/>
          <w:numId w:val="24"/>
        </w:numPr>
        <w:rPr>
          <w:sz w:val="18"/>
          <w:szCs w:val="18"/>
        </w:rPr>
      </w:pPr>
      <w:r>
        <w:rPr>
          <w:sz w:val="18"/>
          <w:szCs w:val="18"/>
        </w:rPr>
        <w:t xml:space="preserve">Make 75% glycerol </w:t>
      </w:r>
      <w:proofErr w:type="gramStart"/>
      <w:r>
        <w:rPr>
          <w:sz w:val="18"/>
          <w:szCs w:val="18"/>
        </w:rPr>
        <w:t>aliquot</w:t>
      </w:r>
      <w:proofErr w:type="gramEnd"/>
      <w:r>
        <w:rPr>
          <w:sz w:val="18"/>
          <w:szCs w:val="18"/>
        </w:rPr>
        <w:t xml:space="preserve"> </w:t>
      </w:r>
    </w:p>
    <w:p w14:paraId="11967DEB" w14:textId="77777777" w:rsidR="007C61CD" w:rsidRDefault="007C61CD" w:rsidP="007C61CD">
      <w:pPr>
        <w:pStyle w:val="Heading3"/>
        <w:rPr>
          <w:color w:val="8D64B8"/>
        </w:rPr>
      </w:pPr>
      <w:bookmarkStart w:id="11" w:name="_Toc164330886"/>
      <w:r w:rsidRPr="00214D13">
        <w:rPr>
          <w:color w:val="8D64B8"/>
        </w:rPr>
        <w:lastRenderedPageBreak/>
        <w:t>Patching LVS</w:t>
      </w:r>
      <w:bookmarkEnd w:id="11"/>
    </w:p>
    <w:p w14:paraId="55694BD4" w14:textId="77777777" w:rsidR="007C61CD" w:rsidRDefault="007C61CD" w:rsidP="007C61CD">
      <w:pPr>
        <w:pStyle w:val="ListParagraph"/>
        <w:numPr>
          <w:ilvl w:val="0"/>
          <w:numId w:val="26"/>
        </w:numPr>
      </w:pPr>
      <w:r>
        <w:t xml:space="preserve">Thawed LVS on ice  </w:t>
      </w:r>
    </w:p>
    <w:p w14:paraId="438EEB58" w14:textId="77777777" w:rsidR="007C61CD" w:rsidRDefault="007C61CD" w:rsidP="007C61CD">
      <w:pPr>
        <w:pStyle w:val="ListParagraph"/>
        <w:numPr>
          <w:ilvl w:val="0"/>
          <w:numId w:val="26"/>
        </w:numPr>
      </w:pPr>
      <w:r>
        <w:t xml:space="preserve">Once stock is thawed, start aseptically patching LVS on CHAH using spread </w:t>
      </w:r>
      <w:proofErr w:type="gramStart"/>
      <w:r>
        <w:t>method</w:t>
      </w:r>
      <w:proofErr w:type="gramEnd"/>
      <w:r>
        <w:t xml:space="preserve"> </w:t>
      </w:r>
    </w:p>
    <w:p w14:paraId="5CE754F3" w14:textId="77777777" w:rsidR="007C61CD" w:rsidRDefault="007C61CD" w:rsidP="007C61CD">
      <w:pPr>
        <w:pStyle w:val="ListParagraph"/>
        <w:numPr>
          <w:ilvl w:val="0"/>
          <w:numId w:val="26"/>
        </w:numPr>
      </w:pPr>
      <w:r>
        <w:t xml:space="preserve">Remember to aseptically remove wooden sticks from holder and keep cap </w:t>
      </w:r>
      <w:proofErr w:type="gramStart"/>
      <w:r>
        <w:t>closed</w:t>
      </w:r>
      <w:proofErr w:type="gramEnd"/>
      <w:r>
        <w:t xml:space="preserve"> </w:t>
      </w:r>
    </w:p>
    <w:p w14:paraId="3DFCD548" w14:textId="4999F1E9" w:rsidR="00BC591D" w:rsidRDefault="007C61CD" w:rsidP="00BC591D">
      <w:pPr>
        <w:pStyle w:val="ListParagraph"/>
        <w:numPr>
          <w:ilvl w:val="0"/>
          <w:numId w:val="26"/>
        </w:numPr>
      </w:pPr>
      <w:r>
        <w:t xml:space="preserve">Once LVS is patched onto plates, place in incubator at 37 </w:t>
      </w:r>
      <w:r>
        <w:sym w:font="Symbol" w:char="F0B0"/>
      </w:r>
      <w:r>
        <w:t xml:space="preserve"> C for 24 </w:t>
      </w:r>
      <w:proofErr w:type="gramStart"/>
      <w:r>
        <w:t>hours</w:t>
      </w:r>
      <w:proofErr w:type="gramEnd"/>
      <w:r>
        <w:t xml:space="preserve"> </w:t>
      </w:r>
    </w:p>
    <w:p w14:paraId="3DEB75BC" w14:textId="77777777" w:rsidR="007B617E" w:rsidRDefault="007B617E" w:rsidP="007B617E"/>
    <w:p w14:paraId="505A4ADE" w14:textId="77777777" w:rsidR="00BC591D" w:rsidRDefault="00BC591D" w:rsidP="00BC591D"/>
    <w:p w14:paraId="2349AF03" w14:textId="77777777" w:rsidR="00200114" w:rsidRDefault="00200114" w:rsidP="00BC591D">
      <w:pPr>
        <w:rPr>
          <w:b/>
        </w:rPr>
      </w:pPr>
    </w:p>
    <w:p w14:paraId="13188D9F" w14:textId="77777777" w:rsidR="00200114" w:rsidRDefault="00200114" w:rsidP="00BC591D">
      <w:pPr>
        <w:rPr>
          <w:b/>
        </w:rPr>
      </w:pPr>
    </w:p>
    <w:p w14:paraId="34E1748A" w14:textId="77777777" w:rsidR="00200114" w:rsidRDefault="00200114" w:rsidP="00BC591D">
      <w:pPr>
        <w:rPr>
          <w:b/>
        </w:rPr>
      </w:pPr>
    </w:p>
    <w:p w14:paraId="7393C6D1" w14:textId="77777777" w:rsidR="00200114" w:rsidRDefault="00200114" w:rsidP="00BC591D">
      <w:pPr>
        <w:rPr>
          <w:b/>
        </w:rPr>
      </w:pPr>
    </w:p>
    <w:p w14:paraId="1EE8569E" w14:textId="77777777" w:rsidR="00200114" w:rsidRDefault="00200114" w:rsidP="00BC591D">
      <w:pPr>
        <w:rPr>
          <w:b/>
        </w:rPr>
      </w:pPr>
    </w:p>
    <w:p w14:paraId="5876F088" w14:textId="77777777" w:rsidR="00200114" w:rsidRDefault="00200114" w:rsidP="00BC591D">
      <w:pPr>
        <w:rPr>
          <w:b/>
        </w:rPr>
      </w:pPr>
    </w:p>
    <w:p w14:paraId="39BF3E96" w14:textId="77777777" w:rsidR="00200114" w:rsidRDefault="00200114" w:rsidP="00BC591D">
      <w:pPr>
        <w:rPr>
          <w:b/>
        </w:rPr>
      </w:pPr>
    </w:p>
    <w:p w14:paraId="7C8EC07E" w14:textId="77777777" w:rsidR="00200114" w:rsidRDefault="00200114" w:rsidP="00BC591D">
      <w:pPr>
        <w:rPr>
          <w:b/>
        </w:rPr>
      </w:pPr>
    </w:p>
    <w:p w14:paraId="1E446520" w14:textId="77777777" w:rsidR="00200114" w:rsidRDefault="00200114" w:rsidP="00BC591D">
      <w:pPr>
        <w:rPr>
          <w:b/>
        </w:rPr>
      </w:pPr>
    </w:p>
    <w:p w14:paraId="28BAADE6" w14:textId="77777777" w:rsidR="00200114" w:rsidRDefault="00200114" w:rsidP="00BC591D">
      <w:pPr>
        <w:rPr>
          <w:b/>
        </w:rPr>
      </w:pPr>
    </w:p>
    <w:p w14:paraId="60D993A5" w14:textId="77777777" w:rsidR="00200114" w:rsidRDefault="00200114" w:rsidP="00BC591D">
      <w:pPr>
        <w:rPr>
          <w:b/>
        </w:rPr>
      </w:pPr>
    </w:p>
    <w:p w14:paraId="69348BD4" w14:textId="77777777" w:rsidR="00200114" w:rsidRDefault="00200114" w:rsidP="00BC591D">
      <w:pPr>
        <w:rPr>
          <w:b/>
        </w:rPr>
      </w:pPr>
    </w:p>
    <w:p w14:paraId="37C4DD8B" w14:textId="77777777" w:rsidR="00200114" w:rsidRDefault="00200114" w:rsidP="00BC591D">
      <w:pPr>
        <w:rPr>
          <w:b/>
        </w:rPr>
      </w:pPr>
    </w:p>
    <w:p w14:paraId="7B180213" w14:textId="77777777" w:rsidR="00200114" w:rsidRDefault="00200114" w:rsidP="00BC591D">
      <w:pPr>
        <w:rPr>
          <w:b/>
        </w:rPr>
      </w:pPr>
    </w:p>
    <w:p w14:paraId="2473C5FA" w14:textId="77777777" w:rsidR="00200114" w:rsidRDefault="00200114" w:rsidP="00BC591D">
      <w:pPr>
        <w:rPr>
          <w:b/>
        </w:rPr>
      </w:pPr>
    </w:p>
    <w:p w14:paraId="058D0E9D" w14:textId="77777777" w:rsidR="00200114" w:rsidRDefault="00200114" w:rsidP="00BC591D">
      <w:pPr>
        <w:rPr>
          <w:b/>
        </w:rPr>
      </w:pPr>
    </w:p>
    <w:p w14:paraId="4B54483B" w14:textId="77777777" w:rsidR="00200114" w:rsidRDefault="00200114" w:rsidP="00BC591D">
      <w:pPr>
        <w:rPr>
          <w:b/>
        </w:rPr>
      </w:pPr>
    </w:p>
    <w:p w14:paraId="1E0DA4EB" w14:textId="0F76602D" w:rsidR="00BC591D" w:rsidRDefault="00BC591D" w:rsidP="00BC591D">
      <w:pPr>
        <w:rPr>
          <w:b/>
        </w:rPr>
      </w:pPr>
      <w:r>
        <w:rPr>
          <w:b/>
        </w:rPr>
        <w:t>Monday</w:t>
      </w:r>
      <w:r w:rsidRPr="00214D13">
        <w:rPr>
          <w:b/>
        </w:rPr>
        <w:t xml:space="preserve">, </w:t>
      </w:r>
      <w:r>
        <w:rPr>
          <w:b/>
        </w:rPr>
        <w:t>February 12</w:t>
      </w:r>
      <w:r w:rsidRPr="00214D13">
        <w:rPr>
          <w:b/>
        </w:rPr>
        <w:t>, 2024</w:t>
      </w:r>
    </w:p>
    <w:p w14:paraId="23825967" w14:textId="61044E53" w:rsidR="00BC591D" w:rsidRDefault="00BC591D" w:rsidP="00BC591D">
      <w:pPr>
        <w:rPr>
          <w:b/>
          <w:color w:val="FF84D0"/>
          <w:sz w:val="18"/>
          <w:szCs w:val="18"/>
        </w:rPr>
      </w:pPr>
      <w:r w:rsidRPr="00BC591D">
        <w:rPr>
          <w:b/>
          <w:color w:val="FF84D0"/>
          <w:sz w:val="18"/>
          <w:szCs w:val="18"/>
        </w:rPr>
        <w:t xml:space="preserve">To Do: </w:t>
      </w:r>
    </w:p>
    <w:p w14:paraId="6428CF94" w14:textId="77777777" w:rsidR="00BC591D" w:rsidRDefault="00BC591D" w:rsidP="00BC591D">
      <w:pPr>
        <w:pStyle w:val="ListParagraph"/>
        <w:numPr>
          <w:ilvl w:val="0"/>
          <w:numId w:val="28"/>
        </w:numPr>
        <w:rPr>
          <w:bCs/>
          <w:color w:val="000000" w:themeColor="text1"/>
          <w:sz w:val="18"/>
          <w:szCs w:val="18"/>
        </w:rPr>
      </w:pPr>
      <w:r w:rsidRPr="00BC591D">
        <w:rPr>
          <w:bCs/>
          <w:color w:val="000000" w:themeColor="text1"/>
          <w:sz w:val="18"/>
          <w:szCs w:val="18"/>
        </w:rPr>
        <w:t xml:space="preserve">Moving forward </w:t>
      </w:r>
      <w:r>
        <w:rPr>
          <w:bCs/>
          <w:color w:val="000000" w:themeColor="text1"/>
          <w:sz w:val="18"/>
          <w:szCs w:val="18"/>
        </w:rPr>
        <w:t>with allelic exchange and identifying cross outs using sucrose selection</w:t>
      </w:r>
    </w:p>
    <w:p w14:paraId="56A8FE8B" w14:textId="2C39EE31" w:rsidR="00BC591D" w:rsidRPr="00BC591D" w:rsidRDefault="00BC591D" w:rsidP="00BC591D">
      <w:pPr>
        <w:pStyle w:val="Heading3"/>
        <w:rPr>
          <w:color w:val="8D64B8"/>
        </w:rPr>
      </w:pPr>
      <w:r w:rsidRPr="00BC591D">
        <w:t xml:space="preserve"> </w:t>
      </w:r>
      <w:bookmarkStart w:id="12" w:name="_Toc164330887"/>
      <w:r>
        <w:rPr>
          <w:color w:val="8D64B8"/>
        </w:rPr>
        <w:t>Sucrose Selection Protocol from Allelic Exchange in LVS</w:t>
      </w:r>
      <w:bookmarkEnd w:id="12"/>
      <w:r>
        <w:rPr>
          <w:color w:val="8D64B8"/>
        </w:rPr>
        <w:t xml:space="preserve"> </w:t>
      </w:r>
    </w:p>
    <w:p w14:paraId="5B4D05E5" w14:textId="77777777" w:rsidR="00BC591D" w:rsidRDefault="00BC591D" w:rsidP="00BC591D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  <w:i/>
        </w:rPr>
        <w:t>To select for cross-outs using sucrose selection</w:t>
      </w:r>
    </w:p>
    <w:p w14:paraId="34E7FBBB" w14:textId="77777777" w:rsidR="00BC591D" w:rsidRDefault="00BC591D" w:rsidP="00BC591D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ab/>
        <w:t>-Scrape up small loop of cells and resuspend in 1X PBS</w:t>
      </w:r>
    </w:p>
    <w:p w14:paraId="42B11118" w14:textId="77777777" w:rsidR="00BC591D" w:rsidRDefault="00BC591D" w:rsidP="00BC591D">
      <w:pPr>
        <w:rPr>
          <w:rFonts w:ascii="Calibri" w:eastAsia="Calibri" w:hAnsi="Calibri" w:cs="Calibri"/>
          <w:vertAlign w:val="superscript"/>
        </w:rPr>
      </w:pPr>
      <w:r>
        <w:rPr>
          <w:rFonts w:ascii="Calibri" w:eastAsia="Calibri" w:hAnsi="Calibri" w:cs="Calibri"/>
        </w:rPr>
        <w:tab/>
        <w:t>-Dilute culture 1:10 in sterile PBS to 1x10</w:t>
      </w:r>
      <w:r>
        <w:rPr>
          <w:rFonts w:ascii="Calibri" w:eastAsia="Calibri" w:hAnsi="Calibri" w:cs="Calibri"/>
          <w:vertAlign w:val="superscript"/>
        </w:rPr>
        <w:t>-7</w:t>
      </w:r>
    </w:p>
    <w:p w14:paraId="1DE9AF98" w14:textId="77777777" w:rsidR="00BC591D" w:rsidRDefault="00BC591D" w:rsidP="00BC591D">
      <w:pPr>
        <w:ind w:left="144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Perform first dilution 1:100 so first dilution tube is 1x10</w:t>
      </w:r>
      <w:r>
        <w:rPr>
          <w:rFonts w:ascii="Calibri" w:eastAsia="Calibri" w:hAnsi="Calibri" w:cs="Calibri"/>
          <w:vertAlign w:val="superscript"/>
        </w:rPr>
        <w:t>-2</w:t>
      </w:r>
      <w:r>
        <w:rPr>
          <w:rFonts w:ascii="Calibri" w:eastAsia="Calibri" w:hAnsi="Calibri" w:cs="Calibri"/>
        </w:rPr>
        <w:t xml:space="preserve">, adding 10 </w:t>
      </w:r>
      <w:proofErr w:type="spellStart"/>
      <w:r>
        <w:rPr>
          <w:rFonts w:ascii="Calibri" w:eastAsia="Calibri" w:hAnsi="Calibri" w:cs="Calibri"/>
        </w:rPr>
        <w:t>uL</w:t>
      </w:r>
      <w:proofErr w:type="spellEnd"/>
      <w:r>
        <w:rPr>
          <w:rFonts w:ascii="Calibri" w:eastAsia="Calibri" w:hAnsi="Calibri" w:cs="Calibri"/>
        </w:rPr>
        <w:t xml:space="preserve"> of resuspended cells to 990 </w:t>
      </w:r>
      <w:proofErr w:type="spellStart"/>
      <w:r>
        <w:rPr>
          <w:rFonts w:ascii="Calibri" w:eastAsia="Calibri" w:hAnsi="Calibri" w:cs="Calibri"/>
        </w:rPr>
        <w:t>ul</w:t>
      </w:r>
      <w:proofErr w:type="spellEnd"/>
      <w:r>
        <w:rPr>
          <w:rFonts w:ascii="Calibri" w:eastAsia="Calibri" w:hAnsi="Calibri" w:cs="Calibri"/>
        </w:rPr>
        <w:t xml:space="preserve"> 1x </w:t>
      </w:r>
      <w:proofErr w:type="gramStart"/>
      <w:r>
        <w:rPr>
          <w:rFonts w:ascii="Calibri" w:eastAsia="Calibri" w:hAnsi="Calibri" w:cs="Calibri"/>
        </w:rPr>
        <w:t>PBS</w:t>
      </w:r>
      <w:proofErr w:type="gramEnd"/>
    </w:p>
    <w:p w14:paraId="290226F2" w14:textId="77777777" w:rsidR="00BC591D" w:rsidRDefault="00BC591D" w:rsidP="00BC591D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ab/>
      </w:r>
      <w:r>
        <w:rPr>
          <w:rFonts w:ascii="Calibri" w:eastAsia="Calibri" w:hAnsi="Calibri" w:cs="Calibri"/>
        </w:rPr>
        <w:tab/>
        <w:t xml:space="preserve">Perform subsequent dilutions 1:10, diluting 25 </w:t>
      </w:r>
      <w:proofErr w:type="spellStart"/>
      <w:r>
        <w:rPr>
          <w:rFonts w:ascii="Calibri" w:eastAsia="Calibri" w:hAnsi="Calibri" w:cs="Calibri"/>
        </w:rPr>
        <w:t>uL</w:t>
      </w:r>
      <w:proofErr w:type="spellEnd"/>
      <w:r>
        <w:rPr>
          <w:rFonts w:ascii="Calibri" w:eastAsia="Calibri" w:hAnsi="Calibri" w:cs="Calibri"/>
        </w:rPr>
        <w:t xml:space="preserve"> cells into 225 </w:t>
      </w:r>
      <w:proofErr w:type="spellStart"/>
      <w:r>
        <w:rPr>
          <w:rFonts w:ascii="Calibri" w:eastAsia="Calibri" w:hAnsi="Calibri" w:cs="Calibri"/>
        </w:rPr>
        <w:t>uL</w:t>
      </w:r>
      <w:proofErr w:type="spellEnd"/>
      <w:r>
        <w:rPr>
          <w:rFonts w:ascii="Calibri" w:eastAsia="Calibri" w:hAnsi="Calibri" w:cs="Calibri"/>
        </w:rPr>
        <w:t xml:space="preserve"> 1X </w:t>
      </w:r>
      <w:proofErr w:type="gramStart"/>
      <w:r>
        <w:rPr>
          <w:rFonts w:ascii="Calibri" w:eastAsia="Calibri" w:hAnsi="Calibri" w:cs="Calibri"/>
        </w:rPr>
        <w:t>PBS</w:t>
      </w:r>
      <w:proofErr w:type="gramEnd"/>
    </w:p>
    <w:p w14:paraId="529CEBC1" w14:textId="77777777" w:rsidR="00BC591D" w:rsidRDefault="00BC591D" w:rsidP="00BC591D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ab/>
        <w:t xml:space="preserve">-Plate 100 </w:t>
      </w:r>
      <w:proofErr w:type="spellStart"/>
      <w:r>
        <w:rPr>
          <w:rFonts w:ascii="Calibri" w:eastAsia="Calibri" w:hAnsi="Calibri" w:cs="Calibri"/>
        </w:rPr>
        <w:t>uL</w:t>
      </w:r>
      <w:proofErr w:type="spellEnd"/>
      <w:r>
        <w:rPr>
          <w:rFonts w:ascii="Calibri" w:eastAsia="Calibri" w:hAnsi="Calibri" w:cs="Calibri"/>
        </w:rPr>
        <w:t xml:space="preserve"> of last dilution (1x10</w:t>
      </w:r>
      <w:r>
        <w:rPr>
          <w:rFonts w:ascii="Calibri" w:eastAsia="Calibri" w:hAnsi="Calibri" w:cs="Calibri"/>
          <w:vertAlign w:val="superscript"/>
        </w:rPr>
        <w:t>-7</w:t>
      </w:r>
      <w:r>
        <w:rPr>
          <w:rFonts w:ascii="Calibri" w:eastAsia="Calibri" w:hAnsi="Calibri" w:cs="Calibri"/>
        </w:rPr>
        <w:t xml:space="preserve">) onto CHAH plates. </w:t>
      </w:r>
    </w:p>
    <w:p w14:paraId="690D1CC8" w14:textId="77777777" w:rsidR="00BC591D" w:rsidRDefault="00BC591D" w:rsidP="00BC591D">
      <w:pPr>
        <w:ind w:firstLine="72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 xml:space="preserve">-Plate 100 </w:t>
      </w:r>
      <w:proofErr w:type="spellStart"/>
      <w:r>
        <w:rPr>
          <w:rFonts w:ascii="Calibri" w:eastAsia="Calibri" w:hAnsi="Calibri" w:cs="Calibri"/>
        </w:rPr>
        <w:t>μL</w:t>
      </w:r>
      <w:proofErr w:type="spellEnd"/>
      <w:r>
        <w:rPr>
          <w:rFonts w:ascii="Calibri" w:eastAsia="Calibri" w:hAnsi="Calibri" w:cs="Calibri"/>
        </w:rPr>
        <w:t xml:space="preserve"> of each dilution 10</w:t>
      </w:r>
      <w:r>
        <w:rPr>
          <w:rFonts w:ascii="Calibri" w:eastAsia="Calibri" w:hAnsi="Calibri" w:cs="Calibri"/>
          <w:vertAlign w:val="superscript"/>
        </w:rPr>
        <w:t>-2</w:t>
      </w:r>
      <w:r>
        <w:rPr>
          <w:rFonts w:ascii="Calibri" w:eastAsia="Calibri" w:hAnsi="Calibri" w:cs="Calibri"/>
        </w:rPr>
        <w:t xml:space="preserve"> – 10</w:t>
      </w:r>
      <w:r>
        <w:rPr>
          <w:rFonts w:ascii="Calibri" w:eastAsia="Calibri" w:hAnsi="Calibri" w:cs="Calibri"/>
          <w:vertAlign w:val="superscript"/>
        </w:rPr>
        <w:t>-7</w:t>
      </w:r>
      <w:r>
        <w:rPr>
          <w:rFonts w:ascii="Calibri" w:eastAsia="Calibri" w:hAnsi="Calibri" w:cs="Calibri"/>
        </w:rPr>
        <w:t xml:space="preserve"> on CHAH + 10% sucrose plates. If you have extra sucrose plates, can plate some or all dilutions twice. </w:t>
      </w:r>
    </w:p>
    <w:p w14:paraId="37162469" w14:textId="77777777" w:rsidR="00BC591D" w:rsidRDefault="00BC591D" w:rsidP="00BC591D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ab/>
        <w:t>-Incubate plates at 37°C for 3-4 days, or until single colonies appear. It is generally a good idea to test both large and smaller single colonies. Note that there should be many more colonies on the CHAH plate with the 1x10</w:t>
      </w:r>
      <w:r>
        <w:rPr>
          <w:rFonts w:ascii="Calibri" w:eastAsia="Calibri" w:hAnsi="Calibri" w:cs="Calibri"/>
          <w:vertAlign w:val="superscript"/>
        </w:rPr>
        <w:t>-7</w:t>
      </w:r>
      <w:r>
        <w:rPr>
          <w:rFonts w:ascii="Calibri" w:eastAsia="Calibri" w:hAnsi="Calibri" w:cs="Calibri"/>
        </w:rPr>
        <w:t xml:space="preserve"> dilution than on the sucrose plate with the corresponding dilution. If there seem to be similar numbers of colonies, the 1° integrant may have an inactivating mutation in </w:t>
      </w:r>
      <w:proofErr w:type="spellStart"/>
      <w:r>
        <w:rPr>
          <w:rFonts w:ascii="Calibri" w:eastAsia="Calibri" w:hAnsi="Calibri" w:cs="Calibri"/>
          <w:i/>
        </w:rPr>
        <w:t>sacB</w:t>
      </w:r>
      <w:proofErr w:type="spellEnd"/>
      <w:r>
        <w:rPr>
          <w:rFonts w:ascii="Calibri" w:eastAsia="Calibri" w:hAnsi="Calibri" w:cs="Calibri"/>
        </w:rPr>
        <w:t xml:space="preserve"> and is not worth keeping.</w:t>
      </w:r>
    </w:p>
    <w:p w14:paraId="667D7F3E" w14:textId="77777777" w:rsidR="007B617E" w:rsidRDefault="007B617E" w:rsidP="007B617E">
      <w:pPr>
        <w:rPr>
          <w:b/>
        </w:rPr>
      </w:pPr>
      <w:r>
        <w:rPr>
          <w:b/>
        </w:rPr>
        <w:t>Monday</w:t>
      </w:r>
      <w:r w:rsidRPr="00214D13">
        <w:rPr>
          <w:b/>
        </w:rPr>
        <w:t xml:space="preserve">, </w:t>
      </w:r>
      <w:r>
        <w:rPr>
          <w:b/>
        </w:rPr>
        <w:t>February 12</w:t>
      </w:r>
      <w:r w:rsidRPr="00214D13">
        <w:rPr>
          <w:b/>
        </w:rPr>
        <w:t>, 2024</w:t>
      </w:r>
    </w:p>
    <w:p w14:paraId="0C075078" w14:textId="77777777" w:rsidR="007B617E" w:rsidRDefault="007B617E" w:rsidP="007B617E">
      <w:pPr>
        <w:rPr>
          <w:b/>
          <w:color w:val="FF84D0"/>
          <w:sz w:val="18"/>
          <w:szCs w:val="18"/>
        </w:rPr>
      </w:pPr>
      <w:r w:rsidRPr="00BC591D">
        <w:rPr>
          <w:b/>
          <w:color w:val="FF84D0"/>
          <w:sz w:val="18"/>
          <w:szCs w:val="18"/>
        </w:rPr>
        <w:t xml:space="preserve">To Do: </w:t>
      </w:r>
    </w:p>
    <w:p w14:paraId="0FA6B029" w14:textId="0C01151F" w:rsidR="007B617E" w:rsidRDefault="007B617E" w:rsidP="007B617E">
      <w:pPr>
        <w:pStyle w:val="ListParagraph"/>
        <w:numPr>
          <w:ilvl w:val="0"/>
          <w:numId w:val="28"/>
        </w:numPr>
        <w:rPr>
          <w:bCs/>
          <w:color w:val="000000" w:themeColor="text1"/>
          <w:sz w:val="18"/>
          <w:szCs w:val="18"/>
        </w:rPr>
      </w:pPr>
      <w:r>
        <w:rPr>
          <w:bCs/>
          <w:color w:val="000000" w:themeColor="text1"/>
          <w:sz w:val="18"/>
          <w:szCs w:val="18"/>
        </w:rPr>
        <w:lastRenderedPageBreak/>
        <w:t xml:space="preserve">Count plates of serial dilution </w:t>
      </w:r>
    </w:p>
    <w:p w14:paraId="6A281F14" w14:textId="27253DC8" w:rsidR="007B617E" w:rsidRDefault="007B617E" w:rsidP="007B617E">
      <w:pPr>
        <w:pStyle w:val="ListParagraph"/>
        <w:numPr>
          <w:ilvl w:val="0"/>
          <w:numId w:val="28"/>
        </w:numPr>
        <w:rPr>
          <w:bCs/>
          <w:color w:val="000000" w:themeColor="text1"/>
          <w:sz w:val="18"/>
          <w:szCs w:val="18"/>
        </w:rPr>
      </w:pPr>
      <w:r>
        <w:rPr>
          <w:bCs/>
          <w:color w:val="000000" w:themeColor="text1"/>
          <w:sz w:val="18"/>
          <w:szCs w:val="18"/>
        </w:rPr>
        <w:t xml:space="preserve">Make LB Agar </w:t>
      </w:r>
    </w:p>
    <w:p w14:paraId="44E24C7F" w14:textId="6C34039E" w:rsidR="007B617E" w:rsidRDefault="007B617E" w:rsidP="007B617E">
      <w:pPr>
        <w:pStyle w:val="Heading3"/>
        <w:rPr>
          <w:color w:val="8D64B8"/>
        </w:rPr>
      </w:pPr>
      <w:bookmarkStart w:id="13" w:name="_Toc164330888"/>
      <w:r>
        <w:rPr>
          <w:color w:val="8D64B8"/>
        </w:rPr>
        <w:t>Day 3 Plate Count of serial dilution</w:t>
      </w:r>
      <w:bookmarkEnd w:id="13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33"/>
        <w:gridCol w:w="1236"/>
        <w:gridCol w:w="1237"/>
        <w:gridCol w:w="1237"/>
        <w:gridCol w:w="1258"/>
        <w:gridCol w:w="1263"/>
        <w:gridCol w:w="1258"/>
        <w:gridCol w:w="1492"/>
      </w:tblGrid>
      <w:tr w:rsidR="007B617E" w14:paraId="21240FD4" w14:textId="77777777" w:rsidTr="008857C2">
        <w:tc>
          <w:tcPr>
            <w:tcW w:w="1233" w:type="dxa"/>
          </w:tcPr>
          <w:p w14:paraId="64185A0C" w14:textId="025B2A3A" w:rsidR="007B617E" w:rsidRDefault="007B617E" w:rsidP="007B617E">
            <w:r>
              <w:t>Plate #</w:t>
            </w:r>
          </w:p>
        </w:tc>
        <w:tc>
          <w:tcPr>
            <w:tcW w:w="1236" w:type="dxa"/>
          </w:tcPr>
          <w:p w14:paraId="1543659D" w14:textId="083800B7" w:rsidR="007B617E" w:rsidRPr="007B617E" w:rsidRDefault="007B617E" w:rsidP="007B617E">
            <w:pPr>
              <w:rPr>
                <w:sz w:val="18"/>
                <w:szCs w:val="18"/>
              </w:rPr>
            </w:pPr>
            <w:r w:rsidRPr="007B617E">
              <w:rPr>
                <w:sz w:val="18"/>
                <w:szCs w:val="18"/>
              </w:rPr>
              <w:t>10</w:t>
            </w:r>
            <w:r w:rsidRPr="007B617E">
              <w:rPr>
                <w:sz w:val="18"/>
                <w:szCs w:val="18"/>
                <w:vertAlign w:val="superscript"/>
              </w:rPr>
              <w:t>-2</w:t>
            </w:r>
          </w:p>
        </w:tc>
        <w:tc>
          <w:tcPr>
            <w:tcW w:w="1237" w:type="dxa"/>
          </w:tcPr>
          <w:p w14:paraId="559DF70D" w14:textId="27E56207" w:rsidR="007B617E" w:rsidRPr="007B617E" w:rsidRDefault="007B617E" w:rsidP="007B617E">
            <w:pPr>
              <w:rPr>
                <w:sz w:val="18"/>
                <w:szCs w:val="18"/>
                <w:vertAlign w:val="superscript"/>
              </w:rPr>
            </w:pPr>
            <w:r w:rsidRPr="007B617E">
              <w:rPr>
                <w:sz w:val="18"/>
                <w:szCs w:val="18"/>
              </w:rPr>
              <w:t>10</w:t>
            </w:r>
            <w:r w:rsidRPr="007B617E">
              <w:rPr>
                <w:sz w:val="18"/>
                <w:szCs w:val="18"/>
                <w:vertAlign w:val="superscript"/>
              </w:rPr>
              <w:t>-3</w:t>
            </w:r>
          </w:p>
        </w:tc>
        <w:tc>
          <w:tcPr>
            <w:tcW w:w="1237" w:type="dxa"/>
          </w:tcPr>
          <w:p w14:paraId="281B7E59" w14:textId="4B465658" w:rsidR="007B617E" w:rsidRPr="007B617E" w:rsidRDefault="007B617E" w:rsidP="007B617E">
            <w:pPr>
              <w:rPr>
                <w:sz w:val="18"/>
                <w:szCs w:val="18"/>
                <w:vertAlign w:val="superscript"/>
              </w:rPr>
            </w:pPr>
            <w:r w:rsidRPr="007B617E">
              <w:rPr>
                <w:sz w:val="18"/>
                <w:szCs w:val="18"/>
              </w:rPr>
              <w:t>10</w:t>
            </w:r>
            <w:r w:rsidRPr="007B617E">
              <w:rPr>
                <w:sz w:val="18"/>
                <w:szCs w:val="18"/>
                <w:vertAlign w:val="superscript"/>
              </w:rPr>
              <w:t>-4</w:t>
            </w:r>
          </w:p>
        </w:tc>
        <w:tc>
          <w:tcPr>
            <w:tcW w:w="1258" w:type="dxa"/>
          </w:tcPr>
          <w:p w14:paraId="41CAE0E4" w14:textId="37527767" w:rsidR="007B617E" w:rsidRPr="007B617E" w:rsidRDefault="007B617E" w:rsidP="007B617E">
            <w:pPr>
              <w:rPr>
                <w:sz w:val="18"/>
                <w:szCs w:val="18"/>
                <w:vertAlign w:val="superscript"/>
              </w:rPr>
            </w:pPr>
            <w:r w:rsidRPr="007B617E">
              <w:rPr>
                <w:sz w:val="18"/>
                <w:szCs w:val="18"/>
              </w:rPr>
              <w:t>10</w:t>
            </w:r>
            <w:r w:rsidRPr="007B617E">
              <w:rPr>
                <w:sz w:val="18"/>
                <w:szCs w:val="18"/>
                <w:vertAlign w:val="superscript"/>
              </w:rPr>
              <w:t>-5</w:t>
            </w:r>
          </w:p>
        </w:tc>
        <w:tc>
          <w:tcPr>
            <w:tcW w:w="1263" w:type="dxa"/>
          </w:tcPr>
          <w:p w14:paraId="1F226C63" w14:textId="7BA46DDD" w:rsidR="007B617E" w:rsidRPr="007B617E" w:rsidRDefault="007B617E" w:rsidP="007B617E">
            <w:pPr>
              <w:rPr>
                <w:sz w:val="18"/>
                <w:szCs w:val="18"/>
                <w:vertAlign w:val="superscript"/>
              </w:rPr>
            </w:pPr>
            <w:r w:rsidRPr="007B617E">
              <w:rPr>
                <w:sz w:val="18"/>
                <w:szCs w:val="18"/>
              </w:rPr>
              <w:t>10</w:t>
            </w:r>
            <w:r w:rsidRPr="007B617E">
              <w:rPr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1258" w:type="dxa"/>
          </w:tcPr>
          <w:p w14:paraId="06A4D87A" w14:textId="1995ABAB" w:rsidR="007B617E" w:rsidRPr="007B617E" w:rsidRDefault="007B617E" w:rsidP="007B617E">
            <w:pPr>
              <w:rPr>
                <w:sz w:val="18"/>
                <w:szCs w:val="18"/>
                <w:vertAlign w:val="superscript"/>
              </w:rPr>
            </w:pPr>
            <w:r w:rsidRPr="007B617E">
              <w:rPr>
                <w:sz w:val="18"/>
                <w:szCs w:val="18"/>
              </w:rPr>
              <w:t>CHAH 10</w:t>
            </w:r>
            <w:r w:rsidRPr="007B617E">
              <w:rPr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1492" w:type="dxa"/>
          </w:tcPr>
          <w:p w14:paraId="7D1170DF" w14:textId="7B5BEB8A" w:rsidR="007B617E" w:rsidRPr="007B617E" w:rsidRDefault="007B617E" w:rsidP="007B617E">
            <w:pPr>
              <w:rPr>
                <w:sz w:val="18"/>
                <w:szCs w:val="18"/>
                <w:vertAlign w:val="superscript"/>
              </w:rPr>
            </w:pPr>
            <w:proofErr w:type="spellStart"/>
            <w:r w:rsidRPr="007B617E">
              <w:rPr>
                <w:sz w:val="18"/>
                <w:szCs w:val="18"/>
              </w:rPr>
              <w:t>CHAH+Sucrose</w:t>
            </w:r>
            <w:proofErr w:type="spellEnd"/>
            <w:r w:rsidRPr="007B617E">
              <w:rPr>
                <w:sz w:val="18"/>
                <w:szCs w:val="18"/>
              </w:rPr>
              <w:t xml:space="preserve"> 10</w:t>
            </w:r>
            <w:r w:rsidRPr="007B617E">
              <w:rPr>
                <w:sz w:val="18"/>
                <w:szCs w:val="18"/>
                <w:vertAlign w:val="superscript"/>
              </w:rPr>
              <w:t>-7</w:t>
            </w:r>
          </w:p>
        </w:tc>
      </w:tr>
      <w:tr w:rsidR="007B617E" w14:paraId="71AD1444" w14:textId="77777777" w:rsidTr="008857C2">
        <w:tc>
          <w:tcPr>
            <w:tcW w:w="1233" w:type="dxa"/>
          </w:tcPr>
          <w:p w14:paraId="7F7FF262" w14:textId="7C97E449" w:rsidR="007B617E" w:rsidRDefault="007B617E" w:rsidP="007B617E">
            <w:r>
              <w:t>1</w:t>
            </w:r>
          </w:p>
        </w:tc>
        <w:tc>
          <w:tcPr>
            <w:tcW w:w="1236" w:type="dxa"/>
          </w:tcPr>
          <w:p w14:paraId="6A82868C" w14:textId="4949AF82" w:rsidR="007B617E" w:rsidRDefault="007B617E" w:rsidP="007B617E">
            <w:r>
              <w:t>Lawn</w:t>
            </w:r>
          </w:p>
        </w:tc>
        <w:tc>
          <w:tcPr>
            <w:tcW w:w="1237" w:type="dxa"/>
          </w:tcPr>
          <w:p w14:paraId="2C7086BF" w14:textId="378C50D1" w:rsidR="007B617E" w:rsidRDefault="007B617E" w:rsidP="007B617E">
            <w:r>
              <w:t>Lawn</w:t>
            </w:r>
          </w:p>
        </w:tc>
        <w:tc>
          <w:tcPr>
            <w:tcW w:w="1237" w:type="dxa"/>
          </w:tcPr>
          <w:p w14:paraId="73EE17B6" w14:textId="1CA508E2" w:rsidR="007B617E" w:rsidRDefault="007B617E" w:rsidP="007B617E">
            <w:r>
              <w:t>Lawn</w:t>
            </w:r>
          </w:p>
        </w:tc>
        <w:tc>
          <w:tcPr>
            <w:tcW w:w="1258" w:type="dxa"/>
          </w:tcPr>
          <w:p w14:paraId="1010A884" w14:textId="09575A2C" w:rsidR="007B617E" w:rsidRDefault="007B617E" w:rsidP="007B617E">
            <w:r>
              <w:t>Lawn (single colonies start to form)</w:t>
            </w:r>
          </w:p>
        </w:tc>
        <w:tc>
          <w:tcPr>
            <w:tcW w:w="1263" w:type="dxa"/>
          </w:tcPr>
          <w:p w14:paraId="6A1D8C1E" w14:textId="7C0C5184" w:rsidR="007B617E" w:rsidRDefault="007B617E" w:rsidP="007B617E">
            <w:r>
              <w:t>Very small colonies, could not really count</w:t>
            </w:r>
          </w:p>
        </w:tc>
        <w:tc>
          <w:tcPr>
            <w:tcW w:w="1258" w:type="dxa"/>
          </w:tcPr>
          <w:p w14:paraId="1437A1F5" w14:textId="151AE110" w:rsidR="007B617E" w:rsidRDefault="007B617E" w:rsidP="007B617E">
            <w:r>
              <w:t>~</w:t>
            </w:r>
            <w:r w:rsidR="008857C2">
              <w:t>45</w:t>
            </w:r>
            <w:r>
              <w:t xml:space="preserve"> colonies</w:t>
            </w:r>
          </w:p>
          <w:p w14:paraId="0A9555A2" w14:textId="284870FD" w:rsidR="007B617E" w:rsidRDefault="007B617E" w:rsidP="007B617E">
            <w:r>
              <w:t>Small colonies</w:t>
            </w:r>
          </w:p>
        </w:tc>
        <w:tc>
          <w:tcPr>
            <w:tcW w:w="1492" w:type="dxa"/>
          </w:tcPr>
          <w:p w14:paraId="2798C3EB" w14:textId="52A5686C" w:rsidR="007B617E" w:rsidRDefault="007B617E" w:rsidP="007B617E">
            <w:r>
              <w:t>~</w:t>
            </w:r>
            <w:r w:rsidR="008857C2">
              <w:t xml:space="preserve">32 </w:t>
            </w:r>
            <w:r>
              <w:t>colonies</w:t>
            </w:r>
          </w:p>
          <w:p w14:paraId="1E02EF8F" w14:textId="4CF94D45" w:rsidR="007B617E" w:rsidRDefault="007B617E" w:rsidP="007B617E">
            <w:r>
              <w:t xml:space="preserve">Very small </w:t>
            </w:r>
          </w:p>
        </w:tc>
      </w:tr>
      <w:tr w:rsidR="007B617E" w14:paraId="4B17945F" w14:textId="77777777" w:rsidTr="008857C2">
        <w:tc>
          <w:tcPr>
            <w:tcW w:w="1233" w:type="dxa"/>
          </w:tcPr>
          <w:p w14:paraId="17EF744F" w14:textId="13163AFE" w:rsidR="007B617E" w:rsidRDefault="007B617E" w:rsidP="007B617E">
            <w:r>
              <w:t>2</w:t>
            </w:r>
          </w:p>
        </w:tc>
        <w:tc>
          <w:tcPr>
            <w:tcW w:w="1236" w:type="dxa"/>
          </w:tcPr>
          <w:p w14:paraId="584DBB10" w14:textId="7888AD3B" w:rsidR="007B617E" w:rsidRDefault="007B617E" w:rsidP="007B617E">
            <w:r>
              <w:t>Lawn</w:t>
            </w:r>
          </w:p>
        </w:tc>
        <w:tc>
          <w:tcPr>
            <w:tcW w:w="1237" w:type="dxa"/>
          </w:tcPr>
          <w:p w14:paraId="390E2FC7" w14:textId="7EBB893B" w:rsidR="007B617E" w:rsidRDefault="007B617E" w:rsidP="007B617E">
            <w:r>
              <w:t>Lawn</w:t>
            </w:r>
          </w:p>
        </w:tc>
        <w:tc>
          <w:tcPr>
            <w:tcW w:w="1237" w:type="dxa"/>
          </w:tcPr>
          <w:p w14:paraId="704BAC66" w14:textId="30484FA7" w:rsidR="007B617E" w:rsidRDefault="007B617E" w:rsidP="007B617E">
            <w:r>
              <w:t>Lawn</w:t>
            </w:r>
          </w:p>
        </w:tc>
        <w:tc>
          <w:tcPr>
            <w:tcW w:w="1258" w:type="dxa"/>
          </w:tcPr>
          <w:p w14:paraId="2221AD5B" w14:textId="405D9909" w:rsidR="007B617E" w:rsidRDefault="007B617E" w:rsidP="007B617E">
            <w:r>
              <w:t>Lawn (single colonies starting to form)</w:t>
            </w:r>
          </w:p>
        </w:tc>
        <w:tc>
          <w:tcPr>
            <w:tcW w:w="1263" w:type="dxa"/>
          </w:tcPr>
          <w:p w14:paraId="01044FE8" w14:textId="44B5AE3E" w:rsidR="007B617E" w:rsidRDefault="007B617E" w:rsidP="007B617E">
            <w:r>
              <w:t>Too many to count</w:t>
            </w:r>
          </w:p>
        </w:tc>
        <w:tc>
          <w:tcPr>
            <w:tcW w:w="1258" w:type="dxa"/>
          </w:tcPr>
          <w:p w14:paraId="1D7A3493" w14:textId="09AF7EDB" w:rsidR="007B617E" w:rsidRDefault="007B617E" w:rsidP="007B617E">
            <w:r>
              <w:t>~</w:t>
            </w:r>
            <w:r w:rsidR="008857C2">
              <w:t xml:space="preserve">50 </w:t>
            </w:r>
            <w:r>
              <w:t>colonies</w:t>
            </w:r>
          </w:p>
        </w:tc>
        <w:tc>
          <w:tcPr>
            <w:tcW w:w="1492" w:type="dxa"/>
          </w:tcPr>
          <w:p w14:paraId="743FB534" w14:textId="37B7F462" w:rsidR="007B617E" w:rsidRDefault="007B617E" w:rsidP="007B617E">
            <w:r>
              <w:t>~</w:t>
            </w:r>
            <w:r w:rsidR="008857C2">
              <w:t>40</w:t>
            </w:r>
            <w:r>
              <w:t xml:space="preserve"> colonies </w:t>
            </w:r>
          </w:p>
        </w:tc>
      </w:tr>
    </w:tbl>
    <w:p w14:paraId="76AB41FB" w14:textId="022B0B18" w:rsidR="008857C2" w:rsidRDefault="008857C2" w:rsidP="008857C2">
      <w:pPr>
        <w:rPr>
          <w:b/>
        </w:rPr>
      </w:pPr>
      <w:r>
        <w:rPr>
          <w:b/>
        </w:rPr>
        <w:t>Friday</w:t>
      </w:r>
      <w:r w:rsidRPr="00214D13">
        <w:rPr>
          <w:b/>
        </w:rPr>
        <w:t xml:space="preserve">, </w:t>
      </w:r>
      <w:r>
        <w:rPr>
          <w:b/>
        </w:rPr>
        <w:t>February 16</w:t>
      </w:r>
      <w:r w:rsidRPr="00214D13">
        <w:rPr>
          <w:b/>
        </w:rPr>
        <w:t>, 2024</w:t>
      </w:r>
    </w:p>
    <w:p w14:paraId="3C8A304E" w14:textId="77777777" w:rsidR="008857C2" w:rsidRDefault="008857C2" w:rsidP="008857C2">
      <w:pPr>
        <w:rPr>
          <w:b/>
          <w:color w:val="FF84D0"/>
          <w:sz w:val="18"/>
          <w:szCs w:val="18"/>
        </w:rPr>
      </w:pPr>
      <w:r w:rsidRPr="00BC591D">
        <w:rPr>
          <w:b/>
          <w:color w:val="FF84D0"/>
          <w:sz w:val="18"/>
          <w:szCs w:val="18"/>
        </w:rPr>
        <w:t xml:space="preserve">To Do: </w:t>
      </w:r>
    </w:p>
    <w:p w14:paraId="1C6BE9FE" w14:textId="77777777" w:rsidR="008857C2" w:rsidRDefault="008857C2" w:rsidP="008857C2">
      <w:pPr>
        <w:pStyle w:val="ListParagraph"/>
        <w:numPr>
          <w:ilvl w:val="0"/>
          <w:numId w:val="28"/>
        </w:numPr>
        <w:rPr>
          <w:bCs/>
          <w:color w:val="000000" w:themeColor="text1"/>
          <w:sz w:val="18"/>
          <w:szCs w:val="18"/>
        </w:rPr>
      </w:pPr>
      <w:r>
        <w:rPr>
          <w:bCs/>
          <w:color w:val="000000" w:themeColor="text1"/>
          <w:sz w:val="18"/>
          <w:szCs w:val="18"/>
        </w:rPr>
        <w:t xml:space="preserve">Count plates of serial dilution </w:t>
      </w:r>
    </w:p>
    <w:p w14:paraId="466F9AC2" w14:textId="6BE152D2" w:rsidR="008857C2" w:rsidRDefault="008857C2" w:rsidP="008857C2">
      <w:pPr>
        <w:pStyle w:val="ListParagraph"/>
        <w:numPr>
          <w:ilvl w:val="0"/>
          <w:numId w:val="28"/>
        </w:numPr>
        <w:rPr>
          <w:bCs/>
          <w:color w:val="000000" w:themeColor="text1"/>
          <w:sz w:val="18"/>
          <w:szCs w:val="18"/>
        </w:rPr>
      </w:pPr>
      <w:r>
        <w:rPr>
          <w:bCs/>
          <w:color w:val="000000" w:themeColor="text1"/>
          <w:sz w:val="18"/>
          <w:szCs w:val="18"/>
        </w:rPr>
        <w:t>Cross patch LVS to reconfirm that cells are kanamycin resistant on CHAH and CHAH-Kan</w:t>
      </w:r>
    </w:p>
    <w:p w14:paraId="5B7C2F3F" w14:textId="13FAA192" w:rsidR="008857C2" w:rsidRDefault="008857C2" w:rsidP="008857C2">
      <w:pPr>
        <w:pStyle w:val="Heading3"/>
        <w:rPr>
          <w:color w:val="8D64B8"/>
        </w:rPr>
      </w:pPr>
      <w:bookmarkStart w:id="14" w:name="_Toc164330889"/>
      <w:r>
        <w:rPr>
          <w:color w:val="8D64B8"/>
        </w:rPr>
        <w:t xml:space="preserve">Day </w:t>
      </w:r>
      <w:r w:rsidR="007B6ADD">
        <w:rPr>
          <w:color w:val="8D64B8"/>
        </w:rPr>
        <w:t xml:space="preserve">4 </w:t>
      </w:r>
      <w:r>
        <w:rPr>
          <w:color w:val="8D64B8"/>
        </w:rPr>
        <w:t>Plate Count of serial dilution</w:t>
      </w:r>
      <w:bookmarkEnd w:id="14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33"/>
        <w:gridCol w:w="1236"/>
        <w:gridCol w:w="1237"/>
        <w:gridCol w:w="1237"/>
        <w:gridCol w:w="1258"/>
        <w:gridCol w:w="1263"/>
        <w:gridCol w:w="1258"/>
        <w:gridCol w:w="1492"/>
      </w:tblGrid>
      <w:tr w:rsidR="008857C2" w:rsidRPr="007B617E" w14:paraId="603BD41D" w14:textId="77777777" w:rsidTr="00993AF0">
        <w:tc>
          <w:tcPr>
            <w:tcW w:w="1233" w:type="dxa"/>
          </w:tcPr>
          <w:p w14:paraId="53D77F02" w14:textId="77777777" w:rsidR="008857C2" w:rsidRDefault="008857C2" w:rsidP="00993AF0">
            <w:r>
              <w:t>Plate #</w:t>
            </w:r>
          </w:p>
        </w:tc>
        <w:tc>
          <w:tcPr>
            <w:tcW w:w="1236" w:type="dxa"/>
          </w:tcPr>
          <w:p w14:paraId="0D304A9E" w14:textId="77777777" w:rsidR="008857C2" w:rsidRPr="007B617E" w:rsidRDefault="008857C2" w:rsidP="00993AF0">
            <w:pPr>
              <w:rPr>
                <w:sz w:val="18"/>
                <w:szCs w:val="18"/>
              </w:rPr>
            </w:pPr>
            <w:r w:rsidRPr="007B617E">
              <w:rPr>
                <w:sz w:val="18"/>
                <w:szCs w:val="18"/>
              </w:rPr>
              <w:t>10</w:t>
            </w:r>
            <w:r w:rsidRPr="007B617E">
              <w:rPr>
                <w:sz w:val="18"/>
                <w:szCs w:val="18"/>
                <w:vertAlign w:val="superscript"/>
              </w:rPr>
              <w:t>-2</w:t>
            </w:r>
          </w:p>
        </w:tc>
        <w:tc>
          <w:tcPr>
            <w:tcW w:w="1237" w:type="dxa"/>
          </w:tcPr>
          <w:p w14:paraId="10AB4F8A" w14:textId="77777777" w:rsidR="008857C2" w:rsidRPr="007B617E" w:rsidRDefault="008857C2" w:rsidP="00993AF0">
            <w:pPr>
              <w:rPr>
                <w:sz w:val="18"/>
                <w:szCs w:val="18"/>
                <w:vertAlign w:val="superscript"/>
              </w:rPr>
            </w:pPr>
            <w:r w:rsidRPr="007B617E">
              <w:rPr>
                <w:sz w:val="18"/>
                <w:szCs w:val="18"/>
              </w:rPr>
              <w:t>10</w:t>
            </w:r>
            <w:r w:rsidRPr="007B617E">
              <w:rPr>
                <w:sz w:val="18"/>
                <w:szCs w:val="18"/>
                <w:vertAlign w:val="superscript"/>
              </w:rPr>
              <w:t>-3</w:t>
            </w:r>
          </w:p>
        </w:tc>
        <w:tc>
          <w:tcPr>
            <w:tcW w:w="1237" w:type="dxa"/>
          </w:tcPr>
          <w:p w14:paraId="17172732" w14:textId="77777777" w:rsidR="008857C2" w:rsidRPr="007B617E" w:rsidRDefault="008857C2" w:rsidP="00993AF0">
            <w:pPr>
              <w:rPr>
                <w:sz w:val="18"/>
                <w:szCs w:val="18"/>
                <w:vertAlign w:val="superscript"/>
              </w:rPr>
            </w:pPr>
            <w:r w:rsidRPr="007B617E">
              <w:rPr>
                <w:sz w:val="18"/>
                <w:szCs w:val="18"/>
              </w:rPr>
              <w:t>10</w:t>
            </w:r>
            <w:r w:rsidRPr="007B617E">
              <w:rPr>
                <w:sz w:val="18"/>
                <w:szCs w:val="18"/>
                <w:vertAlign w:val="superscript"/>
              </w:rPr>
              <w:t>-4</w:t>
            </w:r>
          </w:p>
        </w:tc>
        <w:tc>
          <w:tcPr>
            <w:tcW w:w="1258" w:type="dxa"/>
          </w:tcPr>
          <w:p w14:paraId="6E475645" w14:textId="77777777" w:rsidR="008857C2" w:rsidRPr="007B617E" w:rsidRDefault="008857C2" w:rsidP="00993AF0">
            <w:pPr>
              <w:rPr>
                <w:sz w:val="18"/>
                <w:szCs w:val="18"/>
                <w:vertAlign w:val="superscript"/>
              </w:rPr>
            </w:pPr>
            <w:r w:rsidRPr="007B617E">
              <w:rPr>
                <w:sz w:val="18"/>
                <w:szCs w:val="18"/>
              </w:rPr>
              <w:t>10</w:t>
            </w:r>
            <w:r w:rsidRPr="007B617E">
              <w:rPr>
                <w:sz w:val="18"/>
                <w:szCs w:val="18"/>
                <w:vertAlign w:val="superscript"/>
              </w:rPr>
              <w:t>-5</w:t>
            </w:r>
          </w:p>
        </w:tc>
        <w:tc>
          <w:tcPr>
            <w:tcW w:w="1263" w:type="dxa"/>
          </w:tcPr>
          <w:p w14:paraId="41C57C3E" w14:textId="77777777" w:rsidR="008857C2" w:rsidRPr="007B617E" w:rsidRDefault="008857C2" w:rsidP="00993AF0">
            <w:pPr>
              <w:rPr>
                <w:sz w:val="18"/>
                <w:szCs w:val="18"/>
                <w:vertAlign w:val="superscript"/>
              </w:rPr>
            </w:pPr>
            <w:r w:rsidRPr="007B617E">
              <w:rPr>
                <w:sz w:val="18"/>
                <w:szCs w:val="18"/>
              </w:rPr>
              <w:t>10</w:t>
            </w:r>
            <w:r w:rsidRPr="007B617E">
              <w:rPr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1258" w:type="dxa"/>
          </w:tcPr>
          <w:p w14:paraId="503C3502" w14:textId="77777777" w:rsidR="008857C2" w:rsidRPr="007B617E" w:rsidRDefault="008857C2" w:rsidP="00993AF0">
            <w:pPr>
              <w:rPr>
                <w:sz w:val="18"/>
                <w:szCs w:val="18"/>
                <w:vertAlign w:val="superscript"/>
              </w:rPr>
            </w:pPr>
            <w:r w:rsidRPr="007B617E">
              <w:rPr>
                <w:sz w:val="18"/>
                <w:szCs w:val="18"/>
              </w:rPr>
              <w:t>CHAH 10</w:t>
            </w:r>
            <w:r w:rsidRPr="007B617E">
              <w:rPr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1492" w:type="dxa"/>
          </w:tcPr>
          <w:p w14:paraId="30CA6971" w14:textId="77777777" w:rsidR="008857C2" w:rsidRPr="007B617E" w:rsidRDefault="008857C2" w:rsidP="00993AF0">
            <w:pPr>
              <w:rPr>
                <w:sz w:val="18"/>
                <w:szCs w:val="18"/>
                <w:vertAlign w:val="superscript"/>
              </w:rPr>
            </w:pPr>
            <w:proofErr w:type="spellStart"/>
            <w:r w:rsidRPr="007B617E">
              <w:rPr>
                <w:sz w:val="18"/>
                <w:szCs w:val="18"/>
              </w:rPr>
              <w:t>CHAH+Sucrose</w:t>
            </w:r>
            <w:proofErr w:type="spellEnd"/>
            <w:r w:rsidRPr="007B617E">
              <w:rPr>
                <w:sz w:val="18"/>
                <w:szCs w:val="18"/>
              </w:rPr>
              <w:t xml:space="preserve"> 10</w:t>
            </w:r>
            <w:r w:rsidRPr="007B617E">
              <w:rPr>
                <w:sz w:val="18"/>
                <w:szCs w:val="18"/>
                <w:vertAlign w:val="superscript"/>
              </w:rPr>
              <w:t>-7</w:t>
            </w:r>
          </w:p>
        </w:tc>
      </w:tr>
      <w:tr w:rsidR="008857C2" w14:paraId="737DC4F1" w14:textId="77777777" w:rsidTr="00993AF0">
        <w:tc>
          <w:tcPr>
            <w:tcW w:w="1233" w:type="dxa"/>
          </w:tcPr>
          <w:p w14:paraId="724541FC" w14:textId="77777777" w:rsidR="008857C2" w:rsidRDefault="008857C2" w:rsidP="00993AF0">
            <w:r>
              <w:t>1</w:t>
            </w:r>
          </w:p>
        </w:tc>
        <w:tc>
          <w:tcPr>
            <w:tcW w:w="1236" w:type="dxa"/>
          </w:tcPr>
          <w:p w14:paraId="66015E80" w14:textId="77777777" w:rsidR="008857C2" w:rsidRDefault="008857C2" w:rsidP="00993AF0">
            <w:r>
              <w:t>Lawn</w:t>
            </w:r>
          </w:p>
        </w:tc>
        <w:tc>
          <w:tcPr>
            <w:tcW w:w="1237" w:type="dxa"/>
          </w:tcPr>
          <w:p w14:paraId="5D933B60" w14:textId="77777777" w:rsidR="008857C2" w:rsidRDefault="008857C2" w:rsidP="00993AF0">
            <w:r>
              <w:t>Lawn</w:t>
            </w:r>
          </w:p>
        </w:tc>
        <w:tc>
          <w:tcPr>
            <w:tcW w:w="1237" w:type="dxa"/>
          </w:tcPr>
          <w:p w14:paraId="7459BAC6" w14:textId="77777777" w:rsidR="008857C2" w:rsidRDefault="008857C2" w:rsidP="00993AF0">
            <w:r>
              <w:t>Lawn</w:t>
            </w:r>
          </w:p>
        </w:tc>
        <w:tc>
          <w:tcPr>
            <w:tcW w:w="1258" w:type="dxa"/>
          </w:tcPr>
          <w:p w14:paraId="315F2329" w14:textId="77777777" w:rsidR="008857C2" w:rsidRDefault="008857C2" w:rsidP="00993AF0">
            <w:r>
              <w:t>Lawn (single colonies start to form)</w:t>
            </w:r>
          </w:p>
        </w:tc>
        <w:tc>
          <w:tcPr>
            <w:tcW w:w="1263" w:type="dxa"/>
          </w:tcPr>
          <w:p w14:paraId="29D49EA8" w14:textId="77777777" w:rsidR="008857C2" w:rsidRDefault="008857C2" w:rsidP="00993AF0">
            <w:r>
              <w:t>Very small colonies, could not really count</w:t>
            </w:r>
          </w:p>
        </w:tc>
        <w:tc>
          <w:tcPr>
            <w:tcW w:w="1258" w:type="dxa"/>
          </w:tcPr>
          <w:p w14:paraId="5CD766CD" w14:textId="3BA26BA3" w:rsidR="008857C2" w:rsidRDefault="008857C2" w:rsidP="00993AF0">
            <w:r>
              <w:t>~49 colonies</w:t>
            </w:r>
          </w:p>
          <w:p w14:paraId="4E8FA329" w14:textId="77777777" w:rsidR="008857C2" w:rsidRDefault="008857C2" w:rsidP="00993AF0">
            <w:r>
              <w:t>Small colonies</w:t>
            </w:r>
          </w:p>
        </w:tc>
        <w:tc>
          <w:tcPr>
            <w:tcW w:w="1492" w:type="dxa"/>
          </w:tcPr>
          <w:p w14:paraId="777329D1" w14:textId="2E7842FB" w:rsidR="008857C2" w:rsidRDefault="008857C2" w:rsidP="00993AF0">
            <w:r>
              <w:t>~32 colonies</w:t>
            </w:r>
          </w:p>
          <w:p w14:paraId="18183389" w14:textId="77777777" w:rsidR="008857C2" w:rsidRDefault="008857C2" w:rsidP="00993AF0">
            <w:r>
              <w:t xml:space="preserve">Very small </w:t>
            </w:r>
          </w:p>
        </w:tc>
      </w:tr>
      <w:tr w:rsidR="008857C2" w14:paraId="57B9568D" w14:textId="77777777" w:rsidTr="00993AF0">
        <w:tc>
          <w:tcPr>
            <w:tcW w:w="1233" w:type="dxa"/>
          </w:tcPr>
          <w:p w14:paraId="3AF937E7" w14:textId="77777777" w:rsidR="008857C2" w:rsidRDefault="008857C2" w:rsidP="00993AF0">
            <w:r>
              <w:t>2</w:t>
            </w:r>
          </w:p>
        </w:tc>
        <w:tc>
          <w:tcPr>
            <w:tcW w:w="1236" w:type="dxa"/>
          </w:tcPr>
          <w:p w14:paraId="05E27768" w14:textId="77777777" w:rsidR="008857C2" w:rsidRDefault="008857C2" w:rsidP="00993AF0">
            <w:r>
              <w:t>Lawn</w:t>
            </w:r>
          </w:p>
        </w:tc>
        <w:tc>
          <w:tcPr>
            <w:tcW w:w="1237" w:type="dxa"/>
          </w:tcPr>
          <w:p w14:paraId="5C0B8621" w14:textId="77777777" w:rsidR="008857C2" w:rsidRDefault="008857C2" w:rsidP="00993AF0">
            <w:r>
              <w:t>Lawn</w:t>
            </w:r>
          </w:p>
        </w:tc>
        <w:tc>
          <w:tcPr>
            <w:tcW w:w="1237" w:type="dxa"/>
          </w:tcPr>
          <w:p w14:paraId="4125866A" w14:textId="77777777" w:rsidR="008857C2" w:rsidRDefault="008857C2" w:rsidP="00993AF0">
            <w:r>
              <w:t>Lawn</w:t>
            </w:r>
          </w:p>
        </w:tc>
        <w:tc>
          <w:tcPr>
            <w:tcW w:w="1258" w:type="dxa"/>
          </w:tcPr>
          <w:p w14:paraId="57A275F6" w14:textId="77777777" w:rsidR="008857C2" w:rsidRDefault="008857C2" w:rsidP="00993AF0">
            <w:r>
              <w:t>Lawn (single colonies starting to form)</w:t>
            </w:r>
          </w:p>
        </w:tc>
        <w:tc>
          <w:tcPr>
            <w:tcW w:w="1263" w:type="dxa"/>
          </w:tcPr>
          <w:p w14:paraId="0E9435F6" w14:textId="77777777" w:rsidR="008857C2" w:rsidRDefault="008857C2" w:rsidP="00993AF0">
            <w:r>
              <w:t>Too many to count</w:t>
            </w:r>
          </w:p>
        </w:tc>
        <w:tc>
          <w:tcPr>
            <w:tcW w:w="1258" w:type="dxa"/>
          </w:tcPr>
          <w:p w14:paraId="66E6DECE" w14:textId="5BE07B3D" w:rsidR="008857C2" w:rsidRDefault="008857C2" w:rsidP="00993AF0">
            <w:r>
              <w:t>~52 colonies</w:t>
            </w:r>
          </w:p>
        </w:tc>
        <w:tc>
          <w:tcPr>
            <w:tcW w:w="1492" w:type="dxa"/>
          </w:tcPr>
          <w:p w14:paraId="41FE66C4" w14:textId="5F0F30DB" w:rsidR="008857C2" w:rsidRDefault="008857C2" w:rsidP="00993AF0">
            <w:r>
              <w:t xml:space="preserve">~56 colonies </w:t>
            </w:r>
          </w:p>
        </w:tc>
      </w:tr>
    </w:tbl>
    <w:p w14:paraId="0C6BE0BF" w14:textId="0EF38641" w:rsidR="008857C2" w:rsidRDefault="008857C2" w:rsidP="008857C2">
      <w:pPr>
        <w:rPr>
          <w:b/>
        </w:rPr>
      </w:pPr>
    </w:p>
    <w:p w14:paraId="09FD1E53" w14:textId="77777777" w:rsidR="009C3E01" w:rsidRDefault="009C3E01" w:rsidP="008857C2">
      <w:pPr>
        <w:rPr>
          <w:b/>
        </w:rPr>
      </w:pPr>
    </w:p>
    <w:p w14:paraId="5640508D" w14:textId="39A46142" w:rsidR="009C3E01" w:rsidRDefault="009C3E01" w:rsidP="009C3E01">
      <w:pPr>
        <w:rPr>
          <w:b/>
        </w:rPr>
      </w:pPr>
      <w:r>
        <w:rPr>
          <w:b/>
        </w:rPr>
        <w:t>Tuesday</w:t>
      </w:r>
      <w:r w:rsidRPr="00214D13">
        <w:rPr>
          <w:b/>
        </w:rPr>
        <w:t xml:space="preserve">, </w:t>
      </w:r>
      <w:r>
        <w:rPr>
          <w:b/>
        </w:rPr>
        <w:t>February 20</w:t>
      </w:r>
      <w:r w:rsidRPr="00214D13">
        <w:rPr>
          <w:b/>
        </w:rPr>
        <w:t>, 2024</w:t>
      </w:r>
    </w:p>
    <w:p w14:paraId="7C5F08CF" w14:textId="77777777" w:rsidR="009C3E01" w:rsidRDefault="009C3E01" w:rsidP="009C3E01">
      <w:pPr>
        <w:rPr>
          <w:b/>
          <w:color w:val="FF84D0"/>
          <w:sz w:val="18"/>
          <w:szCs w:val="18"/>
        </w:rPr>
      </w:pPr>
      <w:r w:rsidRPr="00BC591D">
        <w:rPr>
          <w:b/>
          <w:color w:val="FF84D0"/>
          <w:sz w:val="18"/>
          <w:szCs w:val="18"/>
        </w:rPr>
        <w:t xml:space="preserve">To Do: </w:t>
      </w:r>
    </w:p>
    <w:p w14:paraId="47A313ED" w14:textId="77777777" w:rsidR="009C3E01" w:rsidRDefault="009C3E01" w:rsidP="008857C2">
      <w:pPr>
        <w:rPr>
          <w:b/>
        </w:rPr>
      </w:pPr>
    </w:p>
    <w:p w14:paraId="4C63F58A" w14:textId="77777777" w:rsidR="009C3E01" w:rsidRDefault="009C3E01" w:rsidP="008857C2">
      <w:pPr>
        <w:rPr>
          <w:b/>
        </w:rPr>
      </w:pPr>
    </w:p>
    <w:p w14:paraId="04C8E779" w14:textId="19E39FC6" w:rsidR="009C3E01" w:rsidRDefault="009C3E01" w:rsidP="008857C2">
      <w:pPr>
        <w:rPr>
          <w:b/>
        </w:rPr>
      </w:pPr>
      <w:r>
        <w:rPr>
          <w:b/>
        </w:rPr>
        <w:t>Thursday, February 22, 2024</w:t>
      </w:r>
    </w:p>
    <w:p w14:paraId="3B18E94F" w14:textId="77777777" w:rsidR="009C3E01" w:rsidRDefault="009C3E01" w:rsidP="009C3E01">
      <w:pPr>
        <w:rPr>
          <w:b/>
          <w:color w:val="FF84D0"/>
          <w:sz w:val="18"/>
          <w:szCs w:val="18"/>
        </w:rPr>
      </w:pPr>
      <w:r w:rsidRPr="00BC591D">
        <w:rPr>
          <w:b/>
          <w:color w:val="FF84D0"/>
          <w:sz w:val="18"/>
          <w:szCs w:val="18"/>
        </w:rPr>
        <w:t xml:space="preserve">To Do: </w:t>
      </w:r>
    </w:p>
    <w:p w14:paraId="477601C5" w14:textId="18270024" w:rsidR="009C3E01" w:rsidRDefault="009C3E01" w:rsidP="009C3E01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 xml:space="preserve">Perform colony </w:t>
      </w:r>
      <w:proofErr w:type="gramStart"/>
      <w:r>
        <w:rPr>
          <w:b/>
        </w:rPr>
        <w:t>PCR</w:t>
      </w:r>
      <w:proofErr w:type="gramEnd"/>
      <w:r>
        <w:rPr>
          <w:b/>
        </w:rPr>
        <w:t xml:space="preserve"> </w:t>
      </w:r>
    </w:p>
    <w:p w14:paraId="2AA11AFA" w14:textId="55EDF2B8" w:rsidR="009C3E01" w:rsidRDefault="009C3E01" w:rsidP="009C3E01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>Transferring colony patches to PCR strip tubes</w:t>
      </w:r>
    </w:p>
    <w:p w14:paraId="4380F8A9" w14:textId="77777777" w:rsidR="009C3E01" w:rsidRDefault="009C3E01" w:rsidP="009C3E01">
      <w:pPr>
        <w:pStyle w:val="Heading2"/>
      </w:pPr>
    </w:p>
    <w:p w14:paraId="5EF16EB2" w14:textId="2429CF0B" w:rsidR="00887AD8" w:rsidRPr="00887AD8" w:rsidRDefault="00887AD8" w:rsidP="00887AD8">
      <w:r>
        <w:t xml:space="preserve">Notes before starting </w:t>
      </w:r>
      <w:proofErr w:type="gramStart"/>
      <w:r>
        <w:t>e</w:t>
      </w:r>
      <w:proofErr w:type="gramEnd"/>
    </w:p>
    <w:p w14:paraId="5F425FE5" w14:textId="4F473CA0" w:rsidR="009C3E01" w:rsidRDefault="009C3E01" w:rsidP="009C3E01">
      <w:pPr>
        <w:pStyle w:val="Heading2"/>
      </w:pPr>
      <w:bookmarkStart w:id="15" w:name="_Toc164330890"/>
      <w:r>
        <w:t>Transferring Patches to PCR strip tubes</w:t>
      </w:r>
      <w:bookmarkEnd w:id="15"/>
    </w:p>
    <w:p w14:paraId="627BA17A" w14:textId="13B52642" w:rsidR="00887AD8" w:rsidRDefault="00887AD8" w:rsidP="009C3E01">
      <w:pPr>
        <w:pStyle w:val="ListParagraph"/>
        <w:numPr>
          <w:ilvl w:val="0"/>
          <w:numId w:val="29"/>
        </w:numPr>
      </w:pPr>
      <w:r>
        <w:t xml:space="preserve">Load 10 </w:t>
      </w:r>
      <w:proofErr w:type="spellStart"/>
      <w:r>
        <w:t>uL</w:t>
      </w:r>
      <w:proofErr w:type="spellEnd"/>
      <w:r>
        <w:t xml:space="preserve"> of H20 into PCR strip tubes </w:t>
      </w:r>
    </w:p>
    <w:p w14:paraId="0C6E9241" w14:textId="51506088" w:rsidR="009C3E01" w:rsidRDefault="00887AD8" w:rsidP="009C3E01">
      <w:pPr>
        <w:pStyle w:val="ListParagraph"/>
        <w:numPr>
          <w:ilvl w:val="0"/>
          <w:numId w:val="29"/>
        </w:numPr>
      </w:pPr>
      <w:r>
        <w:t xml:space="preserve">Aseptically, scrape a few colonies on one patch (of CHAH) at a time using a wooden stick and mix with the H2O in the designated PCR strip tube. Patch 1 goes into PCR strip tube 1 etc. </w:t>
      </w:r>
    </w:p>
    <w:p w14:paraId="03BA9B4A" w14:textId="74361B1F" w:rsidR="009C3E01" w:rsidRDefault="00887AD8" w:rsidP="009C3E01">
      <w:pPr>
        <w:pStyle w:val="ListParagraph"/>
        <w:numPr>
          <w:ilvl w:val="0"/>
          <w:numId w:val="29"/>
        </w:numPr>
      </w:pPr>
      <w:r>
        <w:t xml:space="preserve">Repeat this for the set number of patches and PCR strip </w:t>
      </w:r>
      <w:proofErr w:type="gramStart"/>
      <w:r>
        <w:t>tubes</w:t>
      </w:r>
      <w:proofErr w:type="gramEnd"/>
      <w:r>
        <w:t xml:space="preserve"> </w:t>
      </w:r>
    </w:p>
    <w:p w14:paraId="3494624A" w14:textId="060B8A05" w:rsidR="009C3E01" w:rsidRPr="009C3E01" w:rsidRDefault="009C3E01" w:rsidP="009C3E01">
      <w:pPr>
        <w:pStyle w:val="Heading2"/>
      </w:pPr>
      <w:bookmarkStart w:id="16" w:name="_Toc164330891"/>
      <w:r>
        <w:t>PCR Protocol</w:t>
      </w:r>
      <w:bookmarkEnd w:id="16"/>
    </w:p>
    <w:p w14:paraId="19B74709" w14:textId="77777777" w:rsidR="009C3E01" w:rsidRDefault="009C3E01" w:rsidP="009C3E01">
      <w:pPr>
        <w:numPr>
          <w:ilvl w:val="0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>Acquire and label PCR tubes. Be sure to include at least 1 positive and 1 negative control for each PCR experiment.</w:t>
      </w:r>
    </w:p>
    <w:p w14:paraId="272CD473" w14:textId="77777777" w:rsidR="009C3E01" w:rsidRDefault="009C3E01" w:rsidP="009C3E01">
      <w:pPr>
        <w:numPr>
          <w:ilvl w:val="0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>Get a container of ice to keep the components on</w:t>
      </w:r>
    </w:p>
    <w:p w14:paraId="7DDF11BF" w14:textId="77777777" w:rsidR="009C3E01" w:rsidRDefault="009C3E01" w:rsidP="009C3E01">
      <w:pPr>
        <w:numPr>
          <w:ilvl w:val="0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>Acquire the following components and put them on ice, labeling tubes if necessary:</w:t>
      </w:r>
    </w:p>
    <w:p w14:paraId="71B8C1A6" w14:textId="77777777" w:rsidR="009C3E01" w:rsidRDefault="009C3E01" w:rsidP="009C3E01">
      <w:pPr>
        <w:numPr>
          <w:ilvl w:val="1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>Molecular grade H2O in 1.5 mL microfuge tube</w:t>
      </w:r>
    </w:p>
    <w:p w14:paraId="57E9E17C" w14:textId="77777777" w:rsidR="009C3E01" w:rsidRDefault="009C3E01" w:rsidP="009C3E01">
      <w:pPr>
        <w:numPr>
          <w:ilvl w:val="1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>KOD/</w:t>
      </w:r>
      <w:proofErr w:type="spellStart"/>
      <w:r>
        <w:rPr>
          <w:rFonts w:ascii="Cambria" w:eastAsia="Cambria" w:hAnsi="Cambria" w:cs="Cambria"/>
          <w:color w:val="000000"/>
        </w:rPr>
        <w:t>primestar</w:t>
      </w:r>
      <w:proofErr w:type="spellEnd"/>
      <w:r>
        <w:rPr>
          <w:rFonts w:ascii="Cambria" w:eastAsia="Cambria" w:hAnsi="Cambria" w:cs="Cambria"/>
          <w:color w:val="000000"/>
        </w:rPr>
        <w:t xml:space="preserve"> buffer</w:t>
      </w:r>
    </w:p>
    <w:p w14:paraId="427C2657" w14:textId="77777777" w:rsidR="009C3E01" w:rsidRDefault="009C3E01" w:rsidP="009C3E01">
      <w:pPr>
        <w:numPr>
          <w:ilvl w:val="1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>dNTPs</w:t>
      </w:r>
    </w:p>
    <w:p w14:paraId="2FD7BEB5" w14:textId="77777777" w:rsidR="009C3E01" w:rsidRDefault="009C3E01" w:rsidP="009C3E01">
      <w:pPr>
        <w:numPr>
          <w:ilvl w:val="1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>oligo F (10uM)</w:t>
      </w:r>
    </w:p>
    <w:p w14:paraId="02BBFD33" w14:textId="77777777" w:rsidR="009C3E01" w:rsidRDefault="009C3E01" w:rsidP="009C3E01">
      <w:pPr>
        <w:numPr>
          <w:ilvl w:val="1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>oligo R (10uM)</w:t>
      </w:r>
    </w:p>
    <w:p w14:paraId="00ED4008" w14:textId="77777777" w:rsidR="009C3E01" w:rsidRDefault="009C3E01" w:rsidP="009C3E01">
      <w:pPr>
        <w:numPr>
          <w:ilvl w:val="1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>template (</w:t>
      </w:r>
      <w:proofErr w:type="spellStart"/>
      <w:r>
        <w:rPr>
          <w:rFonts w:ascii="Cambria" w:eastAsia="Cambria" w:hAnsi="Cambria" w:cs="Cambria"/>
          <w:color w:val="000000"/>
        </w:rPr>
        <w:t>eg.</w:t>
      </w:r>
      <w:proofErr w:type="spellEnd"/>
      <w:r>
        <w:rPr>
          <w:rFonts w:ascii="Cambria" w:eastAsia="Cambria" w:hAnsi="Cambria" w:cs="Cambria"/>
          <w:color w:val="000000"/>
        </w:rPr>
        <w:t xml:space="preserve"> LVS gDNA, plasmid, colony, etc.) </w:t>
      </w:r>
    </w:p>
    <w:p w14:paraId="28BE36B8" w14:textId="77777777" w:rsidR="009C3E01" w:rsidRDefault="009C3E01" w:rsidP="009C3E01">
      <w:pPr>
        <w:numPr>
          <w:ilvl w:val="1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>Note: KOD/</w:t>
      </w:r>
      <w:proofErr w:type="spellStart"/>
      <w:r>
        <w:rPr>
          <w:rFonts w:ascii="Cambria" w:eastAsia="Cambria" w:hAnsi="Cambria" w:cs="Cambria"/>
          <w:color w:val="000000"/>
        </w:rPr>
        <w:t>primestar</w:t>
      </w:r>
      <w:proofErr w:type="spellEnd"/>
      <w:r>
        <w:rPr>
          <w:rFonts w:ascii="Cambria" w:eastAsia="Cambria" w:hAnsi="Cambria" w:cs="Cambria"/>
          <w:color w:val="000000"/>
        </w:rPr>
        <w:t xml:space="preserve"> enzyme should be kept in the freezer until it is used as it is expensive and should be added last</w:t>
      </w:r>
    </w:p>
    <w:p w14:paraId="24460A14" w14:textId="77777777" w:rsidR="009C3E01" w:rsidRDefault="009C3E01" w:rsidP="009C3E01">
      <w:pPr>
        <w:numPr>
          <w:ilvl w:val="0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 xml:space="preserve">Centrifuge the microfuge tubes to get any solution out of the microfuge tube </w:t>
      </w:r>
      <w:proofErr w:type="gramStart"/>
      <w:r>
        <w:rPr>
          <w:rFonts w:ascii="Cambria" w:eastAsia="Cambria" w:hAnsi="Cambria" w:cs="Cambria"/>
          <w:color w:val="000000"/>
        </w:rPr>
        <w:t>cover</w:t>
      </w:r>
      <w:proofErr w:type="gramEnd"/>
      <w:r>
        <w:rPr>
          <w:rFonts w:ascii="Cambria" w:eastAsia="Cambria" w:hAnsi="Cambria" w:cs="Cambria"/>
          <w:color w:val="000000"/>
        </w:rPr>
        <w:t xml:space="preserve"> </w:t>
      </w:r>
    </w:p>
    <w:p w14:paraId="2DFD74D0" w14:textId="77777777" w:rsidR="009C3E01" w:rsidRDefault="009C3E01" w:rsidP="009C3E01">
      <w:pPr>
        <w:numPr>
          <w:ilvl w:val="0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 xml:space="preserve">If any of the solutions are frozen, be sure to vortex the microfuge tube </w:t>
      </w:r>
      <w:proofErr w:type="gramStart"/>
      <w:r>
        <w:rPr>
          <w:rFonts w:ascii="Cambria" w:eastAsia="Cambria" w:hAnsi="Cambria" w:cs="Cambria"/>
          <w:color w:val="000000"/>
        </w:rPr>
        <w:t>in order to</w:t>
      </w:r>
      <w:proofErr w:type="gramEnd"/>
      <w:r>
        <w:rPr>
          <w:rFonts w:ascii="Cambria" w:eastAsia="Cambria" w:hAnsi="Cambria" w:cs="Cambria"/>
          <w:color w:val="000000"/>
        </w:rPr>
        <w:t xml:space="preserve"> dissolve it (tubes with frozen components may not be homogenized)</w:t>
      </w:r>
    </w:p>
    <w:p w14:paraId="6F771757" w14:textId="77777777" w:rsidR="009C3E01" w:rsidRDefault="009C3E01" w:rsidP="009C3E01">
      <w:pPr>
        <w:numPr>
          <w:ilvl w:val="1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bookmarkStart w:id="17" w:name="_heading=h.gjdgxs" w:colFirst="0" w:colLast="0"/>
      <w:bookmarkEnd w:id="17"/>
      <w:r>
        <w:rPr>
          <w:rFonts w:ascii="Cambria" w:eastAsia="Cambria" w:hAnsi="Cambria" w:cs="Cambria"/>
          <w:color w:val="000000"/>
        </w:rPr>
        <w:t xml:space="preserve">DO NOT vortex the enzyme itself or any solution with enzyme because </w:t>
      </w:r>
      <w:proofErr w:type="spellStart"/>
      <w:r>
        <w:rPr>
          <w:rFonts w:ascii="Cambria" w:eastAsia="Cambria" w:hAnsi="Cambria" w:cs="Cambria"/>
          <w:color w:val="000000"/>
        </w:rPr>
        <w:t>vortexing</w:t>
      </w:r>
      <w:proofErr w:type="spellEnd"/>
      <w:r>
        <w:rPr>
          <w:rFonts w:ascii="Cambria" w:eastAsia="Cambria" w:hAnsi="Cambria" w:cs="Cambria"/>
          <w:color w:val="000000"/>
        </w:rPr>
        <w:t xml:space="preserve"> will expose it to oxygen and degrade </w:t>
      </w:r>
      <w:proofErr w:type="gramStart"/>
      <w:r>
        <w:rPr>
          <w:rFonts w:ascii="Cambria" w:eastAsia="Cambria" w:hAnsi="Cambria" w:cs="Cambria"/>
          <w:color w:val="000000"/>
        </w:rPr>
        <w:t>it</w:t>
      </w:r>
      <w:proofErr w:type="gramEnd"/>
    </w:p>
    <w:p w14:paraId="46C76542" w14:textId="77777777" w:rsidR="009C3E01" w:rsidRDefault="009C3E01" w:rsidP="009C3E01">
      <w:pPr>
        <w:numPr>
          <w:ilvl w:val="0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 xml:space="preserve">Use PCR_worksheet.xlsx to make establish the specifics of what will be </w:t>
      </w:r>
      <w:proofErr w:type="gramStart"/>
      <w:r>
        <w:rPr>
          <w:rFonts w:ascii="Cambria" w:eastAsia="Cambria" w:hAnsi="Cambria" w:cs="Cambria"/>
          <w:color w:val="000000"/>
        </w:rPr>
        <w:t>added</w:t>
      </w:r>
      <w:proofErr w:type="gramEnd"/>
    </w:p>
    <w:p w14:paraId="6A846A2B" w14:textId="77777777" w:rsidR="009C3E01" w:rsidRDefault="009C3E01" w:rsidP="009C3E01">
      <w:pPr>
        <w:numPr>
          <w:ilvl w:val="1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 xml:space="preserve">The file is located in the Protocols </w:t>
      </w:r>
      <w:proofErr w:type="gramStart"/>
      <w:r>
        <w:rPr>
          <w:rFonts w:ascii="Cambria" w:eastAsia="Cambria" w:hAnsi="Cambria" w:cs="Cambria"/>
          <w:color w:val="000000"/>
        </w:rPr>
        <w:t>folder</w:t>
      </w:r>
      <w:proofErr w:type="gramEnd"/>
    </w:p>
    <w:p w14:paraId="74E9E19D" w14:textId="77777777" w:rsidR="009C3E01" w:rsidRDefault="009C3E01" w:rsidP="009C3E01">
      <w:pPr>
        <w:numPr>
          <w:ilvl w:val="1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proofErr w:type="gramStart"/>
      <w:r>
        <w:rPr>
          <w:rFonts w:ascii="Cambria" w:eastAsia="Cambria" w:hAnsi="Cambria" w:cs="Cambria"/>
          <w:color w:val="000000"/>
        </w:rPr>
        <w:t>Also</w:t>
      </w:r>
      <w:proofErr w:type="gramEnd"/>
      <w:r>
        <w:rPr>
          <w:rFonts w:ascii="Cambria" w:eastAsia="Cambria" w:hAnsi="Cambria" w:cs="Cambria"/>
          <w:color w:val="000000"/>
        </w:rPr>
        <w:t xml:space="preserve"> setup table below to specify which primers and source DNA will be used</w:t>
      </w:r>
    </w:p>
    <w:p w14:paraId="4B8136C0" w14:textId="77777777" w:rsidR="009C3E01" w:rsidRDefault="009C3E01" w:rsidP="009C3E01">
      <w:pPr>
        <w:numPr>
          <w:ilvl w:val="0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 xml:space="preserve">Add appropriate volume (based on PCR worksheet) of each experiment specific primer (forward and reverse) to PCR </w:t>
      </w:r>
      <w:proofErr w:type="gramStart"/>
      <w:r>
        <w:rPr>
          <w:rFonts w:ascii="Cambria" w:eastAsia="Cambria" w:hAnsi="Cambria" w:cs="Cambria"/>
          <w:color w:val="000000"/>
        </w:rPr>
        <w:t>tubes</w:t>
      </w:r>
      <w:proofErr w:type="gramEnd"/>
    </w:p>
    <w:p w14:paraId="371E4130" w14:textId="77777777" w:rsidR="009C3E01" w:rsidRDefault="009C3E01" w:rsidP="009C3E01">
      <w:pPr>
        <w:numPr>
          <w:ilvl w:val="0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 xml:space="preserve">Add </w:t>
      </w:r>
      <w:proofErr w:type="spellStart"/>
      <w:r>
        <w:rPr>
          <w:rFonts w:ascii="Cambria" w:eastAsia="Cambria" w:hAnsi="Cambria" w:cs="Cambria"/>
          <w:color w:val="000000"/>
        </w:rPr>
        <w:t>ddi</w:t>
      </w:r>
      <w:proofErr w:type="spellEnd"/>
      <w:r>
        <w:rPr>
          <w:rFonts w:ascii="Cambria" w:eastAsia="Cambria" w:hAnsi="Cambria" w:cs="Cambria"/>
          <w:color w:val="000000"/>
        </w:rPr>
        <w:t xml:space="preserve"> H2O to negative control </w:t>
      </w:r>
      <w:proofErr w:type="gramStart"/>
      <w:r>
        <w:rPr>
          <w:rFonts w:ascii="Cambria" w:eastAsia="Cambria" w:hAnsi="Cambria" w:cs="Cambria"/>
          <w:color w:val="000000"/>
        </w:rPr>
        <w:t>tube</w:t>
      </w:r>
      <w:proofErr w:type="gramEnd"/>
    </w:p>
    <w:p w14:paraId="1EB79552" w14:textId="77777777" w:rsidR="009C3E01" w:rsidRDefault="009C3E01" w:rsidP="009C3E01">
      <w:pPr>
        <w:numPr>
          <w:ilvl w:val="1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>Template volume for 1 reaction</w:t>
      </w:r>
    </w:p>
    <w:p w14:paraId="03E83E30" w14:textId="77777777" w:rsidR="009C3E01" w:rsidRDefault="009C3E01" w:rsidP="009C3E01">
      <w:pPr>
        <w:numPr>
          <w:ilvl w:val="0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>Prepare a master-mix in a 1.5 mL microfuge tube by adding the following according to the worksheet and using micropipettes:</w:t>
      </w:r>
    </w:p>
    <w:p w14:paraId="7FA67147" w14:textId="77777777" w:rsidR="009C3E01" w:rsidRDefault="009C3E01" w:rsidP="009C3E01">
      <w:pPr>
        <w:numPr>
          <w:ilvl w:val="1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 xml:space="preserve">Add </w:t>
      </w:r>
      <w:proofErr w:type="spellStart"/>
      <w:r>
        <w:rPr>
          <w:rFonts w:ascii="Cambria" w:eastAsia="Cambria" w:hAnsi="Cambria" w:cs="Cambria"/>
          <w:color w:val="000000"/>
        </w:rPr>
        <w:t>ddi</w:t>
      </w:r>
      <w:proofErr w:type="spellEnd"/>
      <w:r>
        <w:rPr>
          <w:rFonts w:ascii="Cambria" w:eastAsia="Cambria" w:hAnsi="Cambria" w:cs="Cambria"/>
          <w:color w:val="000000"/>
        </w:rPr>
        <w:t xml:space="preserve"> </w:t>
      </w:r>
      <w:proofErr w:type="gramStart"/>
      <w:r>
        <w:rPr>
          <w:rFonts w:ascii="Cambria" w:eastAsia="Cambria" w:hAnsi="Cambria" w:cs="Cambria"/>
          <w:color w:val="000000"/>
        </w:rPr>
        <w:t>H2O</w:t>
      </w:r>
      <w:proofErr w:type="gramEnd"/>
    </w:p>
    <w:p w14:paraId="2F54B9B0" w14:textId="77777777" w:rsidR="009C3E01" w:rsidRDefault="009C3E01" w:rsidP="009C3E01">
      <w:pPr>
        <w:numPr>
          <w:ilvl w:val="1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 xml:space="preserve">Add </w:t>
      </w:r>
      <w:proofErr w:type="gramStart"/>
      <w:r>
        <w:rPr>
          <w:rFonts w:ascii="Cambria" w:eastAsia="Cambria" w:hAnsi="Cambria" w:cs="Cambria"/>
          <w:color w:val="000000"/>
        </w:rPr>
        <w:t>dNTPs</w:t>
      </w:r>
      <w:proofErr w:type="gramEnd"/>
    </w:p>
    <w:p w14:paraId="60646961" w14:textId="77777777" w:rsidR="009C3E01" w:rsidRDefault="009C3E01" w:rsidP="009C3E01">
      <w:pPr>
        <w:numPr>
          <w:ilvl w:val="1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 xml:space="preserve">Add KOD </w:t>
      </w:r>
      <w:proofErr w:type="gramStart"/>
      <w:r>
        <w:rPr>
          <w:rFonts w:ascii="Cambria" w:eastAsia="Cambria" w:hAnsi="Cambria" w:cs="Cambria"/>
          <w:color w:val="000000"/>
        </w:rPr>
        <w:t>buffer</w:t>
      </w:r>
      <w:proofErr w:type="gramEnd"/>
    </w:p>
    <w:p w14:paraId="072BA348" w14:textId="77777777" w:rsidR="009C3E01" w:rsidRDefault="009C3E01" w:rsidP="009C3E01">
      <w:pPr>
        <w:numPr>
          <w:ilvl w:val="1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 xml:space="preserve">Add KOD </w:t>
      </w:r>
      <w:proofErr w:type="gramStart"/>
      <w:r>
        <w:rPr>
          <w:rFonts w:ascii="Cambria" w:eastAsia="Cambria" w:hAnsi="Cambria" w:cs="Cambria"/>
          <w:color w:val="000000"/>
        </w:rPr>
        <w:t>enzyme</w:t>
      </w:r>
      <w:proofErr w:type="gramEnd"/>
    </w:p>
    <w:p w14:paraId="3023A9FE" w14:textId="77777777" w:rsidR="009C3E01" w:rsidRDefault="009C3E01" w:rsidP="009C3E01">
      <w:pPr>
        <w:numPr>
          <w:ilvl w:val="0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 xml:space="preserve">Mix the master-mix solution by pipetting up and </w:t>
      </w:r>
      <w:proofErr w:type="gramStart"/>
      <w:r>
        <w:rPr>
          <w:rFonts w:ascii="Cambria" w:eastAsia="Cambria" w:hAnsi="Cambria" w:cs="Cambria"/>
          <w:color w:val="000000"/>
        </w:rPr>
        <w:t>down</w:t>
      </w:r>
      <w:proofErr w:type="gramEnd"/>
    </w:p>
    <w:p w14:paraId="633D4EE3" w14:textId="77777777" w:rsidR="009C3E01" w:rsidRDefault="009C3E01" w:rsidP="009C3E01">
      <w:pPr>
        <w:numPr>
          <w:ilvl w:val="1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 xml:space="preserve">Do not vortex to </w:t>
      </w:r>
      <w:proofErr w:type="gramStart"/>
      <w:r>
        <w:rPr>
          <w:rFonts w:ascii="Cambria" w:eastAsia="Cambria" w:hAnsi="Cambria" w:cs="Cambria"/>
          <w:color w:val="000000"/>
        </w:rPr>
        <w:t>mix</w:t>
      </w:r>
      <w:proofErr w:type="gramEnd"/>
    </w:p>
    <w:p w14:paraId="42083D98" w14:textId="77777777" w:rsidR="009C3E01" w:rsidRDefault="009C3E01" w:rsidP="009C3E01">
      <w:pPr>
        <w:numPr>
          <w:ilvl w:val="0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 xml:space="preserve">Add appropriate volume of master-mix to negative control PCR </w:t>
      </w:r>
      <w:proofErr w:type="gramStart"/>
      <w:r>
        <w:rPr>
          <w:rFonts w:ascii="Cambria" w:eastAsia="Cambria" w:hAnsi="Cambria" w:cs="Cambria"/>
          <w:color w:val="000000"/>
        </w:rPr>
        <w:t>tube</w:t>
      </w:r>
      <w:proofErr w:type="gramEnd"/>
    </w:p>
    <w:p w14:paraId="512FD5F8" w14:textId="77777777" w:rsidR="009C3E01" w:rsidRDefault="009C3E01" w:rsidP="009C3E01">
      <w:pPr>
        <w:numPr>
          <w:ilvl w:val="0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>Add template to Master Mix</w:t>
      </w:r>
    </w:p>
    <w:p w14:paraId="33307E8F" w14:textId="77777777" w:rsidR="009C3E01" w:rsidRDefault="009C3E01" w:rsidP="009C3E01">
      <w:pPr>
        <w:numPr>
          <w:ilvl w:val="1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>Factor template volume minus 1 template reaction volume</w:t>
      </w:r>
    </w:p>
    <w:p w14:paraId="66740A44" w14:textId="77777777" w:rsidR="009C3E01" w:rsidRDefault="009C3E01" w:rsidP="009C3E01">
      <w:pPr>
        <w:numPr>
          <w:ilvl w:val="0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lastRenderedPageBreak/>
        <w:t>Add appropriate volume of master mix to each PCR tube (except negative control) and pipette up and down to mix (conserves tips)</w:t>
      </w:r>
    </w:p>
    <w:p w14:paraId="0CBAB623" w14:textId="77777777" w:rsidR="009C3E01" w:rsidRDefault="009C3E01" w:rsidP="009C3E01">
      <w:pPr>
        <w:numPr>
          <w:ilvl w:val="0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 xml:space="preserve">Close PCR Tubes until the caps are </w:t>
      </w:r>
      <w:proofErr w:type="gramStart"/>
      <w:r>
        <w:rPr>
          <w:rFonts w:ascii="Cambria" w:eastAsia="Cambria" w:hAnsi="Cambria" w:cs="Cambria"/>
          <w:color w:val="000000"/>
        </w:rPr>
        <w:t>tight</w:t>
      </w:r>
      <w:proofErr w:type="gramEnd"/>
    </w:p>
    <w:p w14:paraId="71EA119D" w14:textId="77777777" w:rsidR="009C3E01" w:rsidRDefault="009C3E01" w:rsidP="009C3E01">
      <w:pPr>
        <w:numPr>
          <w:ilvl w:val="0"/>
          <w:numId w:val="29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</w:pPr>
      <w:r>
        <w:rPr>
          <w:rFonts w:ascii="Cambria" w:eastAsia="Cambria" w:hAnsi="Cambria" w:cs="Cambria"/>
          <w:color w:val="000000"/>
        </w:rPr>
        <w:t>Place the PCR Tubes in the thermocycler on STN 1 – the following settings should be in place:</w:t>
      </w:r>
    </w:p>
    <w:p w14:paraId="66112126" w14:textId="77777777" w:rsidR="009C3E01" w:rsidRPr="009C3E01" w:rsidRDefault="009C3E01" w:rsidP="009C3E01">
      <w:pPr>
        <w:rPr>
          <w:b/>
        </w:rPr>
      </w:pPr>
    </w:p>
    <w:p w14:paraId="324868BC" w14:textId="77777777" w:rsidR="009C3E01" w:rsidRDefault="009C3E01" w:rsidP="008857C2">
      <w:pPr>
        <w:rPr>
          <w:b/>
        </w:rPr>
      </w:pPr>
    </w:p>
    <w:p w14:paraId="559419B1" w14:textId="77777777" w:rsidR="00887AD8" w:rsidRDefault="00887AD8" w:rsidP="008857C2">
      <w:pPr>
        <w:rPr>
          <w:b/>
        </w:rPr>
      </w:pPr>
    </w:p>
    <w:p w14:paraId="0128A310" w14:textId="77777777" w:rsidR="00887AD8" w:rsidRDefault="00887AD8" w:rsidP="008857C2">
      <w:pPr>
        <w:rPr>
          <w:b/>
        </w:rPr>
      </w:pPr>
    </w:p>
    <w:p w14:paraId="7E77C6FA" w14:textId="1DE6FDB2" w:rsidR="00887AD8" w:rsidRDefault="00887AD8" w:rsidP="00887AD8">
      <w:pPr>
        <w:rPr>
          <w:b/>
        </w:rPr>
      </w:pPr>
      <w:r>
        <w:rPr>
          <w:b/>
        </w:rPr>
        <w:t>Friday, February 23, 2024</w:t>
      </w:r>
    </w:p>
    <w:p w14:paraId="54195177" w14:textId="77777777" w:rsidR="00887AD8" w:rsidRDefault="00887AD8" w:rsidP="00887AD8">
      <w:pPr>
        <w:rPr>
          <w:b/>
          <w:color w:val="FF84D0"/>
          <w:sz w:val="18"/>
          <w:szCs w:val="18"/>
        </w:rPr>
      </w:pPr>
      <w:r w:rsidRPr="00BC591D">
        <w:rPr>
          <w:b/>
          <w:color w:val="FF84D0"/>
          <w:sz w:val="18"/>
          <w:szCs w:val="18"/>
        </w:rPr>
        <w:t xml:space="preserve">To Do: </w:t>
      </w:r>
    </w:p>
    <w:p w14:paraId="3263C5C0" w14:textId="7D2499E3" w:rsidR="00887AD8" w:rsidRDefault="00887AD8" w:rsidP="008857C2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 xml:space="preserve">Run 26 samples of PCR colony on </w:t>
      </w:r>
      <w:proofErr w:type="gramStart"/>
      <w:r>
        <w:rPr>
          <w:b/>
        </w:rPr>
        <w:t>gel</w:t>
      </w:r>
      <w:proofErr w:type="gramEnd"/>
      <w:r>
        <w:rPr>
          <w:b/>
        </w:rPr>
        <w:t xml:space="preserve"> </w:t>
      </w:r>
    </w:p>
    <w:p w14:paraId="7F0D03EF" w14:textId="77777777" w:rsidR="00887AD8" w:rsidRPr="000C78A1" w:rsidRDefault="00887AD8" w:rsidP="00887AD8">
      <w:pPr>
        <w:pStyle w:val="Heading2"/>
      </w:pPr>
      <w:bookmarkStart w:id="18" w:name="_Toc148452676"/>
      <w:bookmarkStart w:id="19" w:name="_Toc164330892"/>
      <w:r w:rsidRPr="000C78A1">
        <w:t xml:space="preserve">Setting up to run </w:t>
      </w:r>
      <w:proofErr w:type="gramStart"/>
      <w:r w:rsidRPr="000C78A1">
        <w:t>gel</w:t>
      </w:r>
      <w:bookmarkEnd w:id="18"/>
      <w:bookmarkEnd w:id="19"/>
      <w:proofErr w:type="gramEnd"/>
    </w:p>
    <w:p w14:paraId="315CF01F" w14:textId="243B3C18" w:rsidR="00887AD8" w:rsidRDefault="00887AD8" w:rsidP="00887AD8">
      <w:pPr>
        <w:pStyle w:val="ListParagraph"/>
        <w:numPr>
          <w:ilvl w:val="0"/>
          <w:numId w:val="31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Thaw 26 CHAH PCR colonies and 26 CHAH-KAN PCR colonies </w:t>
      </w:r>
    </w:p>
    <w:p w14:paraId="55749852" w14:textId="188057EA" w:rsidR="00887AD8" w:rsidRDefault="00887AD8" w:rsidP="00887AD8">
      <w:pPr>
        <w:pStyle w:val="ListParagraph"/>
        <w:numPr>
          <w:ilvl w:val="0"/>
          <w:numId w:val="31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Set up agarose gel rig (used the larger, green rig </w:t>
      </w:r>
      <w:proofErr w:type="spellStart"/>
      <w:r>
        <w:rPr>
          <w:rFonts w:ascii="Calibri" w:hAnsi="Calibri" w:cs="Calibri"/>
          <w:sz w:val="24"/>
          <w:szCs w:val="24"/>
        </w:rPr>
        <w:t>bc</w:t>
      </w:r>
      <w:proofErr w:type="spellEnd"/>
      <w:r>
        <w:rPr>
          <w:rFonts w:ascii="Calibri" w:hAnsi="Calibri" w:cs="Calibri"/>
          <w:sz w:val="24"/>
          <w:szCs w:val="24"/>
        </w:rPr>
        <w:t xml:space="preserve"> there is more volume). </w:t>
      </w:r>
      <w:r>
        <w:rPr>
          <w:rFonts w:ascii="Calibri" w:hAnsi="Calibri" w:cs="Calibri"/>
          <w:color w:val="D99594" w:themeColor="accent2" w:themeTint="99"/>
          <w:sz w:val="24"/>
          <w:szCs w:val="24"/>
        </w:rPr>
        <w:t xml:space="preserve">Using two gel rigs, one for CHAH and one for CHAH KAN. </w:t>
      </w:r>
    </w:p>
    <w:p w14:paraId="7504716E" w14:textId="070F6924" w:rsidR="00887AD8" w:rsidRDefault="00887AD8" w:rsidP="00887AD8">
      <w:pPr>
        <w:pStyle w:val="ListParagraph"/>
        <w:numPr>
          <w:ilvl w:val="0"/>
          <w:numId w:val="31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Load </w:t>
      </w:r>
      <w:r w:rsidR="00264314">
        <w:rPr>
          <w:rFonts w:ascii="Calibri" w:hAnsi="Calibri" w:cs="Calibri"/>
          <w:color w:val="D99594" w:themeColor="accent2" w:themeTint="99"/>
          <w:sz w:val="24"/>
          <w:szCs w:val="24"/>
        </w:rPr>
        <w:t>12</w:t>
      </w:r>
      <w:r>
        <w:rPr>
          <w:rFonts w:ascii="Calibri" w:hAnsi="Calibri" w:cs="Calibri"/>
          <w:sz w:val="24"/>
          <w:szCs w:val="24"/>
        </w:rPr>
        <w:t xml:space="preserve"> </w:t>
      </w:r>
      <w:proofErr w:type="spellStart"/>
      <w:r>
        <w:rPr>
          <w:rFonts w:ascii="Calibri" w:hAnsi="Calibri" w:cs="Calibri"/>
          <w:sz w:val="24"/>
          <w:szCs w:val="24"/>
        </w:rPr>
        <w:t>uL</w:t>
      </w:r>
      <w:proofErr w:type="spellEnd"/>
      <w:r>
        <w:rPr>
          <w:rFonts w:ascii="Calibri" w:hAnsi="Calibri" w:cs="Calibri"/>
          <w:sz w:val="24"/>
          <w:szCs w:val="24"/>
        </w:rPr>
        <w:t xml:space="preserve"> of </w:t>
      </w:r>
      <w:proofErr w:type="spellStart"/>
      <w:r>
        <w:rPr>
          <w:rFonts w:ascii="Calibri" w:hAnsi="Calibri" w:cs="Calibri"/>
          <w:sz w:val="24"/>
          <w:szCs w:val="24"/>
        </w:rPr>
        <w:t>Sybersafe</w:t>
      </w:r>
      <w:proofErr w:type="spellEnd"/>
      <w:r>
        <w:rPr>
          <w:rFonts w:ascii="Calibri" w:hAnsi="Calibri" w:cs="Calibri"/>
          <w:sz w:val="24"/>
          <w:szCs w:val="24"/>
        </w:rPr>
        <w:t xml:space="preserve"> (mix with column) Pour agarose gel into rig after cools. And let sit until solidified. </w:t>
      </w:r>
    </w:p>
    <w:p w14:paraId="46807B87" w14:textId="77777777" w:rsidR="00887AD8" w:rsidRDefault="00887AD8" w:rsidP="00887AD8">
      <w:pPr>
        <w:pStyle w:val="ListParagraph"/>
        <w:numPr>
          <w:ilvl w:val="0"/>
          <w:numId w:val="31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Load 10 </w:t>
      </w:r>
      <w:proofErr w:type="spellStart"/>
      <w:r>
        <w:rPr>
          <w:rFonts w:ascii="Calibri" w:hAnsi="Calibri" w:cs="Calibri"/>
          <w:sz w:val="24"/>
          <w:szCs w:val="24"/>
        </w:rPr>
        <w:t>ul</w:t>
      </w:r>
      <w:proofErr w:type="spellEnd"/>
      <w:r>
        <w:rPr>
          <w:rFonts w:ascii="Calibri" w:hAnsi="Calibri" w:cs="Calibri"/>
          <w:sz w:val="24"/>
          <w:szCs w:val="24"/>
        </w:rPr>
        <w:t xml:space="preserve"> of 1Kb ladder dye into ladder </w:t>
      </w:r>
    </w:p>
    <w:p w14:paraId="4A0FB98B" w14:textId="1963E7EE" w:rsidR="00887AD8" w:rsidRDefault="00887AD8" w:rsidP="00887AD8">
      <w:pPr>
        <w:pStyle w:val="ListParagraph"/>
        <w:numPr>
          <w:ilvl w:val="0"/>
          <w:numId w:val="31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Mix </w:t>
      </w:r>
      <w:r w:rsidR="00264314">
        <w:rPr>
          <w:rFonts w:ascii="Calibri" w:hAnsi="Calibri" w:cs="Calibri"/>
          <w:sz w:val="24"/>
          <w:szCs w:val="24"/>
        </w:rPr>
        <w:t>5</w:t>
      </w:r>
      <w:r>
        <w:rPr>
          <w:rFonts w:ascii="Calibri" w:hAnsi="Calibri" w:cs="Calibri"/>
          <w:sz w:val="24"/>
          <w:szCs w:val="24"/>
        </w:rPr>
        <w:t xml:space="preserve"> </w:t>
      </w:r>
      <w:proofErr w:type="spellStart"/>
      <w:r>
        <w:rPr>
          <w:rFonts w:ascii="Calibri" w:hAnsi="Calibri" w:cs="Calibri"/>
          <w:sz w:val="24"/>
          <w:szCs w:val="24"/>
        </w:rPr>
        <w:t>uL</w:t>
      </w:r>
      <w:proofErr w:type="spellEnd"/>
      <w:r>
        <w:rPr>
          <w:rFonts w:ascii="Calibri" w:hAnsi="Calibri" w:cs="Calibri"/>
          <w:sz w:val="24"/>
          <w:szCs w:val="24"/>
        </w:rPr>
        <w:t xml:space="preserve"> of loading dye into the </w:t>
      </w:r>
      <w:r w:rsidR="00552214">
        <w:rPr>
          <w:rFonts w:ascii="Calibri" w:hAnsi="Calibri" w:cs="Calibri"/>
          <w:sz w:val="24"/>
          <w:szCs w:val="24"/>
        </w:rPr>
        <w:t xml:space="preserve">each 20 </w:t>
      </w:r>
      <w:proofErr w:type="spellStart"/>
      <w:r w:rsidR="00552214">
        <w:rPr>
          <w:rFonts w:ascii="Calibri" w:hAnsi="Calibri" w:cs="Calibri"/>
          <w:sz w:val="24"/>
          <w:szCs w:val="24"/>
        </w:rPr>
        <w:t>uL</w:t>
      </w:r>
      <w:proofErr w:type="spellEnd"/>
      <w:r w:rsidR="00552214">
        <w:rPr>
          <w:rFonts w:ascii="Calibri" w:hAnsi="Calibri" w:cs="Calibri"/>
          <w:sz w:val="24"/>
          <w:szCs w:val="24"/>
        </w:rPr>
        <w:t xml:space="preserve"> PCR colony strip tube. Using the multichannel, to load the dye</w:t>
      </w:r>
      <w:r w:rsidR="00E061D5">
        <w:rPr>
          <w:rFonts w:ascii="Calibri" w:hAnsi="Calibri" w:cs="Calibri"/>
          <w:sz w:val="24"/>
          <w:szCs w:val="24"/>
        </w:rPr>
        <w:t xml:space="preserve"> into PCR strip tubes. </w:t>
      </w:r>
    </w:p>
    <w:p w14:paraId="584DD89F" w14:textId="250ADEEA" w:rsidR="00887AD8" w:rsidRDefault="00887AD8" w:rsidP="00887AD8">
      <w:pPr>
        <w:pStyle w:val="ListParagraph"/>
        <w:numPr>
          <w:ilvl w:val="0"/>
          <w:numId w:val="31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Load</w:t>
      </w:r>
      <w:r w:rsidR="00E061D5">
        <w:rPr>
          <w:rFonts w:ascii="Calibri" w:hAnsi="Calibri" w:cs="Calibri"/>
          <w:sz w:val="24"/>
          <w:szCs w:val="24"/>
        </w:rPr>
        <w:t xml:space="preserve"> PCR strips tubes into each well about 20 </w:t>
      </w:r>
      <w:proofErr w:type="spellStart"/>
      <w:r w:rsidR="00E061D5">
        <w:rPr>
          <w:rFonts w:ascii="Calibri" w:hAnsi="Calibri" w:cs="Calibri"/>
          <w:sz w:val="24"/>
          <w:szCs w:val="24"/>
        </w:rPr>
        <w:t>uL</w:t>
      </w:r>
      <w:proofErr w:type="spellEnd"/>
    </w:p>
    <w:p w14:paraId="3D7C1E68" w14:textId="77777777" w:rsidR="00887AD8" w:rsidRDefault="00887AD8" w:rsidP="00887AD8">
      <w:pPr>
        <w:pStyle w:val="ListParagraph"/>
        <w:numPr>
          <w:ilvl w:val="0"/>
          <w:numId w:val="31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Run to red when connecting power pack to casting tray. </w:t>
      </w:r>
      <w:r>
        <w:rPr>
          <w:rFonts w:ascii="Calibri" w:hAnsi="Calibri" w:cs="Calibri"/>
          <w:b/>
          <w:bCs/>
          <w:sz w:val="24"/>
          <w:szCs w:val="24"/>
        </w:rPr>
        <w:t xml:space="preserve">Covered tray with aluminum foil so </w:t>
      </w:r>
      <w:proofErr w:type="spellStart"/>
      <w:r>
        <w:rPr>
          <w:rFonts w:ascii="Calibri" w:hAnsi="Calibri" w:cs="Calibri"/>
          <w:b/>
          <w:bCs/>
          <w:sz w:val="24"/>
          <w:szCs w:val="24"/>
        </w:rPr>
        <w:t>Sybersafe</w:t>
      </w:r>
      <w:proofErr w:type="spellEnd"/>
      <w:r>
        <w:rPr>
          <w:rFonts w:ascii="Calibri" w:hAnsi="Calibri" w:cs="Calibri"/>
          <w:b/>
          <w:bCs/>
          <w:sz w:val="24"/>
          <w:szCs w:val="24"/>
        </w:rPr>
        <w:t xml:space="preserve"> does not degrade under light. </w:t>
      </w:r>
    </w:p>
    <w:p w14:paraId="159BF713" w14:textId="77777777" w:rsidR="001E2B63" w:rsidRDefault="001E2B63" w:rsidP="001E2B63">
      <w:pPr>
        <w:spacing w:after="240" w:line="259" w:lineRule="auto"/>
        <w:rPr>
          <w:rFonts w:ascii="Calibri" w:hAnsi="Calibri" w:cs="Calibri"/>
          <w:b/>
          <w:bCs/>
          <w:color w:val="C04F94"/>
        </w:rPr>
      </w:pPr>
    </w:p>
    <w:p w14:paraId="1514A12D" w14:textId="19816F6A" w:rsidR="001E2B63" w:rsidRDefault="001E2B63" w:rsidP="001E2B63">
      <w:pPr>
        <w:spacing w:after="240" w:line="259" w:lineRule="auto"/>
        <w:rPr>
          <w:rFonts w:ascii="Calibri" w:hAnsi="Calibri" w:cs="Calibri"/>
          <w:b/>
          <w:bCs/>
          <w:color w:val="C04F94"/>
        </w:rPr>
      </w:pPr>
      <w:r w:rsidRPr="001E2B63">
        <w:rPr>
          <w:rFonts w:ascii="Calibri" w:hAnsi="Calibri" w:cs="Calibri"/>
          <w:b/>
          <w:bCs/>
          <w:color w:val="C04F94"/>
        </w:rPr>
        <w:t xml:space="preserve">Reflection: </w:t>
      </w:r>
    </w:p>
    <w:p w14:paraId="7FCC4F27" w14:textId="0D20A8A4" w:rsidR="001E2B63" w:rsidRDefault="001E2B63" w:rsidP="001E2B63">
      <w:pPr>
        <w:pStyle w:val="ListParagraph"/>
        <w:numPr>
          <w:ilvl w:val="0"/>
          <w:numId w:val="29"/>
        </w:numPr>
        <w:spacing w:after="240" w:line="259" w:lineRule="auto"/>
        <w:jc w:val="left"/>
        <w:rPr>
          <w:rFonts w:ascii="Calibri" w:hAnsi="Calibri" w:cs="Calibri"/>
          <w:b/>
          <w:bCs/>
          <w:color w:val="C04F94"/>
          <w:sz w:val="24"/>
          <w:szCs w:val="24"/>
        </w:rPr>
      </w:pPr>
      <w:r>
        <w:rPr>
          <w:rFonts w:ascii="Calibri" w:hAnsi="Calibri" w:cs="Calibri"/>
          <w:b/>
          <w:bCs/>
          <w:color w:val="C04F94"/>
          <w:sz w:val="24"/>
          <w:szCs w:val="24"/>
        </w:rPr>
        <w:t>The gels came out smudgy and were hard to read. The ladder was not clear as well.</w:t>
      </w:r>
    </w:p>
    <w:p w14:paraId="44E365D5" w14:textId="52933D8D" w:rsidR="001E2B63" w:rsidRDefault="001E2B63" w:rsidP="001E2B63">
      <w:pPr>
        <w:pStyle w:val="ListParagraph"/>
        <w:numPr>
          <w:ilvl w:val="0"/>
          <w:numId w:val="29"/>
        </w:numPr>
        <w:spacing w:after="240" w:line="259" w:lineRule="auto"/>
        <w:jc w:val="left"/>
        <w:rPr>
          <w:rFonts w:ascii="Calibri" w:hAnsi="Calibri" w:cs="Calibri"/>
          <w:b/>
          <w:bCs/>
          <w:color w:val="C04F94"/>
          <w:sz w:val="24"/>
          <w:szCs w:val="24"/>
        </w:rPr>
      </w:pPr>
      <w:r>
        <w:rPr>
          <w:rFonts w:ascii="Calibri" w:hAnsi="Calibri" w:cs="Calibri"/>
          <w:b/>
          <w:bCs/>
          <w:color w:val="C04F94"/>
          <w:sz w:val="24"/>
          <w:szCs w:val="24"/>
        </w:rPr>
        <w:t xml:space="preserve">This could have been due to the way the gels were loaded, either too much volume or pipetting error from JR </w:t>
      </w:r>
    </w:p>
    <w:p w14:paraId="0E056EB9" w14:textId="6544338E" w:rsidR="001E2B63" w:rsidRDefault="001E2B63" w:rsidP="001E2B63">
      <w:pPr>
        <w:pStyle w:val="ListParagraph"/>
        <w:numPr>
          <w:ilvl w:val="0"/>
          <w:numId w:val="29"/>
        </w:numPr>
        <w:spacing w:after="240" w:line="259" w:lineRule="auto"/>
        <w:jc w:val="left"/>
        <w:rPr>
          <w:rFonts w:ascii="Calibri" w:hAnsi="Calibri" w:cs="Calibri"/>
          <w:b/>
          <w:bCs/>
          <w:color w:val="C04F94"/>
          <w:sz w:val="24"/>
          <w:szCs w:val="24"/>
        </w:rPr>
      </w:pPr>
      <w:r>
        <w:rPr>
          <w:rFonts w:ascii="Calibri" w:hAnsi="Calibri" w:cs="Calibri"/>
          <w:b/>
          <w:bCs/>
          <w:color w:val="C04F94"/>
          <w:sz w:val="24"/>
          <w:szCs w:val="24"/>
        </w:rPr>
        <w:t xml:space="preserve">Ben will see if we have enough sample to run again on </w:t>
      </w:r>
      <w:proofErr w:type="gramStart"/>
      <w:r>
        <w:rPr>
          <w:rFonts w:ascii="Calibri" w:hAnsi="Calibri" w:cs="Calibri"/>
          <w:b/>
          <w:bCs/>
          <w:color w:val="C04F94"/>
          <w:sz w:val="24"/>
          <w:szCs w:val="24"/>
        </w:rPr>
        <w:t>gel</w:t>
      </w:r>
      <w:proofErr w:type="gramEnd"/>
    </w:p>
    <w:p w14:paraId="7436E5C1" w14:textId="62E176E7" w:rsidR="001E2B63" w:rsidRDefault="001E2B63" w:rsidP="001E2B63">
      <w:pPr>
        <w:pStyle w:val="ListParagraph"/>
        <w:numPr>
          <w:ilvl w:val="0"/>
          <w:numId w:val="29"/>
        </w:numPr>
        <w:spacing w:after="240" w:line="259" w:lineRule="auto"/>
        <w:jc w:val="left"/>
        <w:rPr>
          <w:rFonts w:ascii="Calibri" w:hAnsi="Calibri" w:cs="Calibri"/>
          <w:b/>
          <w:bCs/>
          <w:color w:val="C04F94"/>
          <w:sz w:val="24"/>
          <w:szCs w:val="24"/>
        </w:rPr>
      </w:pPr>
      <w:r>
        <w:rPr>
          <w:rFonts w:ascii="Calibri" w:hAnsi="Calibri" w:cs="Calibri"/>
          <w:b/>
          <w:bCs/>
          <w:color w:val="C04F94"/>
          <w:sz w:val="24"/>
          <w:szCs w:val="24"/>
        </w:rPr>
        <w:t xml:space="preserve">Will talk </w:t>
      </w:r>
      <w:r w:rsidR="00746E54">
        <w:rPr>
          <w:rFonts w:ascii="Calibri" w:hAnsi="Calibri" w:cs="Calibri"/>
          <w:b/>
          <w:bCs/>
          <w:color w:val="C04F94"/>
          <w:sz w:val="24"/>
          <w:szCs w:val="24"/>
        </w:rPr>
        <w:t>to K Ramsey for steps moving forward since gel is unclear.</w:t>
      </w:r>
    </w:p>
    <w:p w14:paraId="2C26B7C2" w14:textId="3427155A" w:rsidR="00746E54" w:rsidRPr="00746E54" w:rsidRDefault="00C46252" w:rsidP="00746E54">
      <w:pPr>
        <w:spacing w:after="240" w:line="259" w:lineRule="auto"/>
        <w:rPr>
          <w:rFonts w:ascii="Calibri" w:hAnsi="Calibri" w:cs="Calibri"/>
          <w:b/>
          <w:bCs/>
          <w:color w:val="C04F94"/>
        </w:rPr>
      </w:pPr>
      <w:r>
        <w:rPr>
          <w:rFonts w:ascii="Calibri" w:hAnsi="Calibri" w:cs="Calibri"/>
          <w:b/>
          <w:bCs/>
          <w:color w:val="C04F94"/>
        </w:rPr>
        <w:t>4strsaa</w:t>
      </w:r>
    </w:p>
    <w:p w14:paraId="564BE483" w14:textId="77777777" w:rsidR="00887AD8" w:rsidRDefault="00887AD8" w:rsidP="008857C2">
      <w:pPr>
        <w:rPr>
          <w:b/>
        </w:rPr>
      </w:pPr>
    </w:p>
    <w:p w14:paraId="7FDEE8F3" w14:textId="77777777" w:rsidR="007B617E" w:rsidRPr="007B617E" w:rsidRDefault="007B617E" w:rsidP="007B617E"/>
    <w:p w14:paraId="0FB324BF" w14:textId="38CC560E" w:rsidR="007B617E" w:rsidRPr="007B617E" w:rsidRDefault="007B617E" w:rsidP="007B617E">
      <w:pPr>
        <w:rPr>
          <w:bCs/>
          <w:color w:val="000000" w:themeColor="text1"/>
          <w:sz w:val="18"/>
          <w:szCs w:val="18"/>
        </w:rPr>
      </w:pPr>
    </w:p>
    <w:p w14:paraId="10A5DC21" w14:textId="77777777" w:rsidR="00BC591D" w:rsidRDefault="00BC591D" w:rsidP="00BC591D"/>
    <w:p w14:paraId="5E0BBFA8" w14:textId="77777777" w:rsidR="007B617E" w:rsidRDefault="007B617E" w:rsidP="00BC591D"/>
    <w:p w14:paraId="219FBBDE" w14:textId="26F09E15" w:rsidR="007B617E" w:rsidRDefault="007B617E" w:rsidP="00BC591D"/>
    <w:p w14:paraId="12038EE5" w14:textId="1BB042A8" w:rsidR="008B3E6F" w:rsidRDefault="008B3E6F" w:rsidP="008B3E6F">
      <w:pPr>
        <w:rPr>
          <w:b/>
        </w:rPr>
      </w:pPr>
      <w:r>
        <w:rPr>
          <w:b/>
        </w:rPr>
        <w:t>Tuesday, February 27, 2024</w:t>
      </w:r>
    </w:p>
    <w:p w14:paraId="2D8DA130" w14:textId="77777777" w:rsidR="008B3E6F" w:rsidRDefault="008B3E6F" w:rsidP="008B3E6F">
      <w:pPr>
        <w:rPr>
          <w:b/>
          <w:color w:val="FF84D0"/>
          <w:sz w:val="18"/>
          <w:szCs w:val="18"/>
        </w:rPr>
      </w:pPr>
      <w:r w:rsidRPr="00BC591D">
        <w:rPr>
          <w:b/>
          <w:color w:val="FF84D0"/>
          <w:sz w:val="18"/>
          <w:szCs w:val="18"/>
        </w:rPr>
        <w:lastRenderedPageBreak/>
        <w:t xml:space="preserve">To Do: </w:t>
      </w:r>
    </w:p>
    <w:p w14:paraId="18A741E4" w14:textId="76AC99E2" w:rsidR="00494297" w:rsidRDefault="008B3E6F" w:rsidP="00494297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 xml:space="preserve">Make </w:t>
      </w:r>
      <w:r w:rsidR="00494297">
        <w:rPr>
          <w:b/>
        </w:rPr>
        <w:t xml:space="preserve">CHAH + 10% </w:t>
      </w:r>
      <w:r>
        <w:rPr>
          <w:b/>
        </w:rPr>
        <w:t xml:space="preserve">sucrose </w:t>
      </w:r>
      <w:proofErr w:type="gramStart"/>
      <w:r>
        <w:rPr>
          <w:b/>
        </w:rPr>
        <w:t>plates</w:t>
      </w:r>
      <w:proofErr w:type="gramEnd"/>
    </w:p>
    <w:p w14:paraId="31360CF7" w14:textId="77777777" w:rsidR="00494297" w:rsidRPr="00494297" w:rsidRDefault="00494297" w:rsidP="00494297">
      <w:pPr>
        <w:rPr>
          <w:b/>
        </w:rPr>
      </w:pPr>
    </w:p>
    <w:p w14:paraId="3D0A9DFB" w14:textId="77777777" w:rsidR="00494297" w:rsidRDefault="00494297" w:rsidP="00494297">
      <w:pPr>
        <w:rPr>
          <w:rFonts w:ascii="Calibri" w:eastAsia="Calibri" w:hAnsi="Calibri" w:cs="Calibri"/>
          <w:u w:val="single"/>
        </w:rPr>
      </w:pPr>
      <w:r>
        <w:rPr>
          <w:rFonts w:ascii="Calibri" w:eastAsia="Calibri" w:hAnsi="Calibri" w:cs="Calibri"/>
          <w:u w:val="single"/>
        </w:rPr>
        <w:t>CHAH plates with 10% sucrose</w:t>
      </w:r>
    </w:p>
    <w:p w14:paraId="5B5B687F" w14:textId="77777777" w:rsidR="00494297" w:rsidRDefault="00494297" w:rsidP="00494297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Mix:</w:t>
      </w:r>
    </w:p>
    <w:p w14:paraId="5CC4ABEC" w14:textId="77777777" w:rsidR="00494297" w:rsidRDefault="00494297" w:rsidP="00494297">
      <w:pPr>
        <w:ind w:firstLine="45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5 g Beef Heart Infusion</w:t>
      </w:r>
    </w:p>
    <w:p w14:paraId="00046A22" w14:textId="77777777" w:rsidR="00494297" w:rsidRDefault="00494297" w:rsidP="00494297">
      <w:pPr>
        <w:ind w:firstLine="45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5 g Protease Peptone</w:t>
      </w:r>
    </w:p>
    <w:p w14:paraId="44685552" w14:textId="77777777" w:rsidR="00494297" w:rsidRDefault="00494297" w:rsidP="00494297">
      <w:pPr>
        <w:ind w:firstLine="45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5 g Glucose</w:t>
      </w:r>
    </w:p>
    <w:p w14:paraId="719E02C1" w14:textId="77777777" w:rsidR="00494297" w:rsidRDefault="00494297" w:rsidP="00494297">
      <w:pPr>
        <w:ind w:firstLine="45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0.5 g L-Cystine</w:t>
      </w:r>
    </w:p>
    <w:p w14:paraId="55DC9741" w14:textId="77777777" w:rsidR="00494297" w:rsidRDefault="00494297" w:rsidP="00494297">
      <w:pPr>
        <w:ind w:firstLine="450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7.5 g Agar</w:t>
      </w:r>
    </w:p>
    <w:p w14:paraId="0AA37D18" w14:textId="77777777" w:rsidR="00494297" w:rsidRDefault="00494297" w:rsidP="00494297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 xml:space="preserve"> with </w:t>
      </w:r>
      <w:r>
        <w:rPr>
          <w:rFonts w:ascii="Calibri" w:eastAsia="Calibri" w:hAnsi="Calibri" w:cs="Calibri"/>
          <w:b/>
        </w:rPr>
        <w:t>150</w:t>
      </w:r>
      <w:r>
        <w:rPr>
          <w:rFonts w:ascii="Calibri" w:eastAsia="Calibri" w:hAnsi="Calibri" w:cs="Calibri"/>
        </w:rPr>
        <w:t xml:space="preserve"> mL type I ddiH</w:t>
      </w:r>
      <w:r>
        <w:rPr>
          <w:rFonts w:ascii="Calibri" w:eastAsia="Calibri" w:hAnsi="Calibri" w:cs="Calibri"/>
          <w:vertAlign w:val="subscript"/>
        </w:rPr>
        <w:t>2</w:t>
      </w:r>
      <w:r>
        <w:rPr>
          <w:rFonts w:ascii="Calibri" w:eastAsia="Calibri" w:hAnsi="Calibri" w:cs="Calibri"/>
        </w:rPr>
        <w:t>O. Stir on low heat until completely dissolved, about 10 minutes.</w:t>
      </w:r>
    </w:p>
    <w:p w14:paraId="3D02CB73" w14:textId="77777777" w:rsidR="00494297" w:rsidRDefault="00494297" w:rsidP="00494297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 xml:space="preserve">Autoclave 30’, being EXTREMELY careful media does not boil </w:t>
      </w:r>
      <w:proofErr w:type="gramStart"/>
      <w:r>
        <w:rPr>
          <w:rFonts w:ascii="Calibri" w:eastAsia="Calibri" w:hAnsi="Calibri" w:cs="Calibri"/>
        </w:rPr>
        <w:t>over</w:t>
      </w:r>
      <w:proofErr w:type="gramEnd"/>
    </w:p>
    <w:p w14:paraId="2F43CA6D" w14:textId="77777777" w:rsidR="00494297" w:rsidRDefault="00494297" w:rsidP="00494297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 xml:space="preserve">While autoclaving, warm 250 mL of 2% hemoglobin and </w:t>
      </w:r>
      <w:r>
        <w:rPr>
          <w:rFonts w:ascii="Calibri" w:eastAsia="Calibri" w:hAnsi="Calibri" w:cs="Calibri"/>
          <w:b/>
        </w:rPr>
        <w:t>sterilized 50% sucrose (</w:t>
      </w:r>
      <w:r>
        <w:rPr>
          <w:rFonts w:ascii="Calibri" w:eastAsia="Calibri" w:hAnsi="Calibri" w:cs="Calibri"/>
        </w:rPr>
        <w:t>in 50°C oven or in water bath at 55°C)</w:t>
      </w:r>
    </w:p>
    <w:p w14:paraId="56B994A8" w14:textId="77777777" w:rsidR="00494297" w:rsidRDefault="00494297" w:rsidP="00494297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 xml:space="preserve">Place CHA flask in 50°C oven or in water bath at 55°C, let temperature </w:t>
      </w:r>
      <w:proofErr w:type="gramStart"/>
      <w:r>
        <w:rPr>
          <w:rFonts w:ascii="Calibri" w:eastAsia="Calibri" w:hAnsi="Calibri" w:cs="Calibri"/>
        </w:rPr>
        <w:t>equilibrate</w:t>
      </w:r>
      <w:proofErr w:type="gramEnd"/>
    </w:p>
    <w:p w14:paraId="2888E1CD" w14:textId="77777777" w:rsidR="00494297" w:rsidRDefault="00494297" w:rsidP="00494297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 xml:space="preserve">Wipe down flask and bottles with ethanol and using sterile technique, pour hemoglobin into CHA </w:t>
      </w:r>
      <w:proofErr w:type="gramStart"/>
      <w:r>
        <w:rPr>
          <w:rFonts w:ascii="Calibri" w:eastAsia="Calibri" w:hAnsi="Calibri" w:cs="Calibri"/>
        </w:rPr>
        <w:t>flask</w:t>
      </w:r>
      <w:proofErr w:type="gramEnd"/>
    </w:p>
    <w:p w14:paraId="264B371D" w14:textId="77777777" w:rsidR="00494297" w:rsidRDefault="00494297" w:rsidP="00494297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 xml:space="preserve">Add 100 mL 50% sucrose to CHA-hemoglobin </w:t>
      </w:r>
      <w:proofErr w:type="gramStart"/>
      <w:r>
        <w:rPr>
          <w:rFonts w:ascii="Calibri" w:eastAsia="Calibri" w:hAnsi="Calibri" w:cs="Calibri"/>
        </w:rPr>
        <w:t>flask</w:t>
      </w:r>
      <w:proofErr w:type="gramEnd"/>
    </w:p>
    <w:p w14:paraId="2E8E0B82" w14:textId="77777777" w:rsidR="00494297" w:rsidRDefault="00494297" w:rsidP="00494297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Mix media</w:t>
      </w:r>
    </w:p>
    <w:p w14:paraId="1A5C4801" w14:textId="77777777" w:rsidR="00494297" w:rsidRDefault="00494297" w:rsidP="00494297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Use sterile pipette, pour ~24 mL media per plate (~20 plates for 500 mL media)</w:t>
      </w:r>
    </w:p>
    <w:p w14:paraId="060A7706" w14:textId="77777777" w:rsidR="00E342E4" w:rsidRDefault="00E342E4" w:rsidP="00E342E4">
      <w:pPr>
        <w:rPr>
          <w:b/>
        </w:rPr>
      </w:pPr>
    </w:p>
    <w:p w14:paraId="33C82F40" w14:textId="77777777" w:rsidR="00E342E4" w:rsidRDefault="00E342E4" w:rsidP="00E342E4">
      <w:pPr>
        <w:rPr>
          <w:b/>
        </w:rPr>
      </w:pPr>
    </w:p>
    <w:p w14:paraId="47763F37" w14:textId="77777777" w:rsidR="00E342E4" w:rsidRDefault="00E342E4" w:rsidP="00E342E4">
      <w:pPr>
        <w:rPr>
          <w:b/>
        </w:rPr>
      </w:pPr>
    </w:p>
    <w:p w14:paraId="79F0DA9C" w14:textId="77777777" w:rsidR="00E342E4" w:rsidRDefault="00E342E4" w:rsidP="00E342E4">
      <w:pPr>
        <w:rPr>
          <w:b/>
        </w:rPr>
      </w:pPr>
    </w:p>
    <w:p w14:paraId="77623904" w14:textId="5D7D8BF0" w:rsidR="00E342E4" w:rsidRDefault="00E342E4" w:rsidP="00E342E4">
      <w:pPr>
        <w:rPr>
          <w:b/>
        </w:rPr>
      </w:pPr>
      <w:r>
        <w:rPr>
          <w:b/>
        </w:rPr>
        <w:t>Thursday, February 29, 2024</w:t>
      </w:r>
    </w:p>
    <w:p w14:paraId="0E3256C0" w14:textId="77777777" w:rsidR="00E342E4" w:rsidRDefault="00E342E4" w:rsidP="00E342E4">
      <w:pPr>
        <w:rPr>
          <w:b/>
          <w:color w:val="FF84D0"/>
          <w:sz w:val="18"/>
          <w:szCs w:val="18"/>
        </w:rPr>
      </w:pPr>
      <w:r w:rsidRPr="00BC591D">
        <w:rPr>
          <w:b/>
          <w:color w:val="FF84D0"/>
          <w:sz w:val="18"/>
          <w:szCs w:val="18"/>
        </w:rPr>
        <w:t xml:space="preserve">To Do: </w:t>
      </w:r>
    </w:p>
    <w:p w14:paraId="3C36C6D0" w14:textId="14EF4FE9" w:rsidR="00E342E4" w:rsidRDefault="00E342E4" w:rsidP="00E342E4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>Conduct serial dilution of Primary integrant #3</w:t>
      </w:r>
    </w:p>
    <w:p w14:paraId="1EA1BA8D" w14:textId="4C61136D" w:rsidR="00E342E4" w:rsidRDefault="00E342E4" w:rsidP="00E342E4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>Plate serial dilutions on CHAH + 10% Sucrose</w:t>
      </w:r>
    </w:p>
    <w:p w14:paraId="1CBF3808" w14:textId="2E81C140" w:rsidR="00E342E4" w:rsidRDefault="00E342E4" w:rsidP="00E342E4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 xml:space="preserve">Do practice </w:t>
      </w:r>
      <w:proofErr w:type="gramStart"/>
      <w:r>
        <w:rPr>
          <w:b/>
        </w:rPr>
        <w:t>PCR</w:t>
      </w:r>
      <w:proofErr w:type="gramEnd"/>
    </w:p>
    <w:p w14:paraId="148BE357" w14:textId="1DF245E6" w:rsidR="00E342E4" w:rsidRDefault="00E342E4" w:rsidP="00E342E4">
      <w:pPr>
        <w:rPr>
          <w:b/>
        </w:rPr>
      </w:pPr>
      <w:r>
        <w:rPr>
          <w:b/>
        </w:rPr>
        <w:t xml:space="preserve">Serial dilution </w:t>
      </w:r>
    </w:p>
    <w:p w14:paraId="65FAB125" w14:textId="64935FCE" w:rsidR="004A4680" w:rsidRDefault="004A4680" w:rsidP="00E342E4">
      <w:pPr>
        <w:rPr>
          <w:b/>
        </w:rPr>
      </w:pPr>
      <w:r>
        <w:rPr>
          <w:b/>
          <w:noProof/>
        </w:rPr>
        <w:drawing>
          <wp:inline distT="0" distB="0" distL="0" distR="0" wp14:anchorId="04CF4B44" wp14:editId="7BB1433F">
            <wp:extent cx="2924569" cy="1828427"/>
            <wp:effectExtent l="0" t="0" r="0" b="635"/>
            <wp:docPr id="135118475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1184755" name="Picture 1351184755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29235" cy="18313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D57E31" w14:textId="00A5089F" w:rsidR="004A4680" w:rsidRDefault="004A4680" w:rsidP="00E342E4">
      <w:pPr>
        <w:rPr>
          <w:b/>
          <w:sz w:val="21"/>
          <w:szCs w:val="21"/>
        </w:rPr>
      </w:pPr>
      <w:r>
        <w:rPr>
          <w:b/>
        </w:rPr>
        <w:t>(</w:t>
      </w:r>
      <w:r>
        <w:rPr>
          <w:b/>
          <w:sz w:val="21"/>
          <w:szCs w:val="21"/>
        </w:rPr>
        <w:t xml:space="preserve">Image of Serial dilution) </w:t>
      </w:r>
    </w:p>
    <w:p w14:paraId="77532F13" w14:textId="77777777" w:rsidR="004A4680" w:rsidRDefault="004A4680" w:rsidP="004A4680">
      <w:pPr>
        <w:rPr>
          <w:rFonts w:ascii="Calibri" w:eastAsia="Calibri" w:hAnsi="Calibri" w:cs="Calibri"/>
          <w:sz w:val="22"/>
          <w:szCs w:val="22"/>
        </w:rPr>
      </w:pPr>
      <w:r>
        <w:rPr>
          <w:rFonts w:ascii="Calibri" w:eastAsia="Calibri" w:hAnsi="Calibri" w:cs="Calibri"/>
          <w:sz w:val="22"/>
          <w:szCs w:val="22"/>
        </w:rPr>
        <w:t xml:space="preserve">-Kanamycin-resistant cells should be 1° </w:t>
      </w:r>
      <w:proofErr w:type="spellStart"/>
      <w:r>
        <w:rPr>
          <w:rFonts w:ascii="Calibri" w:eastAsia="Calibri" w:hAnsi="Calibri" w:cs="Calibri"/>
          <w:sz w:val="22"/>
          <w:szCs w:val="22"/>
        </w:rPr>
        <w:t>integrants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. Make stocks of up to 4 potential 1° </w:t>
      </w:r>
      <w:proofErr w:type="spellStart"/>
      <w:r>
        <w:rPr>
          <w:rFonts w:ascii="Calibri" w:eastAsia="Calibri" w:hAnsi="Calibri" w:cs="Calibri"/>
          <w:sz w:val="22"/>
          <w:szCs w:val="22"/>
        </w:rPr>
        <w:t>integrants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, but only move forward with identifying cross-outs from two 1° </w:t>
      </w:r>
      <w:proofErr w:type="spellStart"/>
      <w:r>
        <w:rPr>
          <w:rFonts w:ascii="Calibri" w:eastAsia="Calibri" w:hAnsi="Calibri" w:cs="Calibri"/>
          <w:sz w:val="22"/>
          <w:szCs w:val="22"/>
        </w:rPr>
        <w:t>integrants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 per </w:t>
      </w:r>
      <w:proofErr w:type="gramStart"/>
      <w:r>
        <w:rPr>
          <w:rFonts w:ascii="Calibri" w:eastAsia="Calibri" w:hAnsi="Calibri" w:cs="Calibri"/>
          <w:sz w:val="22"/>
          <w:szCs w:val="22"/>
        </w:rPr>
        <w:t>strain</w:t>
      </w:r>
      <w:proofErr w:type="gramEnd"/>
    </w:p>
    <w:p w14:paraId="4D41DF37" w14:textId="77777777" w:rsidR="004A4680" w:rsidRDefault="004A4680" w:rsidP="004A4680">
      <w:pPr>
        <w:rPr>
          <w:rFonts w:ascii="Calibri" w:eastAsia="Calibri" w:hAnsi="Calibri" w:cs="Calibri"/>
          <w:sz w:val="22"/>
          <w:szCs w:val="22"/>
        </w:rPr>
      </w:pPr>
    </w:p>
    <w:p w14:paraId="731D2FCC" w14:textId="77777777" w:rsidR="004A4680" w:rsidRDefault="004A4680" w:rsidP="004A4680">
      <w:pPr>
        <w:rPr>
          <w:rFonts w:ascii="Calibri" w:eastAsia="Calibri" w:hAnsi="Calibri" w:cs="Calibri"/>
          <w:sz w:val="22"/>
          <w:szCs w:val="22"/>
        </w:rPr>
      </w:pPr>
      <w:r>
        <w:rPr>
          <w:rFonts w:ascii="Calibri" w:eastAsia="Calibri" w:hAnsi="Calibri" w:cs="Calibri"/>
          <w:sz w:val="22"/>
          <w:szCs w:val="22"/>
        </w:rPr>
        <w:tab/>
      </w:r>
      <w:r>
        <w:rPr>
          <w:rFonts w:ascii="Calibri" w:eastAsia="Calibri" w:hAnsi="Calibri" w:cs="Calibri"/>
          <w:i/>
          <w:sz w:val="22"/>
          <w:szCs w:val="22"/>
        </w:rPr>
        <w:t>To select for cross-outs using sucrose selection</w:t>
      </w:r>
    </w:p>
    <w:p w14:paraId="41BF97C0" w14:textId="77777777" w:rsidR="004A4680" w:rsidRDefault="004A4680" w:rsidP="004A4680">
      <w:pPr>
        <w:rPr>
          <w:rFonts w:ascii="Calibri" w:eastAsia="Calibri" w:hAnsi="Calibri" w:cs="Calibri"/>
          <w:sz w:val="22"/>
          <w:szCs w:val="22"/>
        </w:rPr>
      </w:pPr>
      <w:r>
        <w:rPr>
          <w:rFonts w:ascii="Calibri" w:eastAsia="Calibri" w:hAnsi="Calibri" w:cs="Calibri"/>
          <w:sz w:val="22"/>
          <w:szCs w:val="22"/>
        </w:rPr>
        <w:lastRenderedPageBreak/>
        <w:tab/>
        <w:t>-Scrape up small loop of cells and resuspend in 1X PBS</w:t>
      </w:r>
    </w:p>
    <w:p w14:paraId="6E2D7724" w14:textId="77777777" w:rsidR="004A4680" w:rsidRDefault="004A4680" w:rsidP="004A4680">
      <w:pPr>
        <w:rPr>
          <w:rFonts w:ascii="Calibri" w:eastAsia="Calibri" w:hAnsi="Calibri" w:cs="Calibri"/>
          <w:sz w:val="22"/>
          <w:szCs w:val="22"/>
          <w:vertAlign w:val="superscript"/>
        </w:rPr>
      </w:pPr>
      <w:r>
        <w:rPr>
          <w:rFonts w:ascii="Calibri" w:eastAsia="Calibri" w:hAnsi="Calibri" w:cs="Calibri"/>
          <w:sz w:val="22"/>
          <w:szCs w:val="22"/>
        </w:rPr>
        <w:tab/>
        <w:t>-Dilute culture 1:10 in sterile PBS to 1x10</w:t>
      </w:r>
      <w:r>
        <w:rPr>
          <w:rFonts w:ascii="Calibri" w:eastAsia="Calibri" w:hAnsi="Calibri" w:cs="Calibri"/>
          <w:sz w:val="22"/>
          <w:szCs w:val="22"/>
          <w:vertAlign w:val="superscript"/>
        </w:rPr>
        <w:t>-7</w:t>
      </w:r>
    </w:p>
    <w:p w14:paraId="61408A79" w14:textId="77777777" w:rsidR="004A4680" w:rsidRDefault="004A4680" w:rsidP="004A4680">
      <w:pPr>
        <w:ind w:left="1440"/>
        <w:rPr>
          <w:rFonts w:ascii="Calibri" w:eastAsia="Calibri" w:hAnsi="Calibri" w:cs="Calibri"/>
          <w:sz w:val="22"/>
          <w:szCs w:val="22"/>
        </w:rPr>
      </w:pPr>
      <w:r>
        <w:rPr>
          <w:rFonts w:ascii="Calibri" w:eastAsia="Calibri" w:hAnsi="Calibri" w:cs="Calibri"/>
          <w:sz w:val="22"/>
          <w:szCs w:val="22"/>
        </w:rPr>
        <w:t>Perform first dilution 1:100 so first dilution tube is 1x10</w:t>
      </w:r>
      <w:r>
        <w:rPr>
          <w:rFonts w:ascii="Calibri" w:eastAsia="Calibri" w:hAnsi="Calibri" w:cs="Calibri"/>
          <w:sz w:val="22"/>
          <w:szCs w:val="22"/>
          <w:vertAlign w:val="superscript"/>
        </w:rPr>
        <w:t>-2</w:t>
      </w:r>
      <w:r>
        <w:rPr>
          <w:rFonts w:ascii="Calibri" w:eastAsia="Calibri" w:hAnsi="Calibri" w:cs="Calibri"/>
          <w:sz w:val="22"/>
          <w:szCs w:val="22"/>
        </w:rPr>
        <w:t xml:space="preserve">, adding 10 </w:t>
      </w:r>
      <w:proofErr w:type="spellStart"/>
      <w:r>
        <w:rPr>
          <w:rFonts w:ascii="Calibri" w:eastAsia="Calibri" w:hAnsi="Calibri" w:cs="Calibri"/>
          <w:sz w:val="22"/>
          <w:szCs w:val="22"/>
        </w:rPr>
        <w:t>uL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 of resuspended cells to 990 </w:t>
      </w:r>
      <w:proofErr w:type="spellStart"/>
      <w:r>
        <w:rPr>
          <w:rFonts w:ascii="Calibri" w:eastAsia="Calibri" w:hAnsi="Calibri" w:cs="Calibri"/>
          <w:sz w:val="22"/>
          <w:szCs w:val="22"/>
        </w:rPr>
        <w:t>ul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 1x </w:t>
      </w:r>
      <w:proofErr w:type="gramStart"/>
      <w:r>
        <w:rPr>
          <w:rFonts w:ascii="Calibri" w:eastAsia="Calibri" w:hAnsi="Calibri" w:cs="Calibri"/>
          <w:sz w:val="22"/>
          <w:szCs w:val="22"/>
        </w:rPr>
        <w:t>PBS</w:t>
      </w:r>
      <w:proofErr w:type="gramEnd"/>
    </w:p>
    <w:p w14:paraId="040D4177" w14:textId="77777777" w:rsidR="004A4680" w:rsidRDefault="004A4680" w:rsidP="004A4680">
      <w:pPr>
        <w:rPr>
          <w:rFonts w:ascii="Calibri" w:eastAsia="Calibri" w:hAnsi="Calibri" w:cs="Calibri"/>
          <w:sz w:val="22"/>
          <w:szCs w:val="22"/>
        </w:rPr>
      </w:pPr>
      <w:r>
        <w:rPr>
          <w:rFonts w:ascii="Calibri" w:eastAsia="Calibri" w:hAnsi="Calibri" w:cs="Calibri"/>
          <w:sz w:val="22"/>
          <w:szCs w:val="22"/>
        </w:rPr>
        <w:tab/>
      </w:r>
      <w:r>
        <w:rPr>
          <w:rFonts w:ascii="Calibri" w:eastAsia="Calibri" w:hAnsi="Calibri" w:cs="Calibri"/>
          <w:sz w:val="22"/>
          <w:szCs w:val="22"/>
        </w:rPr>
        <w:tab/>
        <w:t xml:space="preserve">Perform subsequent dilutions 1:10, diluting 25 </w:t>
      </w:r>
      <w:proofErr w:type="spellStart"/>
      <w:r>
        <w:rPr>
          <w:rFonts w:ascii="Calibri" w:eastAsia="Calibri" w:hAnsi="Calibri" w:cs="Calibri"/>
          <w:sz w:val="22"/>
          <w:szCs w:val="22"/>
        </w:rPr>
        <w:t>uL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 cells into 225 </w:t>
      </w:r>
      <w:proofErr w:type="spellStart"/>
      <w:r>
        <w:rPr>
          <w:rFonts w:ascii="Calibri" w:eastAsia="Calibri" w:hAnsi="Calibri" w:cs="Calibri"/>
          <w:sz w:val="22"/>
          <w:szCs w:val="22"/>
        </w:rPr>
        <w:t>uL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 1X </w:t>
      </w:r>
      <w:proofErr w:type="gramStart"/>
      <w:r>
        <w:rPr>
          <w:rFonts w:ascii="Calibri" w:eastAsia="Calibri" w:hAnsi="Calibri" w:cs="Calibri"/>
          <w:sz w:val="22"/>
          <w:szCs w:val="22"/>
        </w:rPr>
        <w:t>PBS</w:t>
      </w:r>
      <w:proofErr w:type="gramEnd"/>
    </w:p>
    <w:p w14:paraId="0B952F3A" w14:textId="77777777" w:rsidR="004A4680" w:rsidRDefault="004A4680" w:rsidP="004A4680">
      <w:pPr>
        <w:rPr>
          <w:rFonts w:ascii="Calibri" w:eastAsia="Calibri" w:hAnsi="Calibri" w:cs="Calibri"/>
          <w:sz w:val="22"/>
          <w:szCs w:val="22"/>
        </w:rPr>
      </w:pPr>
      <w:r>
        <w:rPr>
          <w:rFonts w:ascii="Calibri" w:eastAsia="Calibri" w:hAnsi="Calibri" w:cs="Calibri"/>
          <w:sz w:val="22"/>
          <w:szCs w:val="22"/>
        </w:rPr>
        <w:tab/>
        <w:t xml:space="preserve">-Plate 100 </w:t>
      </w:r>
      <w:proofErr w:type="spellStart"/>
      <w:r>
        <w:rPr>
          <w:rFonts w:ascii="Calibri" w:eastAsia="Calibri" w:hAnsi="Calibri" w:cs="Calibri"/>
          <w:sz w:val="22"/>
          <w:szCs w:val="22"/>
        </w:rPr>
        <w:t>uL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 of last dilution (1x10</w:t>
      </w:r>
      <w:r>
        <w:rPr>
          <w:rFonts w:ascii="Calibri" w:eastAsia="Calibri" w:hAnsi="Calibri" w:cs="Calibri"/>
          <w:sz w:val="22"/>
          <w:szCs w:val="22"/>
          <w:vertAlign w:val="superscript"/>
        </w:rPr>
        <w:t>-7</w:t>
      </w:r>
      <w:r>
        <w:rPr>
          <w:rFonts w:ascii="Calibri" w:eastAsia="Calibri" w:hAnsi="Calibri" w:cs="Calibri"/>
          <w:sz w:val="22"/>
          <w:szCs w:val="22"/>
        </w:rPr>
        <w:t xml:space="preserve">) onto CHAH plates. </w:t>
      </w:r>
    </w:p>
    <w:p w14:paraId="75417200" w14:textId="77777777" w:rsidR="004A4680" w:rsidRDefault="004A4680" w:rsidP="004A4680">
      <w:pPr>
        <w:ind w:firstLine="720"/>
        <w:rPr>
          <w:rFonts w:ascii="Calibri" w:eastAsia="Calibri" w:hAnsi="Calibri" w:cs="Calibri"/>
          <w:sz w:val="22"/>
          <w:szCs w:val="22"/>
        </w:rPr>
      </w:pPr>
      <w:r>
        <w:rPr>
          <w:rFonts w:ascii="Calibri" w:eastAsia="Calibri" w:hAnsi="Calibri" w:cs="Calibri"/>
          <w:sz w:val="22"/>
          <w:szCs w:val="22"/>
        </w:rPr>
        <w:t xml:space="preserve">-Plate 100 </w:t>
      </w:r>
      <w:proofErr w:type="spellStart"/>
      <w:r>
        <w:rPr>
          <w:rFonts w:ascii="Calibri" w:eastAsia="Calibri" w:hAnsi="Calibri" w:cs="Calibri"/>
          <w:sz w:val="22"/>
          <w:szCs w:val="22"/>
        </w:rPr>
        <w:t>μL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 of each dilution 10</w:t>
      </w:r>
      <w:r>
        <w:rPr>
          <w:rFonts w:ascii="Calibri" w:eastAsia="Calibri" w:hAnsi="Calibri" w:cs="Calibri"/>
          <w:sz w:val="22"/>
          <w:szCs w:val="22"/>
          <w:vertAlign w:val="superscript"/>
        </w:rPr>
        <w:t>-2</w:t>
      </w:r>
      <w:r>
        <w:rPr>
          <w:rFonts w:ascii="Calibri" w:eastAsia="Calibri" w:hAnsi="Calibri" w:cs="Calibri"/>
          <w:sz w:val="22"/>
          <w:szCs w:val="22"/>
        </w:rPr>
        <w:t xml:space="preserve"> – 10</w:t>
      </w:r>
      <w:r>
        <w:rPr>
          <w:rFonts w:ascii="Calibri" w:eastAsia="Calibri" w:hAnsi="Calibri" w:cs="Calibri"/>
          <w:sz w:val="22"/>
          <w:szCs w:val="22"/>
          <w:vertAlign w:val="superscript"/>
        </w:rPr>
        <w:t>-7</w:t>
      </w:r>
      <w:r>
        <w:rPr>
          <w:rFonts w:ascii="Calibri" w:eastAsia="Calibri" w:hAnsi="Calibri" w:cs="Calibri"/>
          <w:sz w:val="22"/>
          <w:szCs w:val="22"/>
        </w:rPr>
        <w:t xml:space="preserve"> on CHAH + 10% sucrose plates. If you have extra sucrose plates, can plate some or all dilutions twice. </w:t>
      </w:r>
    </w:p>
    <w:p w14:paraId="6ABF5119" w14:textId="77777777" w:rsidR="004A4680" w:rsidRDefault="004A4680" w:rsidP="004A4680">
      <w:pPr>
        <w:rPr>
          <w:rFonts w:ascii="Calibri" w:eastAsia="Calibri" w:hAnsi="Calibri" w:cs="Calibri"/>
          <w:sz w:val="22"/>
          <w:szCs w:val="22"/>
        </w:rPr>
      </w:pPr>
      <w:r>
        <w:rPr>
          <w:rFonts w:ascii="Calibri" w:eastAsia="Calibri" w:hAnsi="Calibri" w:cs="Calibri"/>
          <w:sz w:val="22"/>
          <w:szCs w:val="22"/>
        </w:rPr>
        <w:tab/>
        <w:t>-Incubate plates at 37°C for 3-4 days, or until single colonies appear. It is generally a good idea to test both large and smaller single colonies. Note that there should be many more colonies on the CHAH plate with the 1x10</w:t>
      </w:r>
      <w:r>
        <w:rPr>
          <w:rFonts w:ascii="Calibri" w:eastAsia="Calibri" w:hAnsi="Calibri" w:cs="Calibri"/>
          <w:sz w:val="22"/>
          <w:szCs w:val="22"/>
          <w:vertAlign w:val="superscript"/>
        </w:rPr>
        <w:t>-7</w:t>
      </w:r>
      <w:r>
        <w:rPr>
          <w:rFonts w:ascii="Calibri" w:eastAsia="Calibri" w:hAnsi="Calibri" w:cs="Calibri"/>
          <w:sz w:val="22"/>
          <w:szCs w:val="22"/>
        </w:rPr>
        <w:t xml:space="preserve"> dilution than on the sucrose plate with the corresponding dilution. If there seem to be similar numbers of colonies, the 1° integrant may have an inactivating mutation in </w:t>
      </w:r>
      <w:proofErr w:type="spellStart"/>
      <w:r>
        <w:rPr>
          <w:rFonts w:ascii="Calibri" w:eastAsia="Calibri" w:hAnsi="Calibri" w:cs="Calibri"/>
          <w:i/>
          <w:sz w:val="22"/>
          <w:szCs w:val="22"/>
        </w:rPr>
        <w:t>sacB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 and is not worth keeping.</w:t>
      </w:r>
    </w:p>
    <w:p w14:paraId="489729E3" w14:textId="77777777" w:rsidR="004A4680" w:rsidRDefault="004A4680" w:rsidP="004A4680">
      <w:pPr>
        <w:rPr>
          <w:rFonts w:ascii="Calibri" w:eastAsia="Calibri" w:hAnsi="Calibri" w:cs="Calibri"/>
          <w:sz w:val="22"/>
          <w:szCs w:val="22"/>
        </w:rPr>
      </w:pPr>
      <w:r>
        <w:rPr>
          <w:rFonts w:ascii="Calibri" w:eastAsia="Calibri" w:hAnsi="Calibri" w:cs="Calibri"/>
          <w:sz w:val="22"/>
          <w:szCs w:val="22"/>
        </w:rPr>
        <w:tab/>
        <w:t xml:space="preserve"> </w:t>
      </w:r>
    </w:p>
    <w:p w14:paraId="6A2EC254" w14:textId="77777777" w:rsidR="004A4680" w:rsidRDefault="004A4680" w:rsidP="004A4680">
      <w:pPr>
        <w:rPr>
          <w:rFonts w:ascii="Calibri" w:eastAsia="Calibri" w:hAnsi="Calibri" w:cs="Calibri"/>
          <w:i/>
          <w:sz w:val="22"/>
          <w:szCs w:val="22"/>
        </w:rPr>
      </w:pPr>
      <w:r>
        <w:rPr>
          <w:rFonts w:ascii="Calibri" w:eastAsia="Calibri" w:hAnsi="Calibri" w:cs="Calibri"/>
          <w:sz w:val="22"/>
          <w:szCs w:val="22"/>
        </w:rPr>
        <w:tab/>
      </w:r>
      <w:r>
        <w:rPr>
          <w:rFonts w:ascii="Calibri" w:eastAsia="Calibri" w:hAnsi="Calibri" w:cs="Calibri"/>
          <w:i/>
          <w:sz w:val="22"/>
          <w:szCs w:val="22"/>
        </w:rPr>
        <w:t xml:space="preserve">Make freezer stocks of 1° </w:t>
      </w:r>
      <w:proofErr w:type="spellStart"/>
      <w:proofErr w:type="gramStart"/>
      <w:r>
        <w:rPr>
          <w:rFonts w:ascii="Calibri" w:eastAsia="Calibri" w:hAnsi="Calibri" w:cs="Calibri"/>
          <w:i/>
          <w:sz w:val="22"/>
          <w:szCs w:val="22"/>
        </w:rPr>
        <w:t>integrants</w:t>
      </w:r>
      <w:proofErr w:type="spellEnd"/>
      <w:proofErr w:type="gramEnd"/>
    </w:p>
    <w:p w14:paraId="1EE1FAB1" w14:textId="77777777" w:rsidR="004A4680" w:rsidRDefault="004A4680" w:rsidP="004A4680">
      <w:pPr>
        <w:rPr>
          <w:rFonts w:ascii="Calibri" w:eastAsia="Calibri" w:hAnsi="Calibri" w:cs="Calibri"/>
          <w:sz w:val="22"/>
          <w:szCs w:val="22"/>
        </w:rPr>
      </w:pPr>
      <w:r>
        <w:rPr>
          <w:rFonts w:ascii="Calibri" w:eastAsia="Calibri" w:hAnsi="Calibri" w:cs="Calibri"/>
          <w:sz w:val="22"/>
          <w:szCs w:val="22"/>
        </w:rPr>
        <w:tab/>
        <w:t xml:space="preserve">-Add 800 </w:t>
      </w:r>
      <w:proofErr w:type="spellStart"/>
      <w:r>
        <w:rPr>
          <w:rFonts w:ascii="Calibri" w:eastAsia="Calibri" w:hAnsi="Calibri" w:cs="Calibri"/>
          <w:sz w:val="22"/>
          <w:szCs w:val="22"/>
        </w:rPr>
        <w:t>uL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 MHB to cryovial per 1° integrant</w:t>
      </w:r>
    </w:p>
    <w:p w14:paraId="5E5B1A89" w14:textId="77777777" w:rsidR="004A4680" w:rsidRDefault="004A4680" w:rsidP="004A4680">
      <w:pPr>
        <w:rPr>
          <w:rFonts w:ascii="Calibri" w:eastAsia="Calibri" w:hAnsi="Calibri" w:cs="Calibri"/>
          <w:sz w:val="22"/>
          <w:szCs w:val="22"/>
        </w:rPr>
      </w:pPr>
      <w:r>
        <w:rPr>
          <w:rFonts w:ascii="Calibri" w:eastAsia="Calibri" w:hAnsi="Calibri" w:cs="Calibri"/>
          <w:sz w:val="22"/>
          <w:szCs w:val="22"/>
        </w:rPr>
        <w:tab/>
        <w:t>-Scrape up 1° integrant cells using loop into cryovial</w:t>
      </w:r>
    </w:p>
    <w:p w14:paraId="6815E97C" w14:textId="77777777" w:rsidR="004A4680" w:rsidRDefault="004A4680" w:rsidP="004A4680">
      <w:pPr>
        <w:rPr>
          <w:rFonts w:ascii="Calibri" w:eastAsia="Calibri" w:hAnsi="Calibri" w:cs="Calibri"/>
          <w:sz w:val="22"/>
          <w:szCs w:val="22"/>
        </w:rPr>
      </w:pPr>
      <w:r>
        <w:rPr>
          <w:rFonts w:ascii="Calibri" w:eastAsia="Calibri" w:hAnsi="Calibri" w:cs="Calibri"/>
          <w:sz w:val="22"/>
          <w:szCs w:val="22"/>
        </w:rPr>
        <w:tab/>
        <w:t>-Completely resuspend cells in cryovial</w:t>
      </w:r>
    </w:p>
    <w:p w14:paraId="359A9F95" w14:textId="1E228F43" w:rsidR="004A4680" w:rsidRDefault="004A4680" w:rsidP="004A4680">
      <w:pPr>
        <w:rPr>
          <w:rFonts w:ascii="Calibri" w:eastAsia="Calibri" w:hAnsi="Calibri" w:cs="Calibri"/>
          <w:sz w:val="22"/>
          <w:szCs w:val="22"/>
        </w:rPr>
      </w:pPr>
      <w:r>
        <w:rPr>
          <w:rFonts w:ascii="Calibri" w:eastAsia="Calibri" w:hAnsi="Calibri" w:cs="Calibri"/>
          <w:sz w:val="22"/>
          <w:szCs w:val="22"/>
        </w:rPr>
        <w:tab/>
        <w:t xml:space="preserve">-Add 200 </w:t>
      </w:r>
      <w:proofErr w:type="spellStart"/>
      <w:r>
        <w:rPr>
          <w:rFonts w:ascii="Calibri" w:eastAsia="Calibri" w:hAnsi="Calibri" w:cs="Calibri"/>
          <w:sz w:val="22"/>
          <w:szCs w:val="22"/>
        </w:rPr>
        <w:t>uL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 75% glycerol, close tube, mix by </w:t>
      </w:r>
      <w:proofErr w:type="spellStart"/>
      <w:r>
        <w:rPr>
          <w:rFonts w:ascii="Calibri" w:eastAsia="Calibri" w:hAnsi="Calibri" w:cs="Calibri"/>
          <w:sz w:val="22"/>
          <w:szCs w:val="22"/>
        </w:rPr>
        <w:t>vortexing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, and freeze at -80°C. </w:t>
      </w:r>
    </w:p>
    <w:p w14:paraId="32BB1607" w14:textId="77777777" w:rsidR="004A4680" w:rsidRPr="004A4680" w:rsidRDefault="004A4680" w:rsidP="00E342E4">
      <w:pPr>
        <w:rPr>
          <w:b/>
          <w:sz w:val="21"/>
          <w:szCs w:val="21"/>
        </w:rPr>
      </w:pPr>
    </w:p>
    <w:p w14:paraId="5BA9B7CD" w14:textId="77777777" w:rsidR="00E342E4" w:rsidRDefault="00E342E4" w:rsidP="00E342E4">
      <w:pPr>
        <w:rPr>
          <w:b/>
        </w:rPr>
      </w:pPr>
    </w:p>
    <w:p w14:paraId="43BD10A4" w14:textId="7B5C0E9F" w:rsidR="00E342E4" w:rsidRDefault="00E342E4" w:rsidP="00E342E4">
      <w:pPr>
        <w:rPr>
          <w:b/>
        </w:rPr>
      </w:pPr>
      <w:r>
        <w:rPr>
          <w:b/>
        </w:rPr>
        <w:t xml:space="preserve">Practice PCR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7"/>
        <w:gridCol w:w="5107"/>
      </w:tblGrid>
      <w:tr w:rsidR="00E342E4" w14:paraId="0BD0B6A6" w14:textId="77777777" w:rsidTr="00E342E4">
        <w:tc>
          <w:tcPr>
            <w:tcW w:w="5107" w:type="dxa"/>
          </w:tcPr>
          <w:p w14:paraId="14DD2784" w14:textId="0E60093A" w:rsidR="00E342E4" w:rsidRDefault="00E342E4" w:rsidP="00E342E4">
            <w:pPr>
              <w:rPr>
                <w:b/>
              </w:rPr>
            </w:pPr>
            <w:r>
              <w:rPr>
                <w:b/>
              </w:rPr>
              <w:t>Sample number</w:t>
            </w:r>
          </w:p>
        </w:tc>
        <w:tc>
          <w:tcPr>
            <w:tcW w:w="5107" w:type="dxa"/>
          </w:tcPr>
          <w:p w14:paraId="0341BBDD" w14:textId="2B098787" w:rsidR="00E342E4" w:rsidRDefault="00E342E4" w:rsidP="00E342E4">
            <w:pPr>
              <w:rPr>
                <w:b/>
              </w:rPr>
            </w:pPr>
            <w:r>
              <w:rPr>
                <w:b/>
              </w:rPr>
              <w:t>Reaction name</w:t>
            </w:r>
          </w:p>
        </w:tc>
      </w:tr>
      <w:tr w:rsidR="00E342E4" w14:paraId="72C62851" w14:textId="77777777" w:rsidTr="00E342E4">
        <w:tc>
          <w:tcPr>
            <w:tcW w:w="5107" w:type="dxa"/>
          </w:tcPr>
          <w:p w14:paraId="60FBBBF9" w14:textId="27A10AC1" w:rsidR="00E342E4" w:rsidRDefault="00E342E4" w:rsidP="00E342E4">
            <w:pPr>
              <w:rPr>
                <w:b/>
              </w:rPr>
            </w:pPr>
            <w:r>
              <w:rPr>
                <w:b/>
              </w:rPr>
              <w:t>1</w:t>
            </w:r>
          </w:p>
        </w:tc>
        <w:tc>
          <w:tcPr>
            <w:tcW w:w="5107" w:type="dxa"/>
          </w:tcPr>
          <w:p w14:paraId="34671CBC" w14:textId="53814B7D" w:rsidR="00E342E4" w:rsidRPr="00E342E4" w:rsidRDefault="00E342E4" w:rsidP="00E342E4">
            <w:pPr>
              <w:rPr>
                <w:b/>
                <w:vertAlign w:val="superscript"/>
              </w:rPr>
            </w:pPr>
            <w:r>
              <w:rPr>
                <w:b/>
              </w:rPr>
              <w:t>Primary Integrant (from serial dilution 10</w:t>
            </w:r>
            <w:r>
              <w:rPr>
                <w:b/>
                <w:vertAlign w:val="superscript"/>
              </w:rPr>
              <w:t>-2)</w:t>
            </w:r>
          </w:p>
        </w:tc>
      </w:tr>
      <w:tr w:rsidR="00E342E4" w14:paraId="32066398" w14:textId="77777777" w:rsidTr="00E342E4">
        <w:tc>
          <w:tcPr>
            <w:tcW w:w="5107" w:type="dxa"/>
          </w:tcPr>
          <w:p w14:paraId="3705AB54" w14:textId="6826573E" w:rsidR="00E342E4" w:rsidRDefault="00E342E4" w:rsidP="00E342E4">
            <w:pPr>
              <w:rPr>
                <w:b/>
              </w:rPr>
            </w:pPr>
            <w:r>
              <w:rPr>
                <w:b/>
              </w:rPr>
              <w:t>2</w:t>
            </w:r>
          </w:p>
        </w:tc>
        <w:tc>
          <w:tcPr>
            <w:tcW w:w="5107" w:type="dxa"/>
          </w:tcPr>
          <w:p w14:paraId="6F8A91C0" w14:textId="5ED0D5D8" w:rsidR="00E342E4" w:rsidRDefault="00E342E4" w:rsidP="00E342E4">
            <w:pPr>
              <w:rPr>
                <w:b/>
              </w:rPr>
            </w:pPr>
            <w:r>
              <w:rPr>
                <w:b/>
              </w:rPr>
              <w:t>LVS from colony 1:10</w:t>
            </w:r>
          </w:p>
        </w:tc>
      </w:tr>
      <w:tr w:rsidR="00E342E4" w14:paraId="651BE0CC" w14:textId="77777777" w:rsidTr="00E342E4">
        <w:tc>
          <w:tcPr>
            <w:tcW w:w="5107" w:type="dxa"/>
          </w:tcPr>
          <w:p w14:paraId="3A2786D3" w14:textId="21EDCA27" w:rsidR="00E342E4" w:rsidRDefault="00E342E4" w:rsidP="00E342E4">
            <w:pPr>
              <w:rPr>
                <w:b/>
              </w:rPr>
            </w:pPr>
            <w:r>
              <w:rPr>
                <w:b/>
              </w:rPr>
              <w:t>3</w:t>
            </w:r>
          </w:p>
        </w:tc>
        <w:tc>
          <w:tcPr>
            <w:tcW w:w="5107" w:type="dxa"/>
          </w:tcPr>
          <w:p w14:paraId="196C26DE" w14:textId="574F112E" w:rsidR="00E342E4" w:rsidRDefault="00E342E4" w:rsidP="00E342E4">
            <w:pPr>
              <w:rPr>
                <w:b/>
              </w:rPr>
            </w:pPr>
            <w:r>
              <w:rPr>
                <w:b/>
              </w:rPr>
              <w:t>gDNA</w:t>
            </w:r>
          </w:p>
        </w:tc>
      </w:tr>
      <w:tr w:rsidR="00E342E4" w14:paraId="6500A27C" w14:textId="77777777" w:rsidTr="00E342E4">
        <w:tc>
          <w:tcPr>
            <w:tcW w:w="5107" w:type="dxa"/>
          </w:tcPr>
          <w:p w14:paraId="798BDD41" w14:textId="2DE6BD9E" w:rsidR="00E342E4" w:rsidRDefault="00E342E4" w:rsidP="00E342E4">
            <w:pPr>
              <w:rPr>
                <w:b/>
              </w:rPr>
            </w:pPr>
            <w:r>
              <w:rPr>
                <w:b/>
              </w:rPr>
              <w:t>4</w:t>
            </w:r>
          </w:p>
        </w:tc>
        <w:tc>
          <w:tcPr>
            <w:tcW w:w="5107" w:type="dxa"/>
          </w:tcPr>
          <w:p w14:paraId="05B3FD14" w14:textId="1468E69F" w:rsidR="00E342E4" w:rsidRDefault="00E342E4" w:rsidP="00E342E4">
            <w:pPr>
              <w:rPr>
                <w:b/>
              </w:rPr>
            </w:pPr>
            <w:r>
              <w:rPr>
                <w:b/>
              </w:rPr>
              <w:t>pKR200 diluted 1:10</w:t>
            </w:r>
            <w:r w:rsidR="00391B82">
              <w:rPr>
                <w:b/>
              </w:rPr>
              <w:t>0</w:t>
            </w:r>
          </w:p>
        </w:tc>
      </w:tr>
      <w:tr w:rsidR="00E342E4" w14:paraId="374AE890" w14:textId="77777777" w:rsidTr="00E342E4">
        <w:tc>
          <w:tcPr>
            <w:tcW w:w="5107" w:type="dxa"/>
          </w:tcPr>
          <w:p w14:paraId="64664E0E" w14:textId="080519C3" w:rsidR="00E342E4" w:rsidRDefault="00E342E4" w:rsidP="00E342E4">
            <w:pPr>
              <w:rPr>
                <w:b/>
              </w:rPr>
            </w:pPr>
            <w:r>
              <w:rPr>
                <w:b/>
              </w:rPr>
              <w:t>5</w:t>
            </w:r>
          </w:p>
        </w:tc>
        <w:tc>
          <w:tcPr>
            <w:tcW w:w="5107" w:type="dxa"/>
          </w:tcPr>
          <w:p w14:paraId="43CD5537" w14:textId="29AC6FAE" w:rsidR="00E342E4" w:rsidRDefault="00E342E4" w:rsidP="00E342E4">
            <w:pPr>
              <w:rPr>
                <w:b/>
              </w:rPr>
            </w:pPr>
            <w:r>
              <w:rPr>
                <w:b/>
              </w:rPr>
              <w:t>No DNA</w:t>
            </w:r>
          </w:p>
        </w:tc>
      </w:tr>
    </w:tbl>
    <w:p w14:paraId="5820E828" w14:textId="77777777" w:rsidR="00E342E4" w:rsidRDefault="00E342E4" w:rsidP="00E342E4">
      <w:pPr>
        <w:rPr>
          <w:b/>
        </w:rPr>
      </w:pPr>
    </w:p>
    <w:p w14:paraId="51A333E0" w14:textId="77777777" w:rsidR="00E342E4" w:rsidRDefault="00E342E4" w:rsidP="00E342E4">
      <w:pPr>
        <w:rPr>
          <w:b/>
        </w:rPr>
      </w:pPr>
    </w:p>
    <w:p w14:paraId="7FFA57FF" w14:textId="77777777" w:rsidR="00E342E4" w:rsidRDefault="00E342E4" w:rsidP="00E342E4">
      <w:pPr>
        <w:rPr>
          <w:b/>
        </w:rPr>
      </w:pPr>
    </w:p>
    <w:p w14:paraId="4A815A4A" w14:textId="5DF21A73" w:rsidR="00E342E4" w:rsidRPr="00E342E4" w:rsidRDefault="00E342E4" w:rsidP="00E342E4">
      <w:pPr>
        <w:rPr>
          <w:b/>
        </w:rPr>
      </w:pPr>
      <w:proofErr w:type="spellStart"/>
      <w:r w:rsidRPr="00391B82">
        <w:rPr>
          <w:rFonts w:ascii="Calibri" w:hAnsi="Calibri" w:cs="Calibri"/>
          <w:b/>
        </w:rPr>
        <w:t>MasterMix</w:t>
      </w:r>
      <w:proofErr w:type="spellEnd"/>
      <w:r>
        <w:rPr>
          <w:b/>
        </w:rPr>
        <w:t xml:space="preserve">: </w:t>
      </w:r>
    </w:p>
    <w:tbl>
      <w:tblPr>
        <w:tblW w:w="9361" w:type="dxa"/>
        <w:tblLook w:val="04A0" w:firstRow="1" w:lastRow="0" w:firstColumn="1" w:lastColumn="0" w:noHBand="0" w:noVBand="1"/>
      </w:tblPr>
      <w:tblGrid>
        <w:gridCol w:w="3147"/>
        <w:gridCol w:w="1875"/>
        <w:gridCol w:w="1844"/>
        <w:gridCol w:w="1271"/>
        <w:gridCol w:w="1224"/>
      </w:tblGrid>
      <w:tr w:rsidR="00E342E4" w14:paraId="372A30DE" w14:textId="77777777" w:rsidTr="00E342E4">
        <w:trPr>
          <w:trHeight w:val="281"/>
        </w:trPr>
        <w:tc>
          <w:tcPr>
            <w:tcW w:w="314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5809B96" w14:textId="77777777" w:rsidR="00E342E4" w:rsidRDefault="00E342E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otal reaction volume</w:t>
            </w:r>
          </w:p>
        </w:tc>
        <w:tc>
          <w:tcPr>
            <w:tcW w:w="1875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1DD7121" w14:textId="77777777" w:rsidR="00E342E4" w:rsidRDefault="00E342E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9DC34" w14:textId="77777777" w:rsidR="00E342E4" w:rsidRDefault="00E342E4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168DF" w14:textId="77777777" w:rsidR="00E342E4" w:rsidRDefault="00E342E4">
            <w:pPr>
              <w:rPr>
                <w:sz w:val="20"/>
                <w:szCs w:val="20"/>
              </w:rPr>
            </w:pP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0EC67" w14:textId="77777777" w:rsidR="00E342E4" w:rsidRDefault="00E342E4">
            <w:pPr>
              <w:rPr>
                <w:sz w:val="20"/>
                <w:szCs w:val="20"/>
              </w:rPr>
            </w:pPr>
          </w:p>
        </w:tc>
      </w:tr>
      <w:tr w:rsidR="00E342E4" w14:paraId="2010487E" w14:textId="77777777" w:rsidTr="00E342E4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8A17B74" w14:textId="77777777" w:rsidR="00E342E4" w:rsidRDefault="00E342E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otal number of reactions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60A03EF" w14:textId="77777777" w:rsidR="00E342E4" w:rsidRDefault="00E342E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5A5CB" w14:textId="77777777" w:rsidR="00E342E4" w:rsidRDefault="00E342E4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6188B" w14:textId="77777777" w:rsidR="00E342E4" w:rsidRDefault="00E342E4">
            <w:pPr>
              <w:rPr>
                <w:sz w:val="20"/>
                <w:szCs w:val="20"/>
              </w:rPr>
            </w:pP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83E06" w14:textId="77777777" w:rsidR="00E342E4" w:rsidRDefault="00E342E4">
            <w:pPr>
              <w:rPr>
                <w:sz w:val="20"/>
                <w:szCs w:val="20"/>
              </w:rPr>
            </w:pPr>
          </w:p>
        </w:tc>
      </w:tr>
      <w:tr w:rsidR="00E342E4" w14:paraId="4093B3E8" w14:textId="77777777" w:rsidTr="00E342E4">
        <w:trPr>
          <w:trHeight w:val="281"/>
        </w:trPr>
        <w:tc>
          <w:tcPr>
            <w:tcW w:w="3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9DB39" w14:textId="77777777" w:rsidR="00E342E4" w:rsidRDefault="00E342E4">
            <w:pPr>
              <w:rPr>
                <w:sz w:val="20"/>
                <w:szCs w:val="20"/>
              </w:rPr>
            </w:pPr>
          </w:p>
        </w:tc>
        <w:tc>
          <w:tcPr>
            <w:tcW w:w="1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BDE32" w14:textId="77777777" w:rsidR="00E342E4" w:rsidRDefault="00E342E4">
            <w:pPr>
              <w:rPr>
                <w:sz w:val="20"/>
                <w:szCs w:val="20"/>
              </w:rPr>
            </w:pP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7D864" w14:textId="77777777" w:rsidR="00E342E4" w:rsidRDefault="00E342E4">
            <w:pPr>
              <w:rPr>
                <w:sz w:val="20"/>
                <w:szCs w:val="20"/>
              </w:rPr>
            </w:pP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53EF4" w14:textId="77777777" w:rsidR="00E342E4" w:rsidRDefault="00E342E4">
            <w:pPr>
              <w:rPr>
                <w:sz w:val="20"/>
                <w:szCs w:val="20"/>
              </w:rPr>
            </w:pP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16D138C" w14:textId="77777777" w:rsidR="00E342E4" w:rsidRDefault="00E342E4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Factor</w:t>
            </w:r>
          </w:p>
        </w:tc>
      </w:tr>
      <w:tr w:rsidR="00E342E4" w14:paraId="2D9F0CDE" w14:textId="77777777" w:rsidTr="00E342E4">
        <w:trPr>
          <w:trHeight w:val="281"/>
        </w:trPr>
        <w:tc>
          <w:tcPr>
            <w:tcW w:w="314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D69A125" w14:textId="77777777" w:rsidR="00E342E4" w:rsidRDefault="00E342E4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Component</w:t>
            </w:r>
          </w:p>
        </w:tc>
        <w:tc>
          <w:tcPr>
            <w:tcW w:w="1875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8580EC9" w14:textId="77777777" w:rsidR="00E342E4" w:rsidRDefault="00E342E4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Stock concentration</w:t>
            </w:r>
          </w:p>
        </w:tc>
        <w:tc>
          <w:tcPr>
            <w:tcW w:w="184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53C2915" w14:textId="77777777" w:rsidR="00E342E4" w:rsidRDefault="00E342E4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Final concentration</w:t>
            </w:r>
          </w:p>
        </w:tc>
        <w:tc>
          <w:tcPr>
            <w:tcW w:w="1271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000F255" w14:textId="77777777" w:rsidR="00E342E4" w:rsidRDefault="00E342E4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 xml:space="preserve">1 </w:t>
            </w:r>
            <w:proofErr w:type="spellStart"/>
            <w:r>
              <w:rPr>
                <w:rFonts w:ascii="Calibri" w:hAnsi="Calibri" w:cs="Calibri"/>
                <w:b/>
                <w:bCs/>
                <w:color w:val="000000"/>
              </w:rPr>
              <w:t>rxn</w:t>
            </w:r>
            <w:proofErr w:type="spellEnd"/>
            <w:r>
              <w:rPr>
                <w:rFonts w:ascii="Calibri" w:hAnsi="Calibri" w:cs="Calibri"/>
                <w:b/>
                <w:bCs/>
                <w:color w:val="000000"/>
              </w:rPr>
              <w:t xml:space="preserve"> volume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F5D6957" w14:textId="77777777" w:rsidR="00E342E4" w:rsidRDefault="00E342E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</w:t>
            </w:r>
          </w:p>
        </w:tc>
      </w:tr>
      <w:tr w:rsidR="00E342E4" w14:paraId="73ABE0C6" w14:textId="77777777" w:rsidTr="00E342E4">
        <w:trPr>
          <w:trHeight w:val="281"/>
        </w:trPr>
        <w:tc>
          <w:tcPr>
            <w:tcW w:w="3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D6775" w14:textId="77777777" w:rsidR="00E342E4" w:rsidRDefault="00E342E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diH2O</w:t>
            </w:r>
          </w:p>
        </w:tc>
        <w:tc>
          <w:tcPr>
            <w:tcW w:w="18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236BFEF" w14:textId="77777777" w:rsidR="00E342E4" w:rsidRDefault="00E342E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96DF1CB" w14:textId="77777777" w:rsidR="00E342E4" w:rsidRDefault="00E342E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9E1B48A" w14:textId="77777777" w:rsidR="00E342E4" w:rsidRDefault="00E342E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2.4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2D80104" w14:textId="77777777" w:rsidR="00E342E4" w:rsidRDefault="00E342E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4.4</w:t>
            </w:r>
          </w:p>
        </w:tc>
      </w:tr>
      <w:tr w:rsidR="00E342E4" w14:paraId="51A3718D" w14:textId="77777777" w:rsidTr="00E342E4">
        <w:trPr>
          <w:trHeight w:val="281"/>
        </w:trPr>
        <w:tc>
          <w:tcPr>
            <w:tcW w:w="314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3DB0278" w14:textId="77777777" w:rsidR="00E342E4" w:rsidRDefault="00E342E4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rimeSTAR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GXL Buffer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3FA76B5" w14:textId="77777777" w:rsidR="00E342E4" w:rsidRDefault="00E342E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x</w:t>
            </w:r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AA8D1AC" w14:textId="77777777" w:rsidR="00E342E4" w:rsidRDefault="00E342E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x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9809E1C" w14:textId="77777777" w:rsidR="00E342E4" w:rsidRDefault="00E342E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.0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63E5DDA" w14:textId="77777777" w:rsidR="00E342E4" w:rsidRDefault="00E342E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4</w:t>
            </w:r>
          </w:p>
        </w:tc>
      </w:tr>
      <w:tr w:rsidR="00E342E4" w14:paraId="37AC033F" w14:textId="77777777" w:rsidTr="00E342E4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64803B8" w14:textId="77777777" w:rsidR="00E342E4" w:rsidRDefault="00E342E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NTPs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3C366FD" w14:textId="77777777" w:rsidR="00E342E4" w:rsidRDefault="00E342E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5 mM</w:t>
            </w:r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A52B3C7" w14:textId="77777777" w:rsidR="00E342E4" w:rsidRDefault="00E342E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 mM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1C7B827" w14:textId="77777777" w:rsidR="00E342E4" w:rsidRDefault="00E342E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6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5F0885C" w14:textId="77777777" w:rsidR="00E342E4" w:rsidRDefault="00E342E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.6</w:t>
            </w:r>
          </w:p>
        </w:tc>
      </w:tr>
      <w:tr w:rsidR="00E342E4" w14:paraId="30E94143" w14:textId="77777777" w:rsidTr="00E342E4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D0548D9" w14:textId="77777777" w:rsidR="00E342E4" w:rsidRDefault="00E342E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oligo F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EC8992E" w14:textId="77777777" w:rsidR="00E342E4" w:rsidRDefault="00E342E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10 </w:t>
            </w:r>
            <w:proofErr w:type="spellStart"/>
            <w:proofErr w:type="gramStart"/>
            <w:r>
              <w:rPr>
                <w:rFonts w:ascii="Calibri" w:hAnsi="Calibri" w:cs="Calibri"/>
                <w:color w:val="000000"/>
              </w:rPr>
              <w:t>uM</w:t>
            </w:r>
            <w:proofErr w:type="spellEnd"/>
            <w:proofErr w:type="gramEnd"/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0A94636" w14:textId="77777777" w:rsidR="00E342E4" w:rsidRDefault="00E342E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0.3 </w:t>
            </w:r>
            <w:proofErr w:type="spellStart"/>
            <w:r>
              <w:rPr>
                <w:rFonts w:ascii="Calibri" w:hAnsi="Calibri" w:cs="Calibri"/>
                <w:color w:val="000000"/>
              </w:rPr>
              <w:t>uM</w:t>
            </w:r>
            <w:proofErr w:type="spellEnd"/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8F770EA" w14:textId="77777777" w:rsidR="00E342E4" w:rsidRDefault="00E342E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7B39F0B" w14:textId="77777777" w:rsidR="00E342E4" w:rsidRDefault="00E342E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6</w:t>
            </w:r>
          </w:p>
        </w:tc>
      </w:tr>
      <w:tr w:rsidR="00E342E4" w14:paraId="0FA915CB" w14:textId="77777777" w:rsidTr="00E342E4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F798020" w14:textId="77777777" w:rsidR="00E342E4" w:rsidRDefault="00E342E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oligo R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3355531" w14:textId="77777777" w:rsidR="00E342E4" w:rsidRDefault="00E342E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10 </w:t>
            </w:r>
            <w:proofErr w:type="spellStart"/>
            <w:proofErr w:type="gramStart"/>
            <w:r>
              <w:rPr>
                <w:rFonts w:ascii="Calibri" w:hAnsi="Calibri" w:cs="Calibri"/>
                <w:color w:val="000000"/>
              </w:rPr>
              <w:t>uM</w:t>
            </w:r>
            <w:proofErr w:type="spellEnd"/>
            <w:proofErr w:type="gramEnd"/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0122585" w14:textId="77777777" w:rsidR="00E342E4" w:rsidRDefault="00E342E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0.3 </w:t>
            </w:r>
            <w:proofErr w:type="spellStart"/>
            <w:r>
              <w:rPr>
                <w:rFonts w:ascii="Calibri" w:hAnsi="Calibri" w:cs="Calibri"/>
                <w:color w:val="000000"/>
              </w:rPr>
              <w:t>uM</w:t>
            </w:r>
            <w:proofErr w:type="spellEnd"/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3364EBC" w14:textId="77777777" w:rsidR="00E342E4" w:rsidRDefault="00E342E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5775FF5" w14:textId="77777777" w:rsidR="00E342E4" w:rsidRDefault="00E342E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6</w:t>
            </w:r>
          </w:p>
        </w:tc>
      </w:tr>
      <w:tr w:rsidR="00E342E4" w14:paraId="02C8FC5C" w14:textId="77777777" w:rsidTr="00E342E4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4B5D3C7" w14:textId="77777777" w:rsidR="00E342E4" w:rsidRDefault="00E342E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emplate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E8A5AA0" w14:textId="77777777" w:rsidR="00E342E4" w:rsidRDefault="00E342E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0 ng/</w:t>
            </w:r>
            <w:proofErr w:type="spellStart"/>
            <w:r>
              <w:rPr>
                <w:rFonts w:ascii="Calibri" w:hAnsi="Calibri" w:cs="Calibri"/>
                <w:color w:val="000000"/>
              </w:rPr>
              <w:t>ul</w:t>
            </w:r>
            <w:proofErr w:type="spellEnd"/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CC38418" w14:textId="77777777" w:rsidR="00E342E4" w:rsidRDefault="00E342E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 ng/</w:t>
            </w:r>
            <w:proofErr w:type="spellStart"/>
            <w:r>
              <w:rPr>
                <w:rFonts w:ascii="Calibri" w:hAnsi="Calibri" w:cs="Calibri"/>
                <w:color w:val="000000"/>
              </w:rPr>
              <w:t>ul</w:t>
            </w:r>
            <w:proofErr w:type="spellEnd"/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3AF49A3" w14:textId="77777777" w:rsidR="00E342E4" w:rsidRDefault="00E342E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6A8BF8B" w14:textId="77777777" w:rsidR="00E342E4" w:rsidRDefault="00E342E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</w:tr>
      <w:tr w:rsidR="00E342E4" w14:paraId="1D52068A" w14:textId="77777777" w:rsidTr="00E342E4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386061F" w14:textId="77777777" w:rsidR="00E342E4" w:rsidRDefault="00E342E4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rimeSTAR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GXL DNA Polymerase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7A5D603" w14:textId="77777777" w:rsidR="00E342E4" w:rsidRDefault="00E342E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25 U/</w:t>
            </w:r>
            <w:proofErr w:type="spellStart"/>
            <w:r>
              <w:rPr>
                <w:rFonts w:ascii="Calibri" w:hAnsi="Calibri" w:cs="Calibri"/>
                <w:color w:val="000000"/>
              </w:rPr>
              <w:t>ul</w:t>
            </w:r>
            <w:proofErr w:type="spellEnd"/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0102082" w14:textId="77777777" w:rsidR="00E342E4" w:rsidRDefault="00E342E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25 U/</w:t>
            </w:r>
            <w:proofErr w:type="spellStart"/>
            <w:r>
              <w:rPr>
                <w:rFonts w:ascii="Calibri" w:hAnsi="Calibri" w:cs="Calibri"/>
                <w:color w:val="000000"/>
              </w:rPr>
              <w:t>ul</w:t>
            </w:r>
            <w:proofErr w:type="spellEnd"/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5BBF8F5" w14:textId="77777777" w:rsidR="00E342E4" w:rsidRDefault="00E342E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74AD81F" w14:textId="77777777" w:rsidR="00E342E4" w:rsidRDefault="00E342E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4</w:t>
            </w:r>
          </w:p>
        </w:tc>
      </w:tr>
      <w:tr w:rsidR="00E342E4" w14:paraId="36638391" w14:textId="77777777" w:rsidTr="004A4680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ED19779" w14:textId="77777777" w:rsidR="00E342E4" w:rsidRDefault="00E342E4">
            <w:pPr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 </w:t>
            </w:r>
          </w:p>
        </w:tc>
        <w:tc>
          <w:tcPr>
            <w:tcW w:w="1875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9ACF7C3" w14:textId="77777777" w:rsidR="00E342E4" w:rsidRDefault="00E342E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BA9E8F3" w14:textId="77777777" w:rsidR="00E342E4" w:rsidRDefault="00E342E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otal volume</w:t>
            </w: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05AAEE2" w14:textId="77777777" w:rsidR="00E342E4" w:rsidRDefault="00E342E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1F3F0A3" w14:textId="77777777" w:rsidR="00E342E4" w:rsidRDefault="00E342E4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17.6</w:t>
            </w:r>
          </w:p>
        </w:tc>
      </w:tr>
      <w:tr w:rsidR="004A4680" w14:paraId="65181D4A" w14:textId="77777777" w:rsidTr="004A4680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7E7DE1F1" w14:textId="77777777" w:rsidR="004A4680" w:rsidRDefault="004A4680">
            <w:pPr>
              <w:rPr>
                <w:rFonts w:ascii="Arial" w:hAnsi="Arial" w:cs="Arial"/>
                <w:color w:val="000000"/>
              </w:rPr>
            </w:pPr>
          </w:p>
        </w:tc>
        <w:tc>
          <w:tcPr>
            <w:tcW w:w="1875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3E51C3FA" w14:textId="77777777" w:rsidR="004A4680" w:rsidRDefault="004A4680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61D8172C" w14:textId="77777777" w:rsidR="004A4680" w:rsidRDefault="004A4680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39FDEC85" w14:textId="77777777" w:rsidR="004A4680" w:rsidRDefault="004A4680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5D67759E" w14:textId="77777777" w:rsidR="004A4680" w:rsidRDefault="004A4680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</w:tr>
      <w:tr w:rsidR="004A4680" w14:paraId="60D0A8EB" w14:textId="77777777" w:rsidTr="00E342E4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0A81C987" w14:textId="77777777" w:rsidR="004A4680" w:rsidRDefault="004A4680">
            <w:pPr>
              <w:rPr>
                <w:rFonts w:ascii="Arial" w:hAnsi="Arial" w:cs="Arial"/>
                <w:color w:val="000000"/>
              </w:rPr>
            </w:pPr>
          </w:p>
          <w:p w14:paraId="358F11DE" w14:textId="77777777" w:rsidR="004A4680" w:rsidRDefault="004A4680">
            <w:pPr>
              <w:rPr>
                <w:rFonts w:ascii="Arial" w:hAnsi="Arial" w:cs="Arial"/>
                <w:color w:val="000000"/>
              </w:rPr>
            </w:pP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4CAD5441" w14:textId="77777777" w:rsidR="004A4680" w:rsidRDefault="004A4680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30861CF4" w14:textId="77777777" w:rsidR="004A4680" w:rsidRDefault="004A4680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2411803A" w14:textId="77777777" w:rsidR="004A4680" w:rsidRDefault="004A4680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4E7104C4" w14:textId="77777777" w:rsidR="004A4680" w:rsidRDefault="004A4680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</w:tr>
    </w:tbl>
    <w:p w14:paraId="25268177" w14:textId="0F90610D" w:rsidR="004A4680" w:rsidRPr="004A4680" w:rsidRDefault="004A4680" w:rsidP="004A4680">
      <w:p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  <w:rPr>
          <w:rFonts w:ascii="Calibri" w:hAnsi="Calibri" w:cs="Calibri"/>
        </w:rPr>
      </w:pPr>
      <w:r w:rsidRPr="004A4680">
        <w:rPr>
          <w:rFonts w:ascii="Calibri" w:hAnsi="Calibri" w:cs="Calibri"/>
        </w:rPr>
        <w:t>Protocol for PCR</w:t>
      </w:r>
    </w:p>
    <w:p w14:paraId="4AA4C097" w14:textId="58969D89" w:rsidR="004A4680" w:rsidRDefault="004A4680" w:rsidP="004A4680">
      <w:pPr>
        <w:numPr>
          <w:ilvl w:val="0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Acquire and label PCR tubes. Be sure to include at least 1 positive and 1 negative control for each PCR experiment.</w:t>
      </w:r>
    </w:p>
    <w:p w14:paraId="2D7D3D8B" w14:textId="77777777" w:rsidR="004A4680" w:rsidRDefault="004A4680" w:rsidP="004A4680">
      <w:pPr>
        <w:numPr>
          <w:ilvl w:val="0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Get a container of ice to keep the components on</w:t>
      </w:r>
    </w:p>
    <w:p w14:paraId="38AECB6C" w14:textId="77777777" w:rsidR="004A4680" w:rsidRDefault="004A4680" w:rsidP="004A4680">
      <w:pPr>
        <w:numPr>
          <w:ilvl w:val="0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Acquire the following components and put them on ice, labeling tubes if necessary:</w:t>
      </w:r>
    </w:p>
    <w:p w14:paraId="24BEC47B" w14:textId="77777777" w:rsidR="004A4680" w:rsidRDefault="004A4680" w:rsidP="004A4680">
      <w:pPr>
        <w:numPr>
          <w:ilvl w:val="1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Molecular grade H2O in 1.5 mL microfuge tube</w:t>
      </w:r>
    </w:p>
    <w:p w14:paraId="458458C8" w14:textId="77777777" w:rsidR="004A4680" w:rsidRDefault="004A4680" w:rsidP="004A4680">
      <w:pPr>
        <w:numPr>
          <w:ilvl w:val="1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KOD/</w:t>
      </w:r>
      <w:proofErr w:type="spellStart"/>
      <w:r>
        <w:rPr>
          <w:rFonts w:ascii="Cambria" w:eastAsia="Cambria" w:hAnsi="Cambria" w:cs="Cambria"/>
          <w:color w:val="000000"/>
          <w:sz w:val="22"/>
          <w:szCs w:val="22"/>
        </w:rPr>
        <w:t>primestar</w:t>
      </w:r>
      <w:proofErr w:type="spellEnd"/>
      <w:r>
        <w:rPr>
          <w:rFonts w:ascii="Cambria" w:eastAsia="Cambria" w:hAnsi="Cambria" w:cs="Cambria"/>
          <w:color w:val="000000"/>
          <w:sz w:val="22"/>
          <w:szCs w:val="22"/>
        </w:rPr>
        <w:t xml:space="preserve"> buffer</w:t>
      </w:r>
    </w:p>
    <w:p w14:paraId="014ED00B" w14:textId="77777777" w:rsidR="004A4680" w:rsidRDefault="004A4680" w:rsidP="004A4680">
      <w:pPr>
        <w:numPr>
          <w:ilvl w:val="1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dNTPs</w:t>
      </w:r>
    </w:p>
    <w:p w14:paraId="478FF23D" w14:textId="77777777" w:rsidR="004A4680" w:rsidRDefault="004A4680" w:rsidP="004A4680">
      <w:pPr>
        <w:numPr>
          <w:ilvl w:val="1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oligo F (10uM)</w:t>
      </w:r>
    </w:p>
    <w:p w14:paraId="784CE97F" w14:textId="77777777" w:rsidR="004A4680" w:rsidRDefault="004A4680" w:rsidP="004A4680">
      <w:pPr>
        <w:numPr>
          <w:ilvl w:val="1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oligo R (10uM)</w:t>
      </w:r>
    </w:p>
    <w:p w14:paraId="39A6A28D" w14:textId="77777777" w:rsidR="004A4680" w:rsidRDefault="004A4680" w:rsidP="004A4680">
      <w:pPr>
        <w:numPr>
          <w:ilvl w:val="1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template (</w:t>
      </w:r>
      <w:proofErr w:type="spellStart"/>
      <w:r>
        <w:rPr>
          <w:rFonts w:ascii="Cambria" w:eastAsia="Cambria" w:hAnsi="Cambria" w:cs="Cambria"/>
          <w:color w:val="000000"/>
          <w:sz w:val="22"/>
          <w:szCs w:val="22"/>
        </w:rPr>
        <w:t>eg.</w:t>
      </w:r>
      <w:proofErr w:type="spellEnd"/>
      <w:r>
        <w:rPr>
          <w:rFonts w:ascii="Cambria" w:eastAsia="Cambria" w:hAnsi="Cambria" w:cs="Cambria"/>
          <w:color w:val="000000"/>
          <w:sz w:val="22"/>
          <w:szCs w:val="22"/>
        </w:rPr>
        <w:t xml:space="preserve"> LVS gDNA, plasmid, colony, etc.) </w:t>
      </w:r>
    </w:p>
    <w:p w14:paraId="48B6C6FA" w14:textId="77777777" w:rsidR="004A4680" w:rsidRDefault="004A4680" w:rsidP="004A4680">
      <w:pPr>
        <w:numPr>
          <w:ilvl w:val="1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Note: KOD/</w:t>
      </w:r>
      <w:proofErr w:type="spellStart"/>
      <w:r>
        <w:rPr>
          <w:rFonts w:ascii="Cambria" w:eastAsia="Cambria" w:hAnsi="Cambria" w:cs="Cambria"/>
          <w:color w:val="000000"/>
          <w:sz w:val="22"/>
          <w:szCs w:val="22"/>
        </w:rPr>
        <w:t>primestar</w:t>
      </w:r>
      <w:proofErr w:type="spellEnd"/>
      <w:r>
        <w:rPr>
          <w:rFonts w:ascii="Cambria" w:eastAsia="Cambria" w:hAnsi="Cambria" w:cs="Cambria"/>
          <w:color w:val="000000"/>
          <w:sz w:val="22"/>
          <w:szCs w:val="22"/>
        </w:rPr>
        <w:t xml:space="preserve"> enzyme should be kept in the freezer until it is used as it is expensive and should be added last</w:t>
      </w:r>
    </w:p>
    <w:p w14:paraId="26FC30CD" w14:textId="77777777" w:rsidR="004A4680" w:rsidRDefault="004A4680" w:rsidP="004A4680">
      <w:pPr>
        <w:numPr>
          <w:ilvl w:val="0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Centrifuge the microfuge tubes to get any solution out of the microfuge tube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cover</w:t>
      </w:r>
      <w:proofErr w:type="gramEnd"/>
      <w:r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</w:p>
    <w:p w14:paraId="33E8E2FE" w14:textId="77777777" w:rsidR="004A4680" w:rsidRDefault="004A4680" w:rsidP="004A4680">
      <w:pPr>
        <w:numPr>
          <w:ilvl w:val="0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If any of the solutions are frozen, be sure to vortex the microfuge tube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in order to</w:t>
      </w:r>
      <w:proofErr w:type="gramEnd"/>
      <w:r>
        <w:rPr>
          <w:rFonts w:ascii="Cambria" w:eastAsia="Cambria" w:hAnsi="Cambria" w:cs="Cambria"/>
          <w:color w:val="000000"/>
          <w:sz w:val="22"/>
          <w:szCs w:val="22"/>
        </w:rPr>
        <w:t xml:space="preserve"> dissolve it (tubes with frozen components may not be homogenized)</w:t>
      </w:r>
    </w:p>
    <w:p w14:paraId="0858FECC" w14:textId="77777777" w:rsidR="004A4680" w:rsidRDefault="004A4680" w:rsidP="004A4680">
      <w:pPr>
        <w:numPr>
          <w:ilvl w:val="1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DO NOT vortex the enzyme itself or any solution with enzyme because </w:t>
      </w:r>
      <w:proofErr w:type="spellStart"/>
      <w:r>
        <w:rPr>
          <w:rFonts w:ascii="Cambria" w:eastAsia="Cambria" w:hAnsi="Cambria" w:cs="Cambria"/>
          <w:color w:val="000000"/>
          <w:sz w:val="22"/>
          <w:szCs w:val="22"/>
        </w:rPr>
        <w:t>vortexing</w:t>
      </w:r>
      <w:proofErr w:type="spellEnd"/>
      <w:r>
        <w:rPr>
          <w:rFonts w:ascii="Cambria" w:eastAsia="Cambria" w:hAnsi="Cambria" w:cs="Cambria"/>
          <w:color w:val="000000"/>
          <w:sz w:val="22"/>
          <w:szCs w:val="22"/>
        </w:rPr>
        <w:t xml:space="preserve"> will expose it to oxygen and degrade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it</w:t>
      </w:r>
      <w:proofErr w:type="gramEnd"/>
    </w:p>
    <w:p w14:paraId="59338763" w14:textId="77777777" w:rsidR="004A4680" w:rsidRDefault="004A4680" w:rsidP="004A4680">
      <w:pPr>
        <w:numPr>
          <w:ilvl w:val="0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Use PCR_worksheet.xlsx to make establish the specifics of what will be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added</w:t>
      </w:r>
      <w:proofErr w:type="gramEnd"/>
    </w:p>
    <w:p w14:paraId="28DDD268" w14:textId="77777777" w:rsidR="004A4680" w:rsidRDefault="004A4680" w:rsidP="004A4680">
      <w:pPr>
        <w:numPr>
          <w:ilvl w:val="1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The file is located in the Protocols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folder</w:t>
      </w:r>
      <w:proofErr w:type="gramEnd"/>
    </w:p>
    <w:p w14:paraId="60DDB9C5" w14:textId="77777777" w:rsidR="004A4680" w:rsidRDefault="004A4680" w:rsidP="004A4680">
      <w:pPr>
        <w:numPr>
          <w:ilvl w:val="1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Also</w:t>
      </w:r>
      <w:proofErr w:type="gramEnd"/>
      <w:r>
        <w:rPr>
          <w:rFonts w:ascii="Cambria" w:eastAsia="Cambria" w:hAnsi="Cambria" w:cs="Cambria"/>
          <w:color w:val="000000"/>
          <w:sz w:val="22"/>
          <w:szCs w:val="22"/>
        </w:rPr>
        <w:t xml:space="preserve"> setup table below to specify which primers and source DNA will be used</w:t>
      </w:r>
    </w:p>
    <w:p w14:paraId="352C9A2D" w14:textId="77777777" w:rsidR="004A4680" w:rsidRDefault="004A4680" w:rsidP="004A4680">
      <w:pPr>
        <w:numPr>
          <w:ilvl w:val="0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Add appropriate volume (based on PCR worksheet) of each experiment specific primer (forward and reverse) to PCR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tubes</w:t>
      </w:r>
      <w:proofErr w:type="gramEnd"/>
    </w:p>
    <w:p w14:paraId="0B238180" w14:textId="77777777" w:rsidR="004A4680" w:rsidRDefault="004A4680" w:rsidP="004A4680">
      <w:pPr>
        <w:numPr>
          <w:ilvl w:val="0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Add </w:t>
      </w:r>
      <w:proofErr w:type="spellStart"/>
      <w:r>
        <w:rPr>
          <w:rFonts w:ascii="Cambria" w:eastAsia="Cambria" w:hAnsi="Cambria" w:cs="Cambria"/>
          <w:color w:val="000000"/>
          <w:sz w:val="22"/>
          <w:szCs w:val="22"/>
        </w:rPr>
        <w:t>ddi</w:t>
      </w:r>
      <w:proofErr w:type="spellEnd"/>
      <w:r>
        <w:rPr>
          <w:rFonts w:ascii="Cambria" w:eastAsia="Cambria" w:hAnsi="Cambria" w:cs="Cambria"/>
          <w:color w:val="000000"/>
          <w:sz w:val="22"/>
          <w:szCs w:val="22"/>
        </w:rPr>
        <w:t xml:space="preserve"> H2O to negative control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tube</w:t>
      </w:r>
      <w:proofErr w:type="gramEnd"/>
    </w:p>
    <w:p w14:paraId="6C2BB41C" w14:textId="77777777" w:rsidR="004A4680" w:rsidRDefault="004A4680" w:rsidP="004A4680">
      <w:pPr>
        <w:numPr>
          <w:ilvl w:val="1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Template volume for 1 reaction</w:t>
      </w:r>
    </w:p>
    <w:p w14:paraId="63A9813E" w14:textId="77777777" w:rsidR="004A4680" w:rsidRDefault="004A4680" w:rsidP="004A4680">
      <w:pPr>
        <w:numPr>
          <w:ilvl w:val="0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Prepare a master-mix in a 1.5 mL microfuge tube by adding the following according to the worksheet and using micropipettes:</w:t>
      </w:r>
    </w:p>
    <w:p w14:paraId="78D01717" w14:textId="77777777" w:rsidR="004A4680" w:rsidRDefault="004A4680" w:rsidP="004A4680">
      <w:pPr>
        <w:numPr>
          <w:ilvl w:val="1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Add </w:t>
      </w:r>
      <w:proofErr w:type="spellStart"/>
      <w:r>
        <w:rPr>
          <w:rFonts w:ascii="Cambria" w:eastAsia="Cambria" w:hAnsi="Cambria" w:cs="Cambria"/>
          <w:color w:val="000000"/>
          <w:sz w:val="22"/>
          <w:szCs w:val="22"/>
        </w:rPr>
        <w:t>ddi</w:t>
      </w:r>
      <w:proofErr w:type="spellEnd"/>
      <w:r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H2O</w:t>
      </w:r>
      <w:proofErr w:type="gramEnd"/>
    </w:p>
    <w:p w14:paraId="6212B8F3" w14:textId="77777777" w:rsidR="004A4680" w:rsidRDefault="004A4680" w:rsidP="004A4680">
      <w:pPr>
        <w:numPr>
          <w:ilvl w:val="1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Add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dNTPs</w:t>
      </w:r>
      <w:proofErr w:type="gramEnd"/>
    </w:p>
    <w:p w14:paraId="034E3C31" w14:textId="77777777" w:rsidR="004A4680" w:rsidRDefault="004A4680" w:rsidP="004A4680">
      <w:pPr>
        <w:numPr>
          <w:ilvl w:val="1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Add KOD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buffer</w:t>
      </w:r>
      <w:proofErr w:type="gramEnd"/>
    </w:p>
    <w:p w14:paraId="6B67C537" w14:textId="77777777" w:rsidR="004A4680" w:rsidRDefault="004A4680" w:rsidP="004A4680">
      <w:pPr>
        <w:numPr>
          <w:ilvl w:val="1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Add KOD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enzyme</w:t>
      </w:r>
      <w:proofErr w:type="gramEnd"/>
    </w:p>
    <w:p w14:paraId="0705CFA3" w14:textId="77777777" w:rsidR="004A4680" w:rsidRDefault="004A4680" w:rsidP="004A4680">
      <w:pPr>
        <w:numPr>
          <w:ilvl w:val="0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Mix the master-mix solution by pipetting up and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down</w:t>
      </w:r>
      <w:proofErr w:type="gramEnd"/>
    </w:p>
    <w:p w14:paraId="04FB65FA" w14:textId="77777777" w:rsidR="004A4680" w:rsidRDefault="004A4680" w:rsidP="004A4680">
      <w:pPr>
        <w:numPr>
          <w:ilvl w:val="1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Do not vortex to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mix</w:t>
      </w:r>
      <w:proofErr w:type="gramEnd"/>
    </w:p>
    <w:p w14:paraId="3B83DF6B" w14:textId="77777777" w:rsidR="004A4680" w:rsidRDefault="004A4680" w:rsidP="004A4680">
      <w:pPr>
        <w:numPr>
          <w:ilvl w:val="0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Add appropriate volume of master-mix to negative control PCR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tube</w:t>
      </w:r>
      <w:proofErr w:type="gramEnd"/>
    </w:p>
    <w:p w14:paraId="4D1EDD2B" w14:textId="77777777" w:rsidR="004A4680" w:rsidRDefault="004A4680" w:rsidP="004A4680">
      <w:pPr>
        <w:numPr>
          <w:ilvl w:val="0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Add template to Master Mix</w:t>
      </w:r>
    </w:p>
    <w:p w14:paraId="34179789" w14:textId="77777777" w:rsidR="004A4680" w:rsidRDefault="004A4680" w:rsidP="004A4680">
      <w:pPr>
        <w:numPr>
          <w:ilvl w:val="1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Factor template volume minus 1 template reaction volume</w:t>
      </w:r>
    </w:p>
    <w:p w14:paraId="081D1F3E" w14:textId="77777777" w:rsidR="004A4680" w:rsidRDefault="004A4680" w:rsidP="004A4680">
      <w:pPr>
        <w:numPr>
          <w:ilvl w:val="0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Add appropriate volume of master mix to each PCR tube (except negative control) and pipette up and down to mix (conserves tips)</w:t>
      </w:r>
    </w:p>
    <w:p w14:paraId="6044310A" w14:textId="77777777" w:rsidR="004A4680" w:rsidRDefault="004A4680" w:rsidP="004A4680">
      <w:pPr>
        <w:numPr>
          <w:ilvl w:val="0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lastRenderedPageBreak/>
        <w:t xml:space="preserve">Close PCR Tubes until the caps are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tight</w:t>
      </w:r>
      <w:proofErr w:type="gramEnd"/>
    </w:p>
    <w:p w14:paraId="331A2A38" w14:textId="77777777" w:rsidR="004A4680" w:rsidRDefault="004A4680" w:rsidP="004A4680">
      <w:pPr>
        <w:numPr>
          <w:ilvl w:val="0"/>
          <w:numId w:val="30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Place the PCR Tubes in the thermocycler on STN 1 – the following settings should be in place:</w:t>
      </w:r>
    </w:p>
    <w:p w14:paraId="0DD27B2A" w14:textId="77777777" w:rsidR="004A4680" w:rsidRDefault="004A4680" w:rsidP="004A4680">
      <w:pPr>
        <w:numPr>
          <w:ilvl w:val="1"/>
          <w:numId w:val="30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jc w:val="both"/>
      </w:pPr>
      <w:r>
        <w:rPr>
          <w:rFonts w:ascii="Cambria" w:eastAsia="Cambria" w:hAnsi="Cambria" w:cs="Cambria"/>
          <w:color w:val="000000"/>
          <w:sz w:val="22"/>
          <w:szCs w:val="22"/>
        </w:rPr>
        <w:t>Heat at 94 degrees for 2 minutes,</w:t>
      </w:r>
    </w:p>
    <w:p w14:paraId="5ECBC569" w14:textId="77777777" w:rsidR="004A4680" w:rsidRDefault="004A4680" w:rsidP="004A4680">
      <w:pPr>
        <w:numPr>
          <w:ilvl w:val="1"/>
          <w:numId w:val="30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jc w:val="both"/>
      </w:pPr>
      <w:r>
        <w:rPr>
          <w:rFonts w:ascii="Cambria" w:eastAsia="Cambria" w:hAnsi="Cambria" w:cs="Cambria"/>
          <w:color w:val="000000"/>
          <w:sz w:val="22"/>
          <w:szCs w:val="22"/>
        </w:rPr>
        <w:t>94 degrees C for 20 seconds</w:t>
      </w:r>
    </w:p>
    <w:p w14:paraId="4A612E1A" w14:textId="77777777" w:rsidR="004A4680" w:rsidRDefault="004A4680" w:rsidP="004A4680">
      <w:pPr>
        <w:numPr>
          <w:ilvl w:val="1"/>
          <w:numId w:val="30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jc w:val="both"/>
      </w:pPr>
      <w:r>
        <w:rPr>
          <w:rFonts w:ascii="Cambria" w:eastAsia="Cambria" w:hAnsi="Cambria" w:cs="Cambria"/>
          <w:color w:val="000000"/>
          <w:sz w:val="22"/>
          <w:szCs w:val="22"/>
        </w:rPr>
        <w:t>50 degrees C for 30 seconds</w:t>
      </w:r>
    </w:p>
    <w:p w14:paraId="0D3276F0" w14:textId="77777777" w:rsidR="004A4680" w:rsidRDefault="004A4680" w:rsidP="004A4680">
      <w:pPr>
        <w:numPr>
          <w:ilvl w:val="1"/>
          <w:numId w:val="30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jc w:val="both"/>
      </w:pPr>
      <w:r>
        <w:rPr>
          <w:rFonts w:ascii="Cambria" w:eastAsia="Cambria" w:hAnsi="Cambria" w:cs="Cambria"/>
          <w:color w:val="000000"/>
          <w:sz w:val="22"/>
          <w:szCs w:val="22"/>
        </w:rPr>
        <w:t>68 degrees C for 1 minute/kb (adjust based on expected size of product)</w:t>
      </w:r>
    </w:p>
    <w:p w14:paraId="64098058" w14:textId="77777777" w:rsidR="004A4680" w:rsidRDefault="004A4680" w:rsidP="004A4680">
      <w:pPr>
        <w:numPr>
          <w:ilvl w:val="1"/>
          <w:numId w:val="30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jc w:val="both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Go back to step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2</w:t>
      </w:r>
      <w:proofErr w:type="gramEnd"/>
      <w:r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</w:p>
    <w:p w14:paraId="5B8DA1C9" w14:textId="77777777" w:rsidR="004A4680" w:rsidRDefault="004A4680" w:rsidP="004A4680">
      <w:pPr>
        <w:numPr>
          <w:ilvl w:val="1"/>
          <w:numId w:val="30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jc w:val="both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Repeat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32x</w:t>
      </w:r>
      <w:proofErr w:type="gramEnd"/>
    </w:p>
    <w:p w14:paraId="6384727C" w14:textId="77777777" w:rsidR="004A4680" w:rsidRDefault="004A4680" w:rsidP="004A4680">
      <w:pPr>
        <w:numPr>
          <w:ilvl w:val="1"/>
          <w:numId w:val="30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jc w:val="both"/>
      </w:pPr>
      <w:r>
        <w:rPr>
          <w:rFonts w:ascii="Cambria" w:eastAsia="Cambria" w:hAnsi="Cambria" w:cs="Cambria"/>
          <w:color w:val="000000"/>
          <w:sz w:val="22"/>
          <w:szCs w:val="22"/>
        </w:rPr>
        <w:t>68 degrees C for 5 minutes</w:t>
      </w:r>
    </w:p>
    <w:p w14:paraId="6B28F069" w14:textId="77777777" w:rsidR="004A4680" w:rsidRPr="004A4680" w:rsidRDefault="004A4680" w:rsidP="004A4680">
      <w:pPr>
        <w:numPr>
          <w:ilvl w:val="1"/>
          <w:numId w:val="30"/>
        </w:numPr>
        <w:pBdr>
          <w:top w:val="nil"/>
          <w:left w:val="nil"/>
          <w:bottom w:val="nil"/>
          <w:right w:val="nil"/>
          <w:between w:val="nil"/>
        </w:pBdr>
        <w:spacing w:after="200" w:line="276" w:lineRule="auto"/>
        <w:jc w:val="both"/>
      </w:pPr>
      <w:r>
        <w:rPr>
          <w:rFonts w:ascii="Cambria" w:eastAsia="Cambria" w:hAnsi="Cambria" w:cs="Cambria"/>
          <w:color w:val="000000"/>
          <w:sz w:val="22"/>
          <w:szCs w:val="22"/>
        </w:rPr>
        <w:t>12 degrees C for infinity</w:t>
      </w:r>
    </w:p>
    <w:p w14:paraId="29532588" w14:textId="5029070C" w:rsidR="00041852" w:rsidRPr="00214D13" w:rsidRDefault="00041852" w:rsidP="00041852">
      <w:pPr>
        <w:pStyle w:val="Heading1"/>
        <w:rPr>
          <w:color w:val="8D64B8"/>
        </w:rPr>
      </w:pPr>
      <w:bookmarkStart w:id="20" w:name="_Toc164330893"/>
      <w:r>
        <w:rPr>
          <w:color w:val="8D64B8"/>
        </w:rPr>
        <w:t>March 2024</w:t>
      </w:r>
      <w:bookmarkEnd w:id="20"/>
    </w:p>
    <w:p w14:paraId="5E81240E" w14:textId="77777777" w:rsidR="004A4680" w:rsidRDefault="004A4680" w:rsidP="004A4680">
      <w:pPr>
        <w:pBdr>
          <w:top w:val="nil"/>
          <w:left w:val="nil"/>
          <w:bottom w:val="nil"/>
          <w:right w:val="nil"/>
          <w:between w:val="nil"/>
        </w:pBdr>
        <w:spacing w:after="200" w:line="276" w:lineRule="auto"/>
        <w:jc w:val="both"/>
        <w:rPr>
          <w:rFonts w:ascii="Cambria" w:eastAsia="Cambria" w:hAnsi="Cambria" w:cs="Cambria"/>
          <w:color w:val="000000"/>
          <w:sz w:val="22"/>
          <w:szCs w:val="22"/>
        </w:rPr>
      </w:pPr>
    </w:p>
    <w:p w14:paraId="24851B61" w14:textId="0398D6EC" w:rsidR="004A4680" w:rsidRPr="00391B82" w:rsidRDefault="004A4680" w:rsidP="004A4680">
      <w:pPr>
        <w:rPr>
          <w:rFonts w:ascii="Calibri" w:hAnsi="Calibri" w:cs="Calibri"/>
          <w:b/>
        </w:rPr>
      </w:pPr>
      <w:r w:rsidRPr="00391B82">
        <w:rPr>
          <w:rFonts w:ascii="Calibri" w:hAnsi="Calibri" w:cs="Calibri"/>
          <w:b/>
        </w:rPr>
        <w:t xml:space="preserve">Monday, March </w:t>
      </w:r>
      <w:proofErr w:type="gramStart"/>
      <w:r w:rsidRPr="00391B82">
        <w:rPr>
          <w:rFonts w:ascii="Calibri" w:hAnsi="Calibri" w:cs="Calibri"/>
          <w:b/>
        </w:rPr>
        <w:t>4 ,</w:t>
      </w:r>
      <w:proofErr w:type="gramEnd"/>
      <w:r w:rsidRPr="00391B82">
        <w:rPr>
          <w:rFonts w:ascii="Calibri" w:hAnsi="Calibri" w:cs="Calibri"/>
          <w:b/>
        </w:rPr>
        <w:t xml:space="preserve"> 2024</w:t>
      </w:r>
    </w:p>
    <w:p w14:paraId="21782FFB" w14:textId="77777777" w:rsidR="004A4680" w:rsidRDefault="004A4680" w:rsidP="004A4680">
      <w:pPr>
        <w:rPr>
          <w:b/>
          <w:color w:val="FF84D0"/>
          <w:sz w:val="18"/>
          <w:szCs w:val="18"/>
        </w:rPr>
      </w:pPr>
      <w:r w:rsidRPr="00BC591D">
        <w:rPr>
          <w:b/>
          <w:color w:val="FF84D0"/>
          <w:sz w:val="18"/>
          <w:szCs w:val="18"/>
        </w:rPr>
        <w:t xml:space="preserve">To Do: </w:t>
      </w:r>
    </w:p>
    <w:p w14:paraId="0FE80ABD" w14:textId="0C46CC7B" w:rsidR="004A4680" w:rsidRDefault="004A4680" w:rsidP="004A4680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>Run gel of practice PCR from Thursday</w:t>
      </w:r>
    </w:p>
    <w:p w14:paraId="43DC65F4" w14:textId="13DD11E9" w:rsidR="004C1E61" w:rsidRDefault="004C1E61" w:rsidP="004A4680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 xml:space="preserve">Repeat practice </w:t>
      </w:r>
      <w:proofErr w:type="gramStart"/>
      <w:r>
        <w:rPr>
          <w:b/>
        </w:rPr>
        <w:t>PCR</w:t>
      </w:r>
      <w:proofErr w:type="gramEnd"/>
    </w:p>
    <w:p w14:paraId="29600C25" w14:textId="3FA294DF" w:rsidR="00422DA0" w:rsidRDefault="00422DA0" w:rsidP="004A4680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 xml:space="preserve">Count serial dilution </w:t>
      </w:r>
      <w:proofErr w:type="gramStart"/>
      <w:r>
        <w:rPr>
          <w:b/>
        </w:rPr>
        <w:t>plates</w:t>
      </w:r>
      <w:proofErr w:type="gramEnd"/>
      <w:r>
        <w:rPr>
          <w:b/>
        </w:rPr>
        <w:t xml:space="preserve"> </w:t>
      </w:r>
    </w:p>
    <w:p w14:paraId="4B9875AC" w14:textId="7C44487E" w:rsidR="004A4680" w:rsidRPr="000C78A1" w:rsidRDefault="004A4680" w:rsidP="004A4680">
      <w:pPr>
        <w:pStyle w:val="Heading2"/>
      </w:pPr>
      <w:bookmarkStart w:id="21" w:name="_Toc164330894"/>
      <w:r w:rsidRPr="000C78A1">
        <w:t>Setting up to run</w:t>
      </w:r>
      <w:r>
        <w:t xml:space="preserve"> practice</w:t>
      </w:r>
      <w:r w:rsidRPr="000C78A1">
        <w:t xml:space="preserve"> </w:t>
      </w:r>
      <w:proofErr w:type="gramStart"/>
      <w:r w:rsidRPr="000C78A1">
        <w:t>gel</w:t>
      </w:r>
      <w:bookmarkEnd w:id="21"/>
      <w:proofErr w:type="gramEnd"/>
    </w:p>
    <w:p w14:paraId="32E723F2" w14:textId="792F6E64" w:rsidR="004A4680" w:rsidRDefault="004A4680" w:rsidP="004A4680">
      <w:pPr>
        <w:pStyle w:val="ListParagraph"/>
        <w:numPr>
          <w:ilvl w:val="0"/>
          <w:numId w:val="32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Thaw 5 PCR strip tubes </w:t>
      </w:r>
    </w:p>
    <w:p w14:paraId="685ADA4C" w14:textId="3DA1C411" w:rsidR="004A4680" w:rsidRDefault="004A4680" w:rsidP="004A4680">
      <w:pPr>
        <w:pStyle w:val="ListParagraph"/>
        <w:numPr>
          <w:ilvl w:val="0"/>
          <w:numId w:val="32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Set up agarose gel rig </w:t>
      </w:r>
      <w:r w:rsidRPr="004A4680">
        <w:rPr>
          <w:rFonts w:ascii="Calibri" w:hAnsi="Calibri" w:cs="Calibri"/>
          <w:color w:val="D99594" w:themeColor="accent2" w:themeTint="99"/>
          <w:sz w:val="24"/>
          <w:szCs w:val="24"/>
        </w:rPr>
        <w:t xml:space="preserve">(used the small yellow one, yellow rig </w:t>
      </w:r>
      <w:proofErr w:type="spellStart"/>
      <w:r w:rsidRPr="004A4680">
        <w:rPr>
          <w:rFonts w:ascii="Calibri" w:hAnsi="Calibri" w:cs="Calibri"/>
          <w:color w:val="D99594" w:themeColor="accent2" w:themeTint="99"/>
          <w:sz w:val="24"/>
          <w:szCs w:val="24"/>
        </w:rPr>
        <w:t>bc</w:t>
      </w:r>
      <w:proofErr w:type="spellEnd"/>
      <w:r w:rsidRPr="004A4680">
        <w:rPr>
          <w:rFonts w:ascii="Calibri" w:hAnsi="Calibri" w:cs="Calibri"/>
          <w:color w:val="D99594" w:themeColor="accent2" w:themeTint="99"/>
          <w:sz w:val="24"/>
          <w:szCs w:val="24"/>
        </w:rPr>
        <w:t xml:space="preserve"> there is less volume). </w:t>
      </w:r>
    </w:p>
    <w:p w14:paraId="00757838" w14:textId="4299D36D" w:rsidR="004A4680" w:rsidRDefault="004A4680" w:rsidP="004A4680">
      <w:pPr>
        <w:pStyle w:val="ListParagraph"/>
        <w:numPr>
          <w:ilvl w:val="0"/>
          <w:numId w:val="32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Load </w:t>
      </w:r>
      <w:r w:rsidR="009E12D0">
        <w:rPr>
          <w:rFonts w:ascii="Calibri" w:hAnsi="Calibri" w:cs="Calibri"/>
          <w:color w:val="D99594" w:themeColor="accent2" w:themeTint="99"/>
          <w:sz w:val="24"/>
          <w:szCs w:val="24"/>
        </w:rPr>
        <w:t>6</w:t>
      </w:r>
      <w:r>
        <w:rPr>
          <w:rFonts w:ascii="Calibri" w:hAnsi="Calibri" w:cs="Calibri"/>
          <w:sz w:val="24"/>
          <w:szCs w:val="24"/>
        </w:rPr>
        <w:t xml:space="preserve"> </w:t>
      </w:r>
      <w:proofErr w:type="spellStart"/>
      <w:r>
        <w:rPr>
          <w:rFonts w:ascii="Calibri" w:hAnsi="Calibri" w:cs="Calibri"/>
          <w:sz w:val="24"/>
          <w:szCs w:val="24"/>
        </w:rPr>
        <w:t>uL</w:t>
      </w:r>
      <w:proofErr w:type="spellEnd"/>
      <w:r>
        <w:rPr>
          <w:rFonts w:ascii="Calibri" w:hAnsi="Calibri" w:cs="Calibri"/>
          <w:sz w:val="24"/>
          <w:szCs w:val="24"/>
        </w:rPr>
        <w:t xml:space="preserve"> of </w:t>
      </w:r>
      <w:proofErr w:type="spellStart"/>
      <w:r>
        <w:rPr>
          <w:rFonts w:ascii="Calibri" w:hAnsi="Calibri" w:cs="Calibri"/>
          <w:sz w:val="24"/>
          <w:szCs w:val="24"/>
        </w:rPr>
        <w:t>Sybersafe</w:t>
      </w:r>
      <w:proofErr w:type="spellEnd"/>
      <w:r>
        <w:rPr>
          <w:rFonts w:ascii="Calibri" w:hAnsi="Calibri" w:cs="Calibri"/>
          <w:sz w:val="24"/>
          <w:szCs w:val="24"/>
        </w:rPr>
        <w:t xml:space="preserve"> (mix with column) Pour agarose gel into rig after cools. And let sit until solidified. </w:t>
      </w:r>
    </w:p>
    <w:p w14:paraId="3591B152" w14:textId="77777777" w:rsidR="004A4680" w:rsidRDefault="004A4680" w:rsidP="004A4680">
      <w:pPr>
        <w:pStyle w:val="ListParagraph"/>
        <w:numPr>
          <w:ilvl w:val="0"/>
          <w:numId w:val="32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Load 10 </w:t>
      </w:r>
      <w:proofErr w:type="spellStart"/>
      <w:r>
        <w:rPr>
          <w:rFonts w:ascii="Calibri" w:hAnsi="Calibri" w:cs="Calibri"/>
          <w:sz w:val="24"/>
          <w:szCs w:val="24"/>
        </w:rPr>
        <w:t>ul</w:t>
      </w:r>
      <w:proofErr w:type="spellEnd"/>
      <w:r>
        <w:rPr>
          <w:rFonts w:ascii="Calibri" w:hAnsi="Calibri" w:cs="Calibri"/>
          <w:sz w:val="24"/>
          <w:szCs w:val="24"/>
        </w:rPr>
        <w:t xml:space="preserve"> of 1Kb ladder dye into ladder </w:t>
      </w:r>
    </w:p>
    <w:p w14:paraId="314C5A60" w14:textId="77777777" w:rsidR="004A4680" w:rsidRDefault="004A4680" w:rsidP="004A4680">
      <w:pPr>
        <w:pStyle w:val="ListParagraph"/>
        <w:numPr>
          <w:ilvl w:val="0"/>
          <w:numId w:val="32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Mix 5 </w:t>
      </w:r>
      <w:proofErr w:type="spellStart"/>
      <w:r>
        <w:rPr>
          <w:rFonts w:ascii="Calibri" w:hAnsi="Calibri" w:cs="Calibri"/>
          <w:sz w:val="24"/>
          <w:szCs w:val="24"/>
        </w:rPr>
        <w:t>uL</w:t>
      </w:r>
      <w:proofErr w:type="spellEnd"/>
      <w:r>
        <w:rPr>
          <w:rFonts w:ascii="Calibri" w:hAnsi="Calibri" w:cs="Calibri"/>
          <w:sz w:val="24"/>
          <w:szCs w:val="24"/>
        </w:rPr>
        <w:t xml:space="preserve"> of loading dye into the each 20 </w:t>
      </w:r>
      <w:proofErr w:type="spellStart"/>
      <w:r>
        <w:rPr>
          <w:rFonts w:ascii="Calibri" w:hAnsi="Calibri" w:cs="Calibri"/>
          <w:sz w:val="24"/>
          <w:szCs w:val="24"/>
        </w:rPr>
        <w:t>uL</w:t>
      </w:r>
      <w:proofErr w:type="spellEnd"/>
      <w:r>
        <w:rPr>
          <w:rFonts w:ascii="Calibri" w:hAnsi="Calibri" w:cs="Calibri"/>
          <w:sz w:val="24"/>
          <w:szCs w:val="24"/>
        </w:rPr>
        <w:t xml:space="preserve"> PCR colony strip tube. Using the multichannel, to load the dye into PCR strip tubes. </w:t>
      </w:r>
    </w:p>
    <w:p w14:paraId="5933F408" w14:textId="77777777" w:rsidR="004A4680" w:rsidRDefault="004A4680" w:rsidP="004A4680">
      <w:pPr>
        <w:pStyle w:val="ListParagraph"/>
        <w:numPr>
          <w:ilvl w:val="0"/>
          <w:numId w:val="32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Load PCR strips tubes into each well about 20 </w:t>
      </w:r>
      <w:proofErr w:type="spellStart"/>
      <w:r>
        <w:rPr>
          <w:rFonts w:ascii="Calibri" w:hAnsi="Calibri" w:cs="Calibri"/>
          <w:sz w:val="24"/>
          <w:szCs w:val="24"/>
        </w:rPr>
        <w:t>uL</w:t>
      </w:r>
      <w:proofErr w:type="spellEnd"/>
    </w:p>
    <w:p w14:paraId="3925CAF9" w14:textId="77777777" w:rsidR="004A4680" w:rsidRDefault="004A4680" w:rsidP="004A4680">
      <w:pPr>
        <w:pStyle w:val="ListParagraph"/>
        <w:numPr>
          <w:ilvl w:val="0"/>
          <w:numId w:val="32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Run to red when connecting power pack to casting tray. </w:t>
      </w:r>
      <w:r>
        <w:rPr>
          <w:rFonts w:ascii="Calibri" w:hAnsi="Calibri" w:cs="Calibri"/>
          <w:b/>
          <w:bCs/>
          <w:sz w:val="24"/>
          <w:szCs w:val="24"/>
        </w:rPr>
        <w:t xml:space="preserve">Covered tray with aluminum foil so </w:t>
      </w:r>
      <w:proofErr w:type="spellStart"/>
      <w:r>
        <w:rPr>
          <w:rFonts w:ascii="Calibri" w:hAnsi="Calibri" w:cs="Calibri"/>
          <w:b/>
          <w:bCs/>
          <w:sz w:val="24"/>
          <w:szCs w:val="24"/>
        </w:rPr>
        <w:t>Sybersafe</w:t>
      </w:r>
      <w:proofErr w:type="spellEnd"/>
      <w:r>
        <w:rPr>
          <w:rFonts w:ascii="Calibri" w:hAnsi="Calibri" w:cs="Calibri"/>
          <w:b/>
          <w:bCs/>
          <w:sz w:val="24"/>
          <w:szCs w:val="24"/>
        </w:rPr>
        <w:t xml:space="preserve"> does not degrade under light. </w:t>
      </w:r>
    </w:p>
    <w:p w14:paraId="2E789566" w14:textId="482F5BB9" w:rsidR="004A4680" w:rsidRPr="00391B82" w:rsidRDefault="00391B82" w:rsidP="004A4680">
      <w:pPr>
        <w:rPr>
          <w:rFonts w:ascii="Calibri" w:hAnsi="Calibri" w:cs="Calibri"/>
          <w:b/>
        </w:rPr>
      </w:pPr>
      <w:r w:rsidRPr="00391B82">
        <w:rPr>
          <w:rFonts w:ascii="Calibri" w:hAnsi="Calibri" w:cs="Calibri"/>
          <w:b/>
        </w:rPr>
        <w:t>Picture of gel</w:t>
      </w:r>
    </w:p>
    <w:p w14:paraId="0471D543" w14:textId="77777777" w:rsidR="00391B82" w:rsidRPr="004A4680" w:rsidRDefault="00391B82" w:rsidP="004A4680">
      <w:pPr>
        <w:rPr>
          <w:b/>
        </w:rPr>
      </w:pPr>
    </w:p>
    <w:p w14:paraId="15B2281C" w14:textId="77777777" w:rsidR="001F62ED" w:rsidRDefault="001F62ED" w:rsidP="007B216F"/>
    <w:p w14:paraId="6EB987F2" w14:textId="77777777" w:rsidR="001F62ED" w:rsidRDefault="001F62ED" w:rsidP="007B216F"/>
    <w:p w14:paraId="5EA13D95" w14:textId="77777777" w:rsidR="001F62ED" w:rsidRDefault="001F62ED" w:rsidP="007B216F"/>
    <w:p w14:paraId="6AC461E8" w14:textId="77777777" w:rsidR="001F62ED" w:rsidRDefault="001F62ED" w:rsidP="007B216F"/>
    <w:p w14:paraId="0AECE6E3" w14:textId="77777777" w:rsidR="001F62ED" w:rsidRDefault="001F62ED" w:rsidP="007B216F"/>
    <w:p w14:paraId="3D6251A1" w14:textId="2024F883" w:rsidR="001F62ED" w:rsidRDefault="001F62ED">
      <w:r>
        <w:br w:type="page"/>
      </w:r>
      <w:r w:rsidR="00391B82">
        <w:rPr>
          <w:noProof/>
        </w:rPr>
        <w:lastRenderedPageBreak/>
        <w:drawing>
          <wp:inline distT="0" distB="0" distL="0" distR="0" wp14:anchorId="455E83C5" wp14:editId="35A19D2C">
            <wp:extent cx="2884722" cy="2153752"/>
            <wp:effectExtent l="0" t="0" r="0" b="5715"/>
            <wp:docPr id="1808681941" name="Picture 2" descr="A white background with black spot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08681941" name="Picture 2" descr="A white background with black spots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10368" cy="21728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CEFF7E" w14:textId="77777777" w:rsidR="00391B82" w:rsidRDefault="00391B82"/>
    <w:p w14:paraId="7C075034" w14:textId="6251FE34" w:rsidR="00391B82" w:rsidRDefault="00391B82">
      <w:pPr>
        <w:rPr>
          <w:rFonts w:ascii="Calibri" w:hAnsi="Calibri" w:cs="Calibri"/>
          <w:color w:val="C238B8"/>
        </w:rPr>
      </w:pPr>
      <w:r w:rsidRPr="00391B82">
        <w:rPr>
          <w:rFonts w:ascii="Calibri" w:hAnsi="Calibri" w:cs="Calibri"/>
          <w:color w:val="C238B8"/>
        </w:rPr>
        <w:t>Reflection</w:t>
      </w:r>
      <w:r>
        <w:rPr>
          <w:rFonts w:ascii="Calibri" w:hAnsi="Calibri" w:cs="Calibri"/>
          <w:color w:val="C238B8"/>
        </w:rPr>
        <w:t xml:space="preserve">: </w:t>
      </w:r>
    </w:p>
    <w:p w14:paraId="43CC2138" w14:textId="27FCA702" w:rsidR="00391B82" w:rsidRDefault="00391B82">
      <w:pPr>
        <w:rPr>
          <w:rFonts w:ascii="Calibri" w:hAnsi="Calibri" w:cs="Calibri"/>
          <w:color w:val="C238B8"/>
        </w:rPr>
      </w:pPr>
      <w:r>
        <w:rPr>
          <w:rFonts w:ascii="Calibri" w:hAnsi="Calibri" w:cs="Calibri"/>
          <w:color w:val="C238B8"/>
        </w:rPr>
        <w:t xml:space="preserve">BM and I observed the gel and there were no present bands except with the chance of primer dimers. If there is an issue with </w:t>
      </w:r>
      <w:proofErr w:type="gramStart"/>
      <w:r>
        <w:rPr>
          <w:rFonts w:ascii="Calibri" w:hAnsi="Calibri" w:cs="Calibri"/>
          <w:color w:val="C238B8"/>
        </w:rPr>
        <w:t>all of</w:t>
      </w:r>
      <w:proofErr w:type="gramEnd"/>
      <w:r>
        <w:rPr>
          <w:rFonts w:ascii="Calibri" w:hAnsi="Calibri" w:cs="Calibri"/>
          <w:color w:val="C238B8"/>
        </w:rPr>
        <w:t xml:space="preserve"> the 5 reaction samples, this could have been a </w:t>
      </w:r>
      <w:proofErr w:type="spellStart"/>
      <w:r>
        <w:rPr>
          <w:rFonts w:ascii="Calibri" w:hAnsi="Calibri" w:cs="Calibri"/>
          <w:color w:val="C238B8"/>
        </w:rPr>
        <w:t>mastermix</w:t>
      </w:r>
      <w:proofErr w:type="spellEnd"/>
      <w:r>
        <w:rPr>
          <w:rFonts w:ascii="Calibri" w:hAnsi="Calibri" w:cs="Calibri"/>
          <w:color w:val="C238B8"/>
        </w:rPr>
        <w:t xml:space="preserve"> error. BM suggested that this can be </w:t>
      </w:r>
      <w:r w:rsidR="004C1E61">
        <w:rPr>
          <w:rFonts w:ascii="Calibri" w:hAnsi="Calibri" w:cs="Calibri"/>
          <w:color w:val="C238B8"/>
        </w:rPr>
        <w:t>since</w:t>
      </w:r>
      <w:r>
        <w:rPr>
          <w:rFonts w:ascii="Calibri" w:hAnsi="Calibri" w:cs="Calibri"/>
          <w:color w:val="C238B8"/>
        </w:rPr>
        <w:t xml:space="preserve"> we used a DNA polymerase from his cloning box that was an aliquot and could have been an older aliquot. </w:t>
      </w:r>
    </w:p>
    <w:p w14:paraId="6C3FFF1B" w14:textId="77777777" w:rsidR="004C1E61" w:rsidRDefault="004C1E61">
      <w:pPr>
        <w:rPr>
          <w:rFonts w:ascii="Calibri" w:hAnsi="Calibri" w:cs="Calibri"/>
          <w:color w:val="C238B8"/>
        </w:rPr>
      </w:pPr>
    </w:p>
    <w:p w14:paraId="5971B49C" w14:textId="38C58E0D" w:rsidR="004C1E61" w:rsidRDefault="004C1E61" w:rsidP="004C1E61">
      <w:pPr>
        <w:rPr>
          <w:b/>
        </w:rPr>
      </w:pPr>
      <w:r>
        <w:rPr>
          <w:b/>
        </w:rPr>
        <w:t xml:space="preserve">Practice PCR </w:t>
      </w:r>
      <w:r w:rsidR="0009107D">
        <w:rPr>
          <w:b/>
        </w:rPr>
        <w:t>#2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7"/>
        <w:gridCol w:w="5107"/>
      </w:tblGrid>
      <w:tr w:rsidR="004C1E61" w14:paraId="59526735" w14:textId="77777777" w:rsidTr="00985B9F">
        <w:tc>
          <w:tcPr>
            <w:tcW w:w="5107" w:type="dxa"/>
          </w:tcPr>
          <w:p w14:paraId="7A2AB2BD" w14:textId="77777777" w:rsidR="004C1E61" w:rsidRDefault="004C1E61" w:rsidP="00985B9F">
            <w:pPr>
              <w:rPr>
                <w:b/>
              </w:rPr>
            </w:pPr>
            <w:r>
              <w:rPr>
                <w:b/>
              </w:rPr>
              <w:t>Sample number</w:t>
            </w:r>
          </w:p>
        </w:tc>
        <w:tc>
          <w:tcPr>
            <w:tcW w:w="5107" w:type="dxa"/>
          </w:tcPr>
          <w:p w14:paraId="5317F658" w14:textId="77777777" w:rsidR="004C1E61" w:rsidRDefault="004C1E61" w:rsidP="00985B9F">
            <w:pPr>
              <w:rPr>
                <w:b/>
              </w:rPr>
            </w:pPr>
            <w:r>
              <w:rPr>
                <w:b/>
              </w:rPr>
              <w:t>Reaction name</w:t>
            </w:r>
          </w:p>
        </w:tc>
      </w:tr>
      <w:tr w:rsidR="004C1E61" w14:paraId="1F1D7906" w14:textId="77777777" w:rsidTr="00985B9F">
        <w:tc>
          <w:tcPr>
            <w:tcW w:w="5107" w:type="dxa"/>
          </w:tcPr>
          <w:p w14:paraId="494E42E8" w14:textId="77777777" w:rsidR="004C1E61" w:rsidRDefault="004C1E61" w:rsidP="00985B9F">
            <w:pPr>
              <w:rPr>
                <w:b/>
              </w:rPr>
            </w:pPr>
            <w:r>
              <w:rPr>
                <w:b/>
              </w:rPr>
              <w:t>1</w:t>
            </w:r>
          </w:p>
        </w:tc>
        <w:tc>
          <w:tcPr>
            <w:tcW w:w="5107" w:type="dxa"/>
          </w:tcPr>
          <w:p w14:paraId="5A699246" w14:textId="77777777" w:rsidR="004C1E61" w:rsidRPr="00E342E4" w:rsidRDefault="004C1E61" w:rsidP="00985B9F">
            <w:pPr>
              <w:rPr>
                <w:b/>
                <w:vertAlign w:val="superscript"/>
              </w:rPr>
            </w:pPr>
            <w:r>
              <w:rPr>
                <w:b/>
              </w:rPr>
              <w:t>Primary Integrant (from serial dilution 10</w:t>
            </w:r>
            <w:r>
              <w:rPr>
                <w:b/>
                <w:vertAlign w:val="superscript"/>
              </w:rPr>
              <w:t>-2)</w:t>
            </w:r>
          </w:p>
        </w:tc>
      </w:tr>
      <w:tr w:rsidR="004C1E61" w14:paraId="631C5A39" w14:textId="77777777" w:rsidTr="00985B9F">
        <w:tc>
          <w:tcPr>
            <w:tcW w:w="5107" w:type="dxa"/>
          </w:tcPr>
          <w:p w14:paraId="48B89CBE" w14:textId="77777777" w:rsidR="004C1E61" w:rsidRDefault="004C1E61" w:rsidP="00985B9F">
            <w:pPr>
              <w:rPr>
                <w:b/>
              </w:rPr>
            </w:pPr>
            <w:r>
              <w:rPr>
                <w:b/>
              </w:rPr>
              <w:t>2</w:t>
            </w:r>
          </w:p>
        </w:tc>
        <w:tc>
          <w:tcPr>
            <w:tcW w:w="5107" w:type="dxa"/>
          </w:tcPr>
          <w:p w14:paraId="6D61FC63" w14:textId="77777777" w:rsidR="004C1E61" w:rsidRDefault="004C1E61" w:rsidP="00985B9F">
            <w:pPr>
              <w:rPr>
                <w:b/>
              </w:rPr>
            </w:pPr>
            <w:r>
              <w:rPr>
                <w:b/>
              </w:rPr>
              <w:t>LVS from colony 1:10</w:t>
            </w:r>
          </w:p>
        </w:tc>
      </w:tr>
      <w:tr w:rsidR="004C1E61" w14:paraId="708AF2D6" w14:textId="77777777" w:rsidTr="00985B9F">
        <w:tc>
          <w:tcPr>
            <w:tcW w:w="5107" w:type="dxa"/>
          </w:tcPr>
          <w:p w14:paraId="51BE2B13" w14:textId="77777777" w:rsidR="004C1E61" w:rsidRDefault="004C1E61" w:rsidP="00985B9F">
            <w:pPr>
              <w:rPr>
                <w:b/>
              </w:rPr>
            </w:pPr>
            <w:r>
              <w:rPr>
                <w:b/>
              </w:rPr>
              <w:t>3</w:t>
            </w:r>
          </w:p>
        </w:tc>
        <w:tc>
          <w:tcPr>
            <w:tcW w:w="5107" w:type="dxa"/>
          </w:tcPr>
          <w:p w14:paraId="0787671A" w14:textId="77777777" w:rsidR="004C1E61" w:rsidRDefault="004C1E61" w:rsidP="00985B9F">
            <w:pPr>
              <w:rPr>
                <w:b/>
              </w:rPr>
            </w:pPr>
            <w:r>
              <w:rPr>
                <w:b/>
              </w:rPr>
              <w:t>gDNA</w:t>
            </w:r>
          </w:p>
        </w:tc>
      </w:tr>
      <w:tr w:rsidR="004C1E61" w14:paraId="7F8140FA" w14:textId="77777777" w:rsidTr="00985B9F">
        <w:tc>
          <w:tcPr>
            <w:tcW w:w="5107" w:type="dxa"/>
          </w:tcPr>
          <w:p w14:paraId="1D92E3E5" w14:textId="77777777" w:rsidR="004C1E61" w:rsidRDefault="004C1E61" w:rsidP="00985B9F">
            <w:pPr>
              <w:rPr>
                <w:b/>
              </w:rPr>
            </w:pPr>
            <w:r>
              <w:rPr>
                <w:b/>
              </w:rPr>
              <w:t>4</w:t>
            </w:r>
          </w:p>
        </w:tc>
        <w:tc>
          <w:tcPr>
            <w:tcW w:w="5107" w:type="dxa"/>
          </w:tcPr>
          <w:p w14:paraId="273D8E1A" w14:textId="77777777" w:rsidR="004C1E61" w:rsidRDefault="004C1E61" w:rsidP="00985B9F">
            <w:pPr>
              <w:rPr>
                <w:b/>
              </w:rPr>
            </w:pPr>
            <w:r>
              <w:rPr>
                <w:b/>
              </w:rPr>
              <w:t>pKR200 diluted 1:100</w:t>
            </w:r>
          </w:p>
        </w:tc>
      </w:tr>
      <w:tr w:rsidR="004C1E61" w14:paraId="17B9E6F3" w14:textId="77777777" w:rsidTr="00985B9F">
        <w:tc>
          <w:tcPr>
            <w:tcW w:w="5107" w:type="dxa"/>
          </w:tcPr>
          <w:p w14:paraId="1CA6A63E" w14:textId="77777777" w:rsidR="004C1E61" w:rsidRDefault="004C1E61" w:rsidP="00985B9F">
            <w:pPr>
              <w:rPr>
                <w:b/>
              </w:rPr>
            </w:pPr>
            <w:r>
              <w:rPr>
                <w:b/>
              </w:rPr>
              <w:t>5</w:t>
            </w:r>
          </w:p>
        </w:tc>
        <w:tc>
          <w:tcPr>
            <w:tcW w:w="5107" w:type="dxa"/>
          </w:tcPr>
          <w:p w14:paraId="40444FE5" w14:textId="77777777" w:rsidR="004C1E61" w:rsidRDefault="004C1E61" w:rsidP="00985B9F">
            <w:pPr>
              <w:rPr>
                <w:b/>
              </w:rPr>
            </w:pPr>
            <w:r>
              <w:rPr>
                <w:b/>
              </w:rPr>
              <w:t>No DNA</w:t>
            </w:r>
          </w:p>
        </w:tc>
      </w:tr>
    </w:tbl>
    <w:p w14:paraId="51DDBB30" w14:textId="77777777" w:rsidR="004C1E61" w:rsidRDefault="004C1E61" w:rsidP="004C1E61">
      <w:pPr>
        <w:rPr>
          <w:b/>
        </w:rPr>
      </w:pPr>
    </w:p>
    <w:p w14:paraId="42630225" w14:textId="77777777" w:rsidR="004C1E61" w:rsidRDefault="004C1E61" w:rsidP="004C1E61">
      <w:pPr>
        <w:rPr>
          <w:b/>
        </w:rPr>
      </w:pPr>
    </w:p>
    <w:p w14:paraId="6B5619E2" w14:textId="77777777" w:rsidR="004C1E61" w:rsidRDefault="004C1E61" w:rsidP="004C1E61">
      <w:pPr>
        <w:rPr>
          <w:b/>
        </w:rPr>
      </w:pPr>
    </w:p>
    <w:p w14:paraId="612BE823" w14:textId="77777777" w:rsidR="004C1E61" w:rsidRPr="00E342E4" w:rsidRDefault="004C1E61" w:rsidP="004C1E61">
      <w:pPr>
        <w:rPr>
          <w:b/>
        </w:rPr>
      </w:pPr>
      <w:proofErr w:type="spellStart"/>
      <w:r w:rsidRPr="00391B82">
        <w:rPr>
          <w:rFonts w:ascii="Calibri" w:hAnsi="Calibri" w:cs="Calibri"/>
          <w:b/>
        </w:rPr>
        <w:t>MasterMix</w:t>
      </w:r>
      <w:proofErr w:type="spellEnd"/>
      <w:r>
        <w:rPr>
          <w:b/>
        </w:rPr>
        <w:t xml:space="preserve">: </w:t>
      </w:r>
    </w:p>
    <w:tbl>
      <w:tblPr>
        <w:tblW w:w="9361" w:type="dxa"/>
        <w:tblLook w:val="04A0" w:firstRow="1" w:lastRow="0" w:firstColumn="1" w:lastColumn="0" w:noHBand="0" w:noVBand="1"/>
      </w:tblPr>
      <w:tblGrid>
        <w:gridCol w:w="3147"/>
        <w:gridCol w:w="1875"/>
        <w:gridCol w:w="1844"/>
        <w:gridCol w:w="1271"/>
        <w:gridCol w:w="1224"/>
      </w:tblGrid>
      <w:tr w:rsidR="004C1E61" w14:paraId="3985BDBD" w14:textId="77777777" w:rsidTr="00985B9F">
        <w:trPr>
          <w:trHeight w:val="281"/>
        </w:trPr>
        <w:tc>
          <w:tcPr>
            <w:tcW w:w="314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C757C46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otal reaction volume</w:t>
            </w:r>
          </w:p>
        </w:tc>
        <w:tc>
          <w:tcPr>
            <w:tcW w:w="1875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22D8968" w14:textId="77777777" w:rsidR="004C1E61" w:rsidRDefault="004C1E61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D3DE9" w14:textId="77777777" w:rsidR="004C1E61" w:rsidRDefault="004C1E61" w:rsidP="00985B9F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CF979" w14:textId="77777777" w:rsidR="004C1E61" w:rsidRDefault="004C1E61" w:rsidP="00985B9F">
            <w:pPr>
              <w:rPr>
                <w:sz w:val="20"/>
                <w:szCs w:val="20"/>
              </w:rPr>
            </w:pP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B6B07" w14:textId="77777777" w:rsidR="004C1E61" w:rsidRDefault="004C1E61" w:rsidP="00985B9F">
            <w:pPr>
              <w:rPr>
                <w:sz w:val="20"/>
                <w:szCs w:val="20"/>
              </w:rPr>
            </w:pPr>
          </w:p>
        </w:tc>
      </w:tr>
      <w:tr w:rsidR="004C1E61" w14:paraId="15A02B47" w14:textId="77777777" w:rsidTr="00985B9F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ACCDF77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otal number of reactions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0A5AFFA" w14:textId="77777777" w:rsidR="004C1E61" w:rsidRDefault="004C1E61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CB1D4" w14:textId="77777777" w:rsidR="004C1E61" w:rsidRDefault="004C1E61" w:rsidP="00985B9F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F1212" w14:textId="77777777" w:rsidR="004C1E61" w:rsidRDefault="004C1E61" w:rsidP="00985B9F">
            <w:pPr>
              <w:rPr>
                <w:sz w:val="20"/>
                <w:szCs w:val="20"/>
              </w:rPr>
            </w:pP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50BBE" w14:textId="77777777" w:rsidR="004C1E61" w:rsidRDefault="004C1E61" w:rsidP="00985B9F">
            <w:pPr>
              <w:rPr>
                <w:sz w:val="20"/>
                <w:szCs w:val="20"/>
              </w:rPr>
            </w:pPr>
          </w:p>
        </w:tc>
      </w:tr>
      <w:tr w:rsidR="004C1E61" w14:paraId="14110749" w14:textId="77777777" w:rsidTr="00985B9F">
        <w:trPr>
          <w:trHeight w:val="281"/>
        </w:trPr>
        <w:tc>
          <w:tcPr>
            <w:tcW w:w="3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8FF8F" w14:textId="77777777" w:rsidR="004C1E61" w:rsidRDefault="004C1E61" w:rsidP="00985B9F">
            <w:pPr>
              <w:rPr>
                <w:sz w:val="20"/>
                <w:szCs w:val="20"/>
              </w:rPr>
            </w:pPr>
          </w:p>
        </w:tc>
        <w:tc>
          <w:tcPr>
            <w:tcW w:w="1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0F6B4" w14:textId="77777777" w:rsidR="004C1E61" w:rsidRDefault="004C1E61" w:rsidP="00985B9F">
            <w:pPr>
              <w:rPr>
                <w:sz w:val="20"/>
                <w:szCs w:val="20"/>
              </w:rPr>
            </w:pP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5247E" w14:textId="77777777" w:rsidR="004C1E61" w:rsidRDefault="004C1E61" w:rsidP="00985B9F">
            <w:pPr>
              <w:rPr>
                <w:sz w:val="20"/>
                <w:szCs w:val="20"/>
              </w:rPr>
            </w:pP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5CC17" w14:textId="77777777" w:rsidR="004C1E61" w:rsidRDefault="004C1E61" w:rsidP="00985B9F">
            <w:pPr>
              <w:rPr>
                <w:sz w:val="20"/>
                <w:szCs w:val="20"/>
              </w:rPr>
            </w:pP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A6371C9" w14:textId="77777777" w:rsidR="004C1E61" w:rsidRDefault="004C1E61" w:rsidP="00985B9F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Factor</w:t>
            </w:r>
          </w:p>
        </w:tc>
      </w:tr>
      <w:tr w:rsidR="004C1E61" w14:paraId="778815F5" w14:textId="77777777" w:rsidTr="00985B9F">
        <w:trPr>
          <w:trHeight w:val="281"/>
        </w:trPr>
        <w:tc>
          <w:tcPr>
            <w:tcW w:w="314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C513822" w14:textId="77777777" w:rsidR="004C1E61" w:rsidRDefault="004C1E61" w:rsidP="00985B9F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Component</w:t>
            </w:r>
          </w:p>
        </w:tc>
        <w:tc>
          <w:tcPr>
            <w:tcW w:w="1875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2E36E89" w14:textId="77777777" w:rsidR="004C1E61" w:rsidRDefault="004C1E61" w:rsidP="00985B9F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Stock concentration</w:t>
            </w:r>
          </w:p>
        </w:tc>
        <w:tc>
          <w:tcPr>
            <w:tcW w:w="184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A142CBF" w14:textId="77777777" w:rsidR="004C1E61" w:rsidRDefault="004C1E61" w:rsidP="00985B9F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Final concentration</w:t>
            </w:r>
          </w:p>
        </w:tc>
        <w:tc>
          <w:tcPr>
            <w:tcW w:w="1271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3059753" w14:textId="77777777" w:rsidR="004C1E61" w:rsidRDefault="004C1E61" w:rsidP="00985B9F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 xml:space="preserve">1 </w:t>
            </w:r>
            <w:proofErr w:type="spellStart"/>
            <w:r>
              <w:rPr>
                <w:rFonts w:ascii="Calibri" w:hAnsi="Calibri" w:cs="Calibri"/>
                <w:b/>
                <w:bCs/>
                <w:color w:val="000000"/>
              </w:rPr>
              <w:t>rxn</w:t>
            </w:r>
            <w:proofErr w:type="spellEnd"/>
            <w:r>
              <w:rPr>
                <w:rFonts w:ascii="Calibri" w:hAnsi="Calibri" w:cs="Calibri"/>
                <w:b/>
                <w:bCs/>
                <w:color w:val="000000"/>
              </w:rPr>
              <w:t xml:space="preserve"> volume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88AFFE7" w14:textId="77777777" w:rsidR="004C1E61" w:rsidRDefault="004C1E61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</w:t>
            </w:r>
          </w:p>
        </w:tc>
      </w:tr>
      <w:tr w:rsidR="004C1E61" w14:paraId="27753B4F" w14:textId="77777777" w:rsidTr="00985B9F">
        <w:trPr>
          <w:trHeight w:val="281"/>
        </w:trPr>
        <w:tc>
          <w:tcPr>
            <w:tcW w:w="3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F5E6D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diH2O</w:t>
            </w:r>
          </w:p>
        </w:tc>
        <w:tc>
          <w:tcPr>
            <w:tcW w:w="18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A965031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38F4469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A405D77" w14:textId="77777777" w:rsidR="004C1E61" w:rsidRDefault="004C1E61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2.4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24E7898" w14:textId="77777777" w:rsidR="004C1E61" w:rsidRDefault="004C1E61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4.4</w:t>
            </w:r>
          </w:p>
        </w:tc>
      </w:tr>
      <w:tr w:rsidR="004C1E61" w14:paraId="49DB4F58" w14:textId="77777777" w:rsidTr="00985B9F">
        <w:trPr>
          <w:trHeight w:val="281"/>
        </w:trPr>
        <w:tc>
          <w:tcPr>
            <w:tcW w:w="314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771023D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rimeSTAR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GXL Buffer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56FD55F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x</w:t>
            </w:r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E5976FA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x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9362A03" w14:textId="77777777" w:rsidR="004C1E61" w:rsidRDefault="004C1E61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.0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DF6A317" w14:textId="77777777" w:rsidR="004C1E61" w:rsidRDefault="004C1E61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4</w:t>
            </w:r>
          </w:p>
        </w:tc>
      </w:tr>
      <w:tr w:rsidR="004C1E61" w14:paraId="0D0A5D74" w14:textId="77777777" w:rsidTr="00985B9F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D7FC053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NTPs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9023CCB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5 mM</w:t>
            </w:r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5E30F56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 mM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2D03D0C" w14:textId="77777777" w:rsidR="004C1E61" w:rsidRDefault="004C1E61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6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9C2B0EE" w14:textId="77777777" w:rsidR="004C1E61" w:rsidRDefault="004C1E61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.6</w:t>
            </w:r>
          </w:p>
        </w:tc>
      </w:tr>
      <w:tr w:rsidR="004C1E61" w14:paraId="0E9E0299" w14:textId="77777777" w:rsidTr="00985B9F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1AFDE15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oligo F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2E7A9FE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10 </w:t>
            </w:r>
            <w:proofErr w:type="spellStart"/>
            <w:proofErr w:type="gramStart"/>
            <w:r>
              <w:rPr>
                <w:rFonts w:ascii="Calibri" w:hAnsi="Calibri" w:cs="Calibri"/>
                <w:color w:val="000000"/>
              </w:rPr>
              <w:t>uM</w:t>
            </w:r>
            <w:proofErr w:type="spellEnd"/>
            <w:proofErr w:type="gramEnd"/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C714A77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0.3 </w:t>
            </w:r>
            <w:proofErr w:type="spellStart"/>
            <w:r>
              <w:rPr>
                <w:rFonts w:ascii="Calibri" w:hAnsi="Calibri" w:cs="Calibri"/>
                <w:color w:val="000000"/>
              </w:rPr>
              <w:t>uM</w:t>
            </w:r>
            <w:proofErr w:type="spellEnd"/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142A53A" w14:textId="77777777" w:rsidR="004C1E61" w:rsidRDefault="004C1E61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4C96E6D" w14:textId="77777777" w:rsidR="004C1E61" w:rsidRDefault="004C1E61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6</w:t>
            </w:r>
          </w:p>
        </w:tc>
      </w:tr>
      <w:tr w:rsidR="004C1E61" w14:paraId="3A2EA85C" w14:textId="77777777" w:rsidTr="00985B9F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ED6677F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oligo R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24D4AA7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10 </w:t>
            </w:r>
            <w:proofErr w:type="spellStart"/>
            <w:proofErr w:type="gramStart"/>
            <w:r>
              <w:rPr>
                <w:rFonts w:ascii="Calibri" w:hAnsi="Calibri" w:cs="Calibri"/>
                <w:color w:val="000000"/>
              </w:rPr>
              <w:t>uM</w:t>
            </w:r>
            <w:proofErr w:type="spellEnd"/>
            <w:proofErr w:type="gramEnd"/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A35C880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0.3 </w:t>
            </w:r>
            <w:proofErr w:type="spellStart"/>
            <w:r>
              <w:rPr>
                <w:rFonts w:ascii="Calibri" w:hAnsi="Calibri" w:cs="Calibri"/>
                <w:color w:val="000000"/>
              </w:rPr>
              <w:t>uM</w:t>
            </w:r>
            <w:proofErr w:type="spellEnd"/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C59BC8E" w14:textId="77777777" w:rsidR="004C1E61" w:rsidRDefault="004C1E61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9A35632" w14:textId="77777777" w:rsidR="004C1E61" w:rsidRDefault="004C1E61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6</w:t>
            </w:r>
          </w:p>
        </w:tc>
      </w:tr>
      <w:tr w:rsidR="004C1E61" w14:paraId="39A16430" w14:textId="77777777" w:rsidTr="00985B9F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AFDB65A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emplate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24967DF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0 ng/</w:t>
            </w:r>
            <w:proofErr w:type="spellStart"/>
            <w:r>
              <w:rPr>
                <w:rFonts w:ascii="Calibri" w:hAnsi="Calibri" w:cs="Calibri"/>
                <w:color w:val="000000"/>
              </w:rPr>
              <w:t>ul</w:t>
            </w:r>
            <w:proofErr w:type="spellEnd"/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522B34C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 ng/</w:t>
            </w:r>
            <w:proofErr w:type="spellStart"/>
            <w:r>
              <w:rPr>
                <w:rFonts w:ascii="Calibri" w:hAnsi="Calibri" w:cs="Calibri"/>
                <w:color w:val="000000"/>
              </w:rPr>
              <w:t>ul</w:t>
            </w:r>
            <w:proofErr w:type="spellEnd"/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F4549EC" w14:textId="77777777" w:rsidR="004C1E61" w:rsidRDefault="004C1E61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0319801" w14:textId="77777777" w:rsidR="004C1E61" w:rsidRDefault="004C1E61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</w:tr>
      <w:tr w:rsidR="004C1E61" w14:paraId="25D45FFE" w14:textId="77777777" w:rsidTr="00985B9F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F8D48A5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rimeSTAR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GXL DNA Polymerase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A28DF85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25 U/</w:t>
            </w:r>
            <w:proofErr w:type="spellStart"/>
            <w:r>
              <w:rPr>
                <w:rFonts w:ascii="Calibri" w:hAnsi="Calibri" w:cs="Calibri"/>
                <w:color w:val="000000"/>
              </w:rPr>
              <w:t>ul</w:t>
            </w:r>
            <w:proofErr w:type="spellEnd"/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D13DBA4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25 U/</w:t>
            </w:r>
            <w:proofErr w:type="spellStart"/>
            <w:r>
              <w:rPr>
                <w:rFonts w:ascii="Calibri" w:hAnsi="Calibri" w:cs="Calibri"/>
                <w:color w:val="000000"/>
              </w:rPr>
              <w:t>ul</w:t>
            </w:r>
            <w:proofErr w:type="spellEnd"/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DDDF2C0" w14:textId="77777777" w:rsidR="004C1E61" w:rsidRDefault="004C1E61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6B6973B" w14:textId="77777777" w:rsidR="004C1E61" w:rsidRDefault="004C1E61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4</w:t>
            </w:r>
          </w:p>
        </w:tc>
      </w:tr>
      <w:tr w:rsidR="004C1E61" w14:paraId="1303FFE0" w14:textId="77777777" w:rsidTr="00985B9F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F735788" w14:textId="77777777" w:rsidR="004C1E61" w:rsidRDefault="004C1E61" w:rsidP="00985B9F">
            <w:pPr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 </w:t>
            </w:r>
          </w:p>
        </w:tc>
        <w:tc>
          <w:tcPr>
            <w:tcW w:w="1875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6F1E873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96F8121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otal volume</w:t>
            </w: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5B9CAC4" w14:textId="77777777" w:rsidR="004C1E61" w:rsidRDefault="004C1E61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3A4C41A" w14:textId="77777777" w:rsidR="004C1E61" w:rsidRDefault="004C1E61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17.6</w:t>
            </w:r>
          </w:p>
        </w:tc>
      </w:tr>
      <w:tr w:rsidR="004C1E61" w14:paraId="4A18E11F" w14:textId="77777777" w:rsidTr="00985B9F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1B7BF38B" w14:textId="77777777" w:rsidR="004C1E61" w:rsidRDefault="004C1E61" w:rsidP="00985B9F">
            <w:pPr>
              <w:rPr>
                <w:rFonts w:ascii="Arial" w:hAnsi="Arial" w:cs="Arial"/>
                <w:color w:val="000000"/>
              </w:rPr>
            </w:pPr>
          </w:p>
        </w:tc>
        <w:tc>
          <w:tcPr>
            <w:tcW w:w="1875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7D3AD3B0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54D80FFB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7FE9F290" w14:textId="77777777" w:rsidR="004C1E61" w:rsidRDefault="004C1E61" w:rsidP="00985B9F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4D0B6B1C" w14:textId="77777777" w:rsidR="004C1E61" w:rsidRDefault="004C1E61" w:rsidP="00985B9F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</w:tr>
      <w:tr w:rsidR="004C1E61" w14:paraId="66EC37E0" w14:textId="77777777" w:rsidTr="00985B9F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378134D5" w14:textId="77777777" w:rsidR="004C1E61" w:rsidRDefault="004C1E61" w:rsidP="00985B9F">
            <w:pPr>
              <w:rPr>
                <w:rFonts w:ascii="Arial" w:hAnsi="Arial" w:cs="Arial"/>
                <w:color w:val="000000"/>
              </w:rPr>
            </w:pPr>
          </w:p>
          <w:p w14:paraId="72D4AFA9" w14:textId="77777777" w:rsidR="004C1E61" w:rsidRDefault="004C1E61" w:rsidP="00985B9F">
            <w:pPr>
              <w:rPr>
                <w:rFonts w:ascii="Arial" w:hAnsi="Arial" w:cs="Arial"/>
                <w:color w:val="000000"/>
              </w:rPr>
            </w:pP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6463CFE4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642B5470" w14:textId="77777777" w:rsidR="004C1E61" w:rsidRDefault="004C1E61" w:rsidP="00985B9F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6D533B21" w14:textId="77777777" w:rsidR="004C1E61" w:rsidRDefault="004C1E61" w:rsidP="00985B9F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2D105727" w14:textId="77777777" w:rsidR="004C1E61" w:rsidRDefault="004C1E61" w:rsidP="00985B9F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</w:tr>
    </w:tbl>
    <w:p w14:paraId="0F287BDF" w14:textId="77777777" w:rsidR="004C1E61" w:rsidRPr="004A4680" w:rsidRDefault="004C1E61" w:rsidP="004C1E61">
      <w:p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  <w:rPr>
          <w:rFonts w:ascii="Calibri" w:hAnsi="Calibri" w:cs="Calibri"/>
        </w:rPr>
      </w:pPr>
      <w:r w:rsidRPr="004A4680">
        <w:rPr>
          <w:rFonts w:ascii="Calibri" w:hAnsi="Calibri" w:cs="Calibri"/>
        </w:rPr>
        <w:t>Protocol for PCR</w:t>
      </w:r>
    </w:p>
    <w:p w14:paraId="1F24D848" w14:textId="77777777" w:rsidR="004C1E61" w:rsidRDefault="004C1E61" w:rsidP="004C1E61">
      <w:pPr>
        <w:numPr>
          <w:ilvl w:val="0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Acquire and label PCR tubes. Be sure to include at least 1 positive and 1 negative control for each PCR experiment.</w:t>
      </w:r>
    </w:p>
    <w:p w14:paraId="6389F375" w14:textId="77777777" w:rsidR="004C1E61" w:rsidRDefault="004C1E61" w:rsidP="004C1E61">
      <w:pPr>
        <w:numPr>
          <w:ilvl w:val="0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Get a container of ice to keep the components on</w:t>
      </w:r>
    </w:p>
    <w:p w14:paraId="3E4DBD46" w14:textId="77777777" w:rsidR="004C1E61" w:rsidRDefault="004C1E61" w:rsidP="004C1E61">
      <w:pPr>
        <w:numPr>
          <w:ilvl w:val="0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Acquire the following components and put them on ice, labeling tubes if necessary:</w:t>
      </w:r>
    </w:p>
    <w:p w14:paraId="4763043D" w14:textId="77777777" w:rsidR="004C1E61" w:rsidRDefault="004C1E61" w:rsidP="004C1E61">
      <w:pPr>
        <w:numPr>
          <w:ilvl w:val="1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Molecular grade H2O in 1.5 mL microfuge tube</w:t>
      </w:r>
    </w:p>
    <w:p w14:paraId="3CA681E2" w14:textId="77777777" w:rsidR="004C1E61" w:rsidRDefault="004C1E61" w:rsidP="004C1E61">
      <w:pPr>
        <w:numPr>
          <w:ilvl w:val="1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KOD/</w:t>
      </w:r>
      <w:proofErr w:type="spellStart"/>
      <w:r>
        <w:rPr>
          <w:rFonts w:ascii="Cambria" w:eastAsia="Cambria" w:hAnsi="Cambria" w:cs="Cambria"/>
          <w:color w:val="000000"/>
          <w:sz w:val="22"/>
          <w:szCs w:val="22"/>
        </w:rPr>
        <w:t>primestar</w:t>
      </w:r>
      <w:proofErr w:type="spellEnd"/>
      <w:r>
        <w:rPr>
          <w:rFonts w:ascii="Cambria" w:eastAsia="Cambria" w:hAnsi="Cambria" w:cs="Cambria"/>
          <w:color w:val="000000"/>
          <w:sz w:val="22"/>
          <w:szCs w:val="22"/>
        </w:rPr>
        <w:t xml:space="preserve"> buffer</w:t>
      </w:r>
    </w:p>
    <w:p w14:paraId="5AD1A041" w14:textId="77777777" w:rsidR="004C1E61" w:rsidRDefault="004C1E61" w:rsidP="004C1E61">
      <w:pPr>
        <w:numPr>
          <w:ilvl w:val="1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dNTPs</w:t>
      </w:r>
    </w:p>
    <w:p w14:paraId="36FDBFB2" w14:textId="77777777" w:rsidR="004C1E61" w:rsidRDefault="004C1E61" w:rsidP="004C1E61">
      <w:pPr>
        <w:numPr>
          <w:ilvl w:val="1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oligo F (10uM)</w:t>
      </w:r>
    </w:p>
    <w:p w14:paraId="3FAFE096" w14:textId="77777777" w:rsidR="004C1E61" w:rsidRDefault="004C1E61" w:rsidP="004C1E61">
      <w:pPr>
        <w:numPr>
          <w:ilvl w:val="1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oligo R (10uM)</w:t>
      </w:r>
    </w:p>
    <w:p w14:paraId="5947BAEC" w14:textId="77777777" w:rsidR="004C1E61" w:rsidRDefault="004C1E61" w:rsidP="004C1E61">
      <w:pPr>
        <w:numPr>
          <w:ilvl w:val="1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template (</w:t>
      </w:r>
      <w:proofErr w:type="spellStart"/>
      <w:r>
        <w:rPr>
          <w:rFonts w:ascii="Cambria" w:eastAsia="Cambria" w:hAnsi="Cambria" w:cs="Cambria"/>
          <w:color w:val="000000"/>
          <w:sz w:val="22"/>
          <w:szCs w:val="22"/>
        </w:rPr>
        <w:t>eg.</w:t>
      </w:r>
      <w:proofErr w:type="spellEnd"/>
      <w:r>
        <w:rPr>
          <w:rFonts w:ascii="Cambria" w:eastAsia="Cambria" w:hAnsi="Cambria" w:cs="Cambria"/>
          <w:color w:val="000000"/>
          <w:sz w:val="22"/>
          <w:szCs w:val="22"/>
        </w:rPr>
        <w:t xml:space="preserve"> LVS gDNA, plasmid, colony, etc.) </w:t>
      </w:r>
    </w:p>
    <w:p w14:paraId="2FDAE72C" w14:textId="77777777" w:rsidR="004C1E61" w:rsidRDefault="004C1E61" w:rsidP="004C1E61">
      <w:pPr>
        <w:numPr>
          <w:ilvl w:val="1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Note: KOD/</w:t>
      </w:r>
      <w:proofErr w:type="spellStart"/>
      <w:r>
        <w:rPr>
          <w:rFonts w:ascii="Cambria" w:eastAsia="Cambria" w:hAnsi="Cambria" w:cs="Cambria"/>
          <w:color w:val="000000"/>
          <w:sz w:val="22"/>
          <w:szCs w:val="22"/>
        </w:rPr>
        <w:t>primestar</w:t>
      </w:r>
      <w:proofErr w:type="spellEnd"/>
      <w:r>
        <w:rPr>
          <w:rFonts w:ascii="Cambria" w:eastAsia="Cambria" w:hAnsi="Cambria" w:cs="Cambria"/>
          <w:color w:val="000000"/>
          <w:sz w:val="22"/>
          <w:szCs w:val="22"/>
        </w:rPr>
        <w:t xml:space="preserve"> enzyme should be kept in the freezer until it is used as it is expensive and should be added last</w:t>
      </w:r>
    </w:p>
    <w:p w14:paraId="7BE34AFD" w14:textId="77777777" w:rsidR="004C1E61" w:rsidRDefault="004C1E61" w:rsidP="004C1E61">
      <w:pPr>
        <w:numPr>
          <w:ilvl w:val="0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Centrifuge the microfuge tubes to get any solution out of the microfuge tube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cover</w:t>
      </w:r>
      <w:proofErr w:type="gramEnd"/>
      <w:r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</w:p>
    <w:p w14:paraId="59C0BB1A" w14:textId="77777777" w:rsidR="004C1E61" w:rsidRDefault="004C1E61" w:rsidP="004C1E61">
      <w:pPr>
        <w:numPr>
          <w:ilvl w:val="0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If any of the solutions are frozen, be sure to vortex the microfuge tube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in order to</w:t>
      </w:r>
      <w:proofErr w:type="gramEnd"/>
      <w:r>
        <w:rPr>
          <w:rFonts w:ascii="Cambria" w:eastAsia="Cambria" w:hAnsi="Cambria" w:cs="Cambria"/>
          <w:color w:val="000000"/>
          <w:sz w:val="22"/>
          <w:szCs w:val="22"/>
        </w:rPr>
        <w:t xml:space="preserve"> dissolve it (tubes with frozen components may not be homogenized)</w:t>
      </w:r>
    </w:p>
    <w:p w14:paraId="51D6C390" w14:textId="77777777" w:rsidR="004C1E61" w:rsidRDefault="004C1E61" w:rsidP="004C1E61">
      <w:pPr>
        <w:numPr>
          <w:ilvl w:val="1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DO NOT vortex the enzyme itself or any solution with enzyme because </w:t>
      </w:r>
      <w:proofErr w:type="spellStart"/>
      <w:r>
        <w:rPr>
          <w:rFonts w:ascii="Cambria" w:eastAsia="Cambria" w:hAnsi="Cambria" w:cs="Cambria"/>
          <w:color w:val="000000"/>
          <w:sz w:val="22"/>
          <w:szCs w:val="22"/>
        </w:rPr>
        <w:t>vortexing</w:t>
      </w:r>
      <w:proofErr w:type="spellEnd"/>
      <w:r>
        <w:rPr>
          <w:rFonts w:ascii="Cambria" w:eastAsia="Cambria" w:hAnsi="Cambria" w:cs="Cambria"/>
          <w:color w:val="000000"/>
          <w:sz w:val="22"/>
          <w:szCs w:val="22"/>
        </w:rPr>
        <w:t xml:space="preserve"> will expose it to oxygen and degrade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it</w:t>
      </w:r>
      <w:proofErr w:type="gramEnd"/>
    </w:p>
    <w:p w14:paraId="37195377" w14:textId="77777777" w:rsidR="004C1E61" w:rsidRDefault="004C1E61" w:rsidP="004C1E61">
      <w:pPr>
        <w:numPr>
          <w:ilvl w:val="0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Use PCR_worksheet.xlsx to make establish the specifics of what will be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added</w:t>
      </w:r>
      <w:proofErr w:type="gramEnd"/>
    </w:p>
    <w:p w14:paraId="61A3C223" w14:textId="77777777" w:rsidR="004C1E61" w:rsidRDefault="004C1E61" w:rsidP="004C1E61">
      <w:pPr>
        <w:numPr>
          <w:ilvl w:val="1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The file is located in the Protocols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folder</w:t>
      </w:r>
      <w:proofErr w:type="gramEnd"/>
    </w:p>
    <w:p w14:paraId="625BA49C" w14:textId="77777777" w:rsidR="004C1E61" w:rsidRDefault="004C1E61" w:rsidP="004C1E61">
      <w:pPr>
        <w:numPr>
          <w:ilvl w:val="1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Also</w:t>
      </w:r>
      <w:proofErr w:type="gramEnd"/>
      <w:r>
        <w:rPr>
          <w:rFonts w:ascii="Cambria" w:eastAsia="Cambria" w:hAnsi="Cambria" w:cs="Cambria"/>
          <w:color w:val="000000"/>
          <w:sz w:val="22"/>
          <w:szCs w:val="22"/>
        </w:rPr>
        <w:t xml:space="preserve"> setup table below to specify which primers and source DNA will be used</w:t>
      </w:r>
    </w:p>
    <w:p w14:paraId="70C6E416" w14:textId="77777777" w:rsidR="004C1E61" w:rsidRDefault="004C1E61" w:rsidP="004C1E61">
      <w:pPr>
        <w:numPr>
          <w:ilvl w:val="0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Add appropriate volume (based on PCR worksheet) of each experiment specific primer (forward and reverse) to PCR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tubes</w:t>
      </w:r>
      <w:proofErr w:type="gramEnd"/>
    </w:p>
    <w:p w14:paraId="19292405" w14:textId="77777777" w:rsidR="004C1E61" w:rsidRDefault="004C1E61" w:rsidP="004C1E61">
      <w:pPr>
        <w:numPr>
          <w:ilvl w:val="0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Add </w:t>
      </w:r>
      <w:proofErr w:type="spellStart"/>
      <w:r>
        <w:rPr>
          <w:rFonts w:ascii="Cambria" w:eastAsia="Cambria" w:hAnsi="Cambria" w:cs="Cambria"/>
          <w:color w:val="000000"/>
          <w:sz w:val="22"/>
          <w:szCs w:val="22"/>
        </w:rPr>
        <w:t>ddi</w:t>
      </w:r>
      <w:proofErr w:type="spellEnd"/>
      <w:r>
        <w:rPr>
          <w:rFonts w:ascii="Cambria" w:eastAsia="Cambria" w:hAnsi="Cambria" w:cs="Cambria"/>
          <w:color w:val="000000"/>
          <w:sz w:val="22"/>
          <w:szCs w:val="22"/>
        </w:rPr>
        <w:t xml:space="preserve"> H2O to negative control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tube</w:t>
      </w:r>
      <w:proofErr w:type="gramEnd"/>
    </w:p>
    <w:p w14:paraId="5A57893D" w14:textId="77777777" w:rsidR="004C1E61" w:rsidRDefault="004C1E61" w:rsidP="004C1E61">
      <w:pPr>
        <w:numPr>
          <w:ilvl w:val="1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Template volume for 1 reaction</w:t>
      </w:r>
    </w:p>
    <w:p w14:paraId="6B38D68E" w14:textId="77777777" w:rsidR="004C1E61" w:rsidRDefault="004C1E61" w:rsidP="004C1E61">
      <w:pPr>
        <w:numPr>
          <w:ilvl w:val="0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Prepare a master-mix in a 1.5 mL microfuge tube by adding the following according to the worksheet and using micropipettes:</w:t>
      </w:r>
    </w:p>
    <w:p w14:paraId="7E8BE6EA" w14:textId="77777777" w:rsidR="004C1E61" w:rsidRDefault="004C1E61" w:rsidP="004C1E61">
      <w:pPr>
        <w:numPr>
          <w:ilvl w:val="1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Add </w:t>
      </w:r>
      <w:proofErr w:type="spellStart"/>
      <w:r>
        <w:rPr>
          <w:rFonts w:ascii="Cambria" w:eastAsia="Cambria" w:hAnsi="Cambria" w:cs="Cambria"/>
          <w:color w:val="000000"/>
          <w:sz w:val="22"/>
          <w:szCs w:val="22"/>
        </w:rPr>
        <w:t>ddi</w:t>
      </w:r>
      <w:proofErr w:type="spellEnd"/>
      <w:r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H2O</w:t>
      </w:r>
      <w:proofErr w:type="gramEnd"/>
    </w:p>
    <w:p w14:paraId="58269D69" w14:textId="77777777" w:rsidR="004C1E61" w:rsidRDefault="004C1E61" w:rsidP="004C1E61">
      <w:pPr>
        <w:numPr>
          <w:ilvl w:val="1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Add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dNTPs</w:t>
      </w:r>
      <w:proofErr w:type="gramEnd"/>
    </w:p>
    <w:p w14:paraId="5C71AF77" w14:textId="77777777" w:rsidR="004C1E61" w:rsidRDefault="004C1E61" w:rsidP="004C1E61">
      <w:pPr>
        <w:numPr>
          <w:ilvl w:val="1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Add KOD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buffer</w:t>
      </w:r>
      <w:proofErr w:type="gramEnd"/>
    </w:p>
    <w:p w14:paraId="10655EC5" w14:textId="77777777" w:rsidR="004C1E61" w:rsidRDefault="004C1E61" w:rsidP="004C1E61">
      <w:pPr>
        <w:numPr>
          <w:ilvl w:val="1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Add KOD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enzyme</w:t>
      </w:r>
      <w:proofErr w:type="gramEnd"/>
    </w:p>
    <w:p w14:paraId="1BF16CAE" w14:textId="77777777" w:rsidR="004C1E61" w:rsidRDefault="004C1E61" w:rsidP="004C1E61">
      <w:pPr>
        <w:numPr>
          <w:ilvl w:val="0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Mix the master-mix solution by pipetting up and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down</w:t>
      </w:r>
      <w:proofErr w:type="gramEnd"/>
    </w:p>
    <w:p w14:paraId="17E32322" w14:textId="77777777" w:rsidR="004C1E61" w:rsidRDefault="004C1E61" w:rsidP="004C1E61">
      <w:pPr>
        <w:numPr>
          <w:ilvl w:val="1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Do not vortex to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mix</w:t>
      </w:r>
      <w:proofErr w:type="gramEnd"/>
    </w:p>
    <w:p w14:paraId="7FC7939C" w14:textId="77777777" w:rsidR="004C1E61" w:rsidRDefault="004C1E61" w:rsidP="004C1E61">
      <w:pPr>
        <w:numPr>
          <w:ilvl w:val="0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Add appropriate volume of master-mix to negative control PCR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tube</w:t>
      </w:r>
      <w:proofErr w:type="gramEnd"/>
    </w:p>
    <w:p w14:paraId="2676B3B8" w14:textId="77777777" w:rsidR="004C1E61" w:rsidRDefault="004C1E61" w:rsidP="004C1E61">
      <w:pPr>
        <w:numPr>
          <w:ilvl w:val="0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Add template to Master Mix</w:t>
      </w:r>
    </w:p>
    <w:p w14:paraId="32D970D6" w14:textId="77777777" w:rsidR="004C1E61" w:rsidRDefault="004C1E61" w:rsidP="004C1E61">
      <w:pPr>
        <w:numPr>
          <w:ilvl w:val="1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Factor template volume minus 1 template reaction volume</w:t>
      </w:r>
    </w:p>
    <w:p w14:paraId="5ACA9729" w14:textId="77777777" w:rsidR="004C1E61" w:rsidRDefault="004C1E61" w:rsidP="004C1E61">
      <w:pPr>
        <w:numPr>
          <w:ilvl w:val="0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Add appropriate volume of master mix to each PCR tube (except negative control) and pipette up and down to mix (conserves tips)</w:t>
      </w:r>
    </w:p>
    <w:p w14:paraId="2915DC6F" w14:textId="77777777" w:rsidR="004C1E61" w:rsidRDefault="004C1E61" w:rsidP="004C1E61">
      <w:pPr>
        <w:numPr>
          <w:ilvl w:val="0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lastRenderedPageBreak/>
        <w:t xml:space="preserve">Close PCR Tubes until the caps are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tight</w:t>
      </w:r>
      <w:proofErr w:type="gramEnd"/>
    </w:p>
    <w:p w14:paraId="46B64E50" w14:textId="77777777" w:rsidR="004C1E61" w:rsidRDefault="004C1E61" w:rsidP="004C1E61">
      <w:pPr>
        <w:numPr>
          <w:ilvl w:val="0"/>
          <w:numId w:val="34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Place the PCR Tubes in the thermocycler on STN 1 – the following settings should be in place:</w:t>
      </w:r>
    </w:p>
    <w:p w14:paraId="5AE7318C" w14:textId="77777777" w:rsidR="004C1E61" w:rsidRDefault="004C1E61" w:rsidP="004C1E61">
      <w:pPr>
        <w:numPr>
          <w:ilvl w:val="1"/>
          <w:numId w:val="34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jc w:val="both"/>
      </w:pPr>
      <w:r>
        <w:rPr>
          <w:rFonts w:ascii="Cambria" w:eastAsia="Cambria" w:hAnsi="Cambria" w:cs="Cambria"/>
          <w:color w:val="000000"/>
          <w:sz w:val="22"/>
          <w:szCs w:val="22"/>
        </w:rPr>
        <w:t>Heat at 94 degrees for 2 minutes,</w:t>
      </w:r>
    </w:p>
    <w:p w14:paraId="7264A392" w14:textId="77777777" w:rsidR="004C1E61" w:rsidRDefault="004C1E61" w:rsidP="004C1E61">
      <w:pPr>
        <w:numPr>
          <w:ilvl w:val="1"/>
          <w:numId w:val="34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jc w:val="both"/>
      </w:pPr>
      <w:r>
        <w:rPr>
          <w:rFonts w:ascii="Cambria" w:eastAsia="Cambria" w:hAnsi="Cambria" w:cs="Cambria"/>
          <w:color w:val="000000"/>
          <w:sz w:val="22"/>
          <w:szCs w:val="22"/>
        </w:rPr>
        <w:t>94 degrees C for 20 seconds</w:t>
      </w:r>
    </w:p>
    <w:p w14:paraId="19E3FE78" w14:textId="77777777" w:rsidR="004C1E61" w:rsidRDefault="004C1E61" w:rsidP="004C1E61">
      <w:pPr>
        <w:numPr>
          <w:ilvl w:val="1"/>
          <w:numId w:val="34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jc w:val="both"/>
      </w:pPr>
      <w:r>
        <w:rPr>
          <w:rFonts w:ascii="Cambria" w:eastAsia="Cambria" w:hAnsi="Cambria" w:cs="Cambria"/>
          <w:color w:val="000000"/>
          <w:sz w:val="22"/>
          <w:szCs w:val="22"/>
        </w:rPr>
        <w:t>50 degrees C for 30 seconds</w:t>
      </w:r>
    </w:p>
    <w:p w14:paraId="5AA600C2" w14:textId="77777777" w:rsidR="004C1E61" w:rsidRDefault="004C1E61" w:rsidP="004C1E61">
      <w:pPr>
        <w:numPr>
          <w:ilvl w:val="1"/>
          <w:numId w:val="34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jc w:val="both"/>
      </w:pPr>
      <w:r>
        <w:rPr>
          <w:rFonts w:ascii="Cambria" w:eastAsia="Cambria" w:hAnsi="Cambria" w:cs="Cambria"/>
          <w:color w:val="000000"/>
          <w:sz w:val="22"/>
          <w:szCs w:val="22"/>
        </w:rPr>
        <w:t>68 degrees C for 1 minute/kb (adjust based on expected size of product)</w:t>
      </w:r>
    </w:p>
    <w:p w14:paraId="2D77F10A" w14:textId="77777777" w:rsidR="004C1E61" w:rsidRDefault="004C1E61" w:rsidP="004C1E61">
      <w:pPr>
        <w:numPr>
          <w:ilvl w:val="1"/>
          <w:numId w:val="34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jc w:val="both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Go back to step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2</w:t>
      </w:r>
      <w:proofErr w:type="gramEnd"/>
      <w:r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</w:p>
    <w:p w14:paraId="6D66C8F3" w14:textId="77777777" w:rsidR="004C1E61" w:rsidRDefault="004C1E61" w:rsidP="004C1E61">
      <w:pPr>
        <w:numPr>
          <w:ilvl w:val="1"/>
          <w:numId w:val="34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jc w:val="both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Repeat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32x</w:t>
      </w:r>
      <w:proofErr w:type="gramEnd"/>
    </w:p>
    <w:p w14:paraId="1B37F496" w14:textId="77777777" w:rsidR="004C1E61" w:rsidRDefault="004C1E61" w:rsidP="004C1E61">
      <w:pPr>
        <w:numPr>
          <w:ilvl w:val="1"/>
          <w:numId w:val="34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jc w:val="both"/>
      </w:pPr>
      <w:r>
        <w:rPr>
          <w:rFonts w:ascii="Cambria" w:eastAsia="Cambria" w:hAnsi="Cambria" w:cs="Cambria"/>
          <w:color w:val="000000"/>
          <w:sz w:val="22"/>
          <w:szCs w:val="22"/>
        </w:rPr>
        <w:t>68 degrees C for 5 minutes</w:t>
      </w:r>
    </w:p>
    <w:p w14:paraId="03E351A4" w14:textId="3C4BF821" w:rsidR="004C1E61" w:rsidRPr="00422DA0" w:rsidRDefault="004C1E61" w:rsidP="004C1E61">
      <w:pPr>
        <w:numPr>
          <w:ilvl w:val="1"/>
          <w:numId w:val="34"/>
        </w:numPr>
        <w:pBdr>
          <w:top w:val="nil"/>
          <w:left w:val="nil"/>
          <w:bottom w:val="nil"/>
          <w:right w:val="nil"/>
          <w:between w:val="nil"/>
        </w:pBdr>
        <w:spacing w:after="200" w:line="276" w:lineRule="auto"/>
        <w:jc w:val="both"/>
      </w:pPr>
      <w:r>
        <w:rPr>
          <w:rFonts w:ascii="Cambria" w:eastAsia="Cambria" w:hAnsi="Cambria" w:cs="Cambria"/>
          <w:color w:val="000000"/>
          <w:sz w:val="22"/>
          <w:szCs w:val="22"/>
        </w:rPr>
        <w:t>12 degrees C for infinity</w:t>
      </w:r>
    </w:p>
    <w:p w14:paraId="660E0915" w14:textId="77777777" w:rsidR="00422DA0" w:rsidRDefault="00422DA0" w:rsidP="00422DA0">
      <w:pPr>
        <w:pStyle w:val="Heading3"/>
        <w:rPr>
          <w:color w:val="8D64B8"/>
        </w:rPr>
      </w:pPr>
      <w:bookmarkStart w:id="22" w:name="_Toc164330895"/>
      <w:r>
        <w:rPr>
          <w:color w:val="8D64B8"/>
        </w:rPr>
        <w:t>Day 4 Plate Count of serial dilution</w:t>
      </w:r>
      <w:bookmarkEnd w:id="22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33"/>
        <w:gridCol w:w="1236"/>
        <w:gridCol w:w="1237"/>
        <w:gridCol w:w="1237"/>
        <w:gridCol w:w="1258"/>
        <w:gridCol w:w="1263"/>
        <w:gridCol w:w="1258"/>
        <w:gridCol w:w="1492"/>
      </w:tblGrid>
      <w:tr w:rsidR="00422DA0" w:rsidRPr="007B617E" w14:paraId="54436B9C" w14:textId="77777777" w:rsidTr="00985B9F">
        <w:tc>
          <w:tcPr>
            <w:tcW w:w="1233" w:type="dxa"/>
          </w:tcPr>
          <w:p w14:paraId="437F62F7" w14:textId="77777777" w:rsidR="00422DA0" w:rsidRDefault="00422DA0" w:rsidP="00985B9F">
            <w:r>
              <w:t>Plate #</w:t>
            </w:r>
          </w:p>
        </w:tc>
        <w:tc>
          <w:tcPr>
            <w:tcW w:w="1236" w:type="dxa"/>
          </w:tcPr>
          <w:p w14:paraId="09046CA2" w14:textId="77777777" w:rsidR="00422DA0" w:rsidRPr="007B617E" w:rsidRDefault="00422DA0" w:rsidP="00985B9F">
            <w:pPr>
              <w:rPr>
                <w:sz w:val="18"/>
                <w:szCs w:val="18"/>
              </w:rPr>
            </w:pPr>
            <w:r w:rsidRPr="007B617E">
              <w:rPr>
                <w:sz w:val="18"/>
                <w:szCs w:val="18"/>
              </w:rPr>
              <w:t>10</w:t>
            </w:r>
            <w:r w:rsidRPr="007B617E">
              <w:rPr>
                <w:sz w:val="18"/>
                <w:szCs w:val="18"/>
                <w:vertAlign w:val="superscript"/>
              </w:rPr>
              <w:t>-2</w:t>
            </w:r>
          </w:p>
        </w:tc>
        <w:tc>
          <w:tcPr>
            <w:tcW w:w="1237" w:type="dxa"/>
          </w:tcPr>
          <w:p w14:paraId="09C84099" w14:textId="77777777" w:rsidR="00422DA0" w:rsidRPr="007B617E" w:rsidRDefault="00422DA0" w:rsidP="00985B9F">
            <w:pPr>
              <w:rPr>
                <w:sz w:val="18"/>
                <w:szCs w:val="18"/>
                <w:vertAlign w:val="superscript"/>
              </w:rPr>
            </w:pPr>
            <w:r w:rsidRPr="007B617E">
              <w:rPr>
                <w:sz w:val="18"/>
                <w:szCs w:val="18"/>
              </w:rPr>
              <w:t>10</w:t>
            </w:r>
            <w:r w:rsidRPr="007B617E">
              <w:rPr>
                <w:sz w:val="18"/>
                <w:szCs w:val="18"/>
                <w:vertAlign w:val="superscript"/>
              </w:rPr>
              <w:t>-3</w:t>
            </w:r>
          </w:p>
        </w:tc>
        <w:tc>
          <w:tcPr>
            <w:tcW w:w="1237" w:type="dxa"/>
          </w:tcPr>
          <w:p w14:paraId="6262D478" w14:textId="77777777" w:rsidR="00422DA0" w:rsidRPr="007B617E" w:rsidRDefault="00422DA0" w:rsidP="00985B9F">
            <w:pPr>
              <w:rPr>
                <w:sz w:val="18"/>
                <w:szCs w:val="18"/>
                <w:vertAlign w:val="superscript"/>
              </w:rPr>
            </w:pPr>
            <w:r w:rsidRPr="007B617E">
              <w:rPr>
                <w:sz w:val="18"/>
                <w:szCs w:val="18"/>
              </w:rPr>
              <w:t>10</w:t>
            </w:r>
            <w:r w:rsidRPr="007B617E">
              <w:rPr>
                <w:sz w:val="18"/>
                <w:szCs w:val="18"/>
                <w:vertAlign w:val="superscript"/>
              </w:rPr>
              <w:t>-4</w:t>
            </w:r>
          </w:p>
        </w:tc>
        <w:tc>
          <w:tcPr>
            <w:tcW w:w="1258" w:type="dxa"/>
          </w:tcPr>
          <w:p w14:paraId="047DE3DA" w14:textId="77777777" w:rsidR="00422DA0" w:rsidRPr="007B617E" w:rsidRDefault="00422DA0" w:rsidP="00985B9F">
            <w:pPr>
              <w:rPr>
                <w:sz w:val="18"/>
                <w:szCs w:val="18"/>
                <w:vertAlign w:val="superscript"/>
              </w:rPr>
            </w:pPr>
            <w:r w:rsidRPr="007B617E">
              <w:rPr>
                <w:sz w:val="18"/>
                <w:szCs w:val="18"/>
              </w:rPr>
              <w:t>10</w:t>
            </w:r>
            <w:r w:rsidRPr="007B617E">
              <w:rPr>
                <w:sz w:val="18"/>
                <w:szCs w:val="18"/>
                <w:vertAlign w:val="superscript"/>
              </w:rPr>
              <w:t>-5</w:t>
            </w:r>
          </w:p>
        </w:tc>
        <w:tc>
          <w:tcPr>
            <w:tcW w:w="1263" w:type="dxa"/>
          </w:tcPr>
          <w:p w14:paraId="6C9AD704" w14:textId="77777777" w:rsidR="00422DA0" w:rsidRPr="007B617E" w:rsidRDefault="00422DA0" w:rsidP="00985B9F">
            <w:pPr>
              <w:rPr>
                <w:sz w:val="18"/>
                <w:szCs w:val="18"/>
                <w:vertAlign w:val="superscript"/>
              </w:rPr>
            </w:pPr>
            <w:r w:rsidRPr="007B617E">
              <w:rPr>
                <w:sz w:val="18"/>
                <w:szCs w:val="18"/>
              </w:rPr>
              <w:t>10</w:t>
            </w:r>
            <w:r w:rsidRPr="007B617E">
              <w:rPr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1258" w:type="dxa"/>
          </w:tcPr>
          <w:p w14:paraId="0B37B6D5" w14:textId="77777777" w:rsidR="00422DA0" w:rsidRPr="007B617E" w:rsidRDefault="00422DA0" w:rsidP="00985B9F">
            <w:pPr>
              <w:rPr>
                <w:sz w:val="18"/>
                <w:szCs w:val="18"/>
                <w:vertAlign w:val="superscript"/>
              </w:rPr>
            </w:pPr>
            <w:r w:rsidRPr="007B617E">
              <w:rPr>
                <w:sz w:val="18"/>
                <w:szCs w:val="18"/>
              </w:rPr>
              <w:t>CHAH 10</w:t>
            </w:r>
            <w:r w:rsidRPr="007B617E">
              <w:rPr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1492" w:type="dxa"/>
          </w:tcPr>
          <w:p w14:paraId="736DBEF3" w14:textId="77777777" w:rsidR="00422DA0" w:rsidRPr="007B617E" w:rsidRDefault="00422DA0" w:rsidP="00985B9F">
            <w:pPr>
              <w:rPr>
                <w:sz w:val="18"/>
                <w:szCs w:val="18"/>
                <w:vertAlign w:val="superscript"/>
              </w:rPr>
            </w:pPr>
            <w:proofErr w:type="spellStart"/>
            <w:r w:rsidRPr="007B617E">
              <w:rPr>
                <w:sz w:val="18"/>
                <w:szCs w:val="18"/>
              </w:rPr>
              <w:t>CHAH+Sucrose</w:t>
            </w:r>
            <w:proofErr w:type="spellEnd"/>
            <w:r w:rsidRPr="007B617E">
              <w:rPr>
                <w:sz w:val="18"/>
                <w:szCs w:val="18"/>
              </w:rPr>
              <w:t xml:space="preserve"> 10</w:t>
            </w:r>
            <w:r w:rsidRPr="007B617E">
              <w:rPr>
                <w:sz w:val="18"/>
                <w:szCs w:val="18"/>
                <w:vertAlign w:val="superscript"/>
              </w:rPr>
              <w:t>-7</w:t>
            </w:r>
          </w:p>
        </w:tc>
      </w:tr>
      <w:tr w:rsidR="00422DA0" w14:paraId="1ACFA082" w14:textId="77777777" w:rsidTr="00985B9F">
        <w:tc>
          <w:tcPr>
            <w:tcW w:w="1233" w:type="dxa"/>
          </w:tcPr>
          <w:p w14:paraId="398418C3" w14:textId="77777777" w:rsidR="00422DA0" w:rsidRDefault="00422DA0" w:rsidP="00985B9F">
            <w:r>
              <w:t>1</w:t>
            </w:r>
          </w:p>
        </w:tc>
        <w:tc>
          <w:tcPr>
            <w:tcW w:w="1236" w:type="dxa"/>
          </w:tcPr>
          <w:p w14:paraId="1BB6C98F" w14:textId="77777777" w:rsidR="00422DA0" w:rsidRDefault="00422DA0" w:rsidP="00985B9F">
            <w:r>
              <w:t>Lawn</w:t>
            </w:r>
          </w:p>
        </w:tc>
        <w:tc>
          <w:tcPr>
            <w:tcW w:w="1237" w:type="dxa"/>
          </w:tcPr>
          <w:p w14:paraId="4E5F28D2" w14:textId="77777777" w:rsidR="00422DA0" w:rsidRDefault="00422DA0" w:rsidP="00985B9F">
            <w:r>
              <w:t>Lawn</w:t>
            </w:r>
          </w:p>
        </w:tc>
        <w:tc>
          <w:tcPr>
            <w:tcW w:w="1237" w:type="dxa"/>
          </w:tcPr>
          <w:p w14:paraId="33ADF122" w14:textId="77777777" w:rsidR="00422DA0" w:rsidRDefault="00422DA0" w:rsidP="00985B9F">
            <w:r>
              <w:t>Lawn</w:t>
            </w:r>
          </w:p>
        </w:tc>
        <w:tc>
          <w:tcPr>
            <w:tcW w:w="1258" w:type="dxa"/>
          </w:tcPr>
          <w:p w14:paraId="33086DF5" w14:textId="5B4984BD" w:rsidR="00422DA0" w:rsidRDefault="00422DA0" w:rsidP="00985B9F">
            <w:r>
              <w:t>Lawn + two colonies with zone of inhibition</w:t>
            </w:r>
          </w:p>
        </w:tc>
        <w:tc>
          <w:tcPr>
            <w:tcW w:w="1263" w:type="dxa"/>
          </w:tcPr>
          <w:p w14:paraId="656F2A37" w14:textId="4331DED9" w:rsidR="00422DA0" w:rsidRDefault="00422DA0" w:rsidP="00985B9F">
            <w:r>
              <w:t>Too many to count but single colonies start to form</w:t>
            </w:r>
          </w:p>
        </w:tc>
        <w:tc>
          <w:tcPr>
            <w:tcW w:w="1258" w:type="dxa"/>
          </w:tcPr>
          <w:p w14:paraId="74B3747E" w14:textId="65BB4092" w:rsidR="00422DA0" w:rsidRDefault="00422DA0" w:rsidP="00985B9F">
            <w:r>
              <w:t>~116 colonies</w:t>
            </w:r>
          </w:p>
          <w:p w14:paraId="2388F0EC" w14:textId="77777777" w:rsidR="00422DA0" w:rsidRDefault="00422DA0" w:rsidP="00985B9F">
            <w:r>
              <w:t>Small colonies</w:t>
            </w:r>
          </w:p>
        </w:tc>
        <w:tc>
          <w:tcPr>
            <w:tcW w:w="1492" w:type="dxa"/>
          </w:tcPr>
          <w:p w14:paraId="578F5DD5" w14:textId="03A576AA" w:rsidR="00422DA0" w:rsidRDefault="00422DA0" w:rsidP="00985B9F">
            <w:r>
              <w:t>~79-80 colonies</w:t>
            </w:r>
          </w:p>
          <w:p w14:paraId="320F94E3" w14:textId="77777777" w:rsidR="00422DA0" w:rsidRDefault="00422DA0" w:rsidP="00985B9F">
            <w:r>
              <w:t xml:space="preserve">Very small </w:t>
            </w:r>
          </w:p>
        </w:tc>
      </w:tr>
    </w:tbl>
    <w:p w14:paraId="4DF25E07" w14:textId="3924AC68" w:rsidR="00422DA0" w:rsidRDefault="00422DA0" w:rsidP="00422DA0">
      <w:pPr>
        <w:pBdr>
          <w:top w:val="nil"/>
          <w:left w:val="nil"/>
          <w:bottom w:val="nil"/>
          <w:right w:val="nil"/>
          <w:between w:val="nil"/>
        </w:pBdr>
        <w:spacing w:after="200" w:line="276" w:lineRule="auto"/>
        <w:jc w:val="both"/>
        <w:rPr>
          <w:color w:val="C238B8"/>
        </w:rPr>
      </w:pPr>
      <w:r>
        <w:rPr>
          <w:color w:val="C238B8"/>
        </w:rPr>
        <w:t xml:space="preserve">Reflection: </w:t>
      </w:r>
    </w:p>
    <w:p w14:paraId="6FC2FB10" w14:textId="442DBAB9" w:rsidR="00422DA0" w:rsidRPr="00422DA0" w:rsidRDefault="00422DA0" w:rsidP="00422DA0">
      <w:pPr>
        <w:pBdr>
          <w:top w:val="nil"/>
          <w:left w:val="nil"/>
          <w:bottom w:val="nil"/>
          <w:right w:val="nil"/>
          <w:between w:val="nil"/>
        </w:pBdr>
        <w:spacing w:after="200" w:line="276" w:lineRule="auto"/>
        <w:jc w:val="both"/>
        <w:rPr>
          <w:color w:val="C238B8"/>
        </w:rPr>
      </w:pPr>
      <w:r>
        <w:rPr>
          <w:color w:val="C238B8"/>
        </w:rPr>
        <w:t>The number colony count for CHAH and CHAH + Sucrose 10</w:t>
      </w:r>
      <w:r>
        <w:rPr>
          <w:color w:val="C238B8"/>
          <w:vertAlign w:val="superscript"/>
        </w:rPr>
        <w:t>-7</w:t>
      </w:r>
      <w:r>
        <w:rPr>
          <w:color w:val="C238B8"/>
        </w:rPr>
        <w:t xml:space="preserve"> is</w:t>
      </w:r>
      <w:r w:rsidR="004D7A49">
        <w:rPr>
          <w:color w:val="C238B8"/>
        </w:rPr>
        <w:t xml:space="preserve"> different than I thought, there was more of a count on regular CHAH than sucrose plates</w:t>
      </w:r>
      <w:r>
        <w:rPr>
          <w:color w:val="C238B8"/>
        </w:rPr>
        <w:t>. Will use CHAH</w:t>
      </w:r>
      <w:r w:rsidR="004D7A49">
        <w:rPr>
          <w:color w:val="C238B8"/>
        </w:rPr>
        <w:t xml:space="preserve"> +Sucrose</w:t>
      </w:r>
      <w:r>
        <w:rPr>
          <w:color w:val="C238B8"/>
        </w:rPr>
        <w:t xml:space="preserve"> 10</w:t>
      </w:r>
      <w:r>
        <w:rPr>
          <w:color w:val="C238B8"/>
          <w:vertAlign w:val="superscript"/>
        </w:rPr>
        <w:t>-7</w:t>
      </w:r>
      <w:r>
        <w:rPr>
          <w:color w:val="C238B8"/>
        </w:rPr>
        <w:t xml:space="preserve"> plates when patching out 24 colonies on regular CHAH for colony PCR. </w:t>
      </w:r>
    </w:p>
    <w:p w14:paraId="5528E1C0" w14:textId="7BB1946D" w:rsidR="004C1E61" w:rsidRPr="00391B82" w:rsidRDefault="004C1E61" w:rsidP="004C1E61">
      <w:pPr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t>Tuesday</w:t>
      </w:r>
      <w:r w:rsidRPr="00391B82">
        <w:rPr>
          <w:rFonts w:ascii="Calibri" w:hAnsi="Calibri" w:cs="Calibri"/>
          <w:b/>
        </w:rPr>
        <w:t xml:space="preserve">, March </w:t>
      </w:r>
      <w:proofErr w:type="gramStart"/>
      <w:r>
        <w:rPr>
          <w:rFonts w:ascii="Calibri" w:hAnsi="Calibri" w:cs="Calibri"/>
          <w:b/>
        </w:rPr>
        <w:t>5</w:t>
      </w:r>
      <w:r w:rsidRPr="00391B82">
        <w:rPr>
          <w:rFonts w:ascii="Calibri" w:hAnsi="Calibri" w:cs="Calibri"/>
          <w:b/>
        </w:rPr>
        <w:t xml:space="preserve"> ,</w:t>
      </w:r>
      <w:proofErr w:type="gramEnd"/>
      <w:r w:rsidRPr="00391B82">
        <w:rPr>
          <w:rFonts w:ascii="Calibri" w:hAnsi="Calibri" w:cs="Calibri"/>
          <w:b/>
        </w:rPr>
        <w:t xml:space="preserve"> 2024</w:t>
      </w:r>
    </w:p>
    <w:p w14:paraId="1C695A62" w14:textId="77777777" w:rsidR="004C1E61" w:rsidRDefault="004C1E61" w:rsidP="004C1E61">
      <w:pPr>
        <w:rPr>
          <w:b/>
          <w:color w:val="FF84D0"/>
          <w:sz w:val="18"/>
          <w:szCs w:val="18"/>
        </w:rPr>
      </w:pPr>
      <w:r w:rsidRPr="00BC591D">
        <w:rPr>
          <w:b/>
          <w:color w:val="FF84D0"/>
          <w:sz w:val="18"/>
          <w:szCs w:val="18"/>
        </w:rPr>
        <w:t xml:space="preserve">To Do: </w:t>
      </w:r>
    </w:p>
    <w:p w14:paraId="10BD1262" w14:textId="6AB06BB5" w:rsidR="004C1E61" w:rsidRDefault="004C1E61" w:rsidP="004C1E61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>Run gel of practice PCR from Monday (again)</w:t>
      </w:r>
    </w:p>
    <w:p w14:paraId="03829A95" w14:textId="39EEE9FA" w:rsidR="00422DA0" w:rsidRDefault="00422DA0" w:rsidP="004C1E61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 xml:space="preserve">Repeat PCR again with some </w:t>
      </w:r>
      <w:proofErr w:type="gramStart"/>
      <w:r>
        <w:rPr>
          <w:b/>
        </w:rPr>
        <w:t>modifications</w:t>
      </w:r>
      <w:proofErr w:type="gramEnd"/>
      <w:r>
        <w:rPr>
          <w:b/>
        </w:rPr>
        <w:t xml:space="preserve"> </w:t>
      </w:r>
    </w:p>
    <w:p w14:paraId="70E9A442" w14:textId="77777777" w:rsidR="004C1E61" w:rsidRPr="004C1E61" w:rsidRDefault="004C1E61" w:rsidP="004C1E61">
      <w:pPr>
        <w:rPr>
          <w:b/>
        </w:rPr>
      </w:pPr>
    </w:p>
    <w:p w14:paraId="240026BE" w14:textId="77777777" w:rsidR="004C1E61" w:rsidRPr="000C78A1" w:rsidRDefault="004C1E61" w:rsidP="004C1E61">
      <w:pPr>
        <w:pStyle w:val="Heading2"/>
      </w:pPr>
      <w:bookmarkStart w:id="23" w:name="_Toc164330896"/>
      <w:r w:rsidRPr="000C78A1">
        <w:t>Setting up to run</w:t>
      </w:r>
      <w:r>
        <w:t xml:space="preserve"> practice</w:t>
      </w:r>
      <w:r w:rsidRPr="000C78A1">
        <w:t xml:space="preserve"> </w:t>
      </w:r>
      <w:proofErr w:type="gramStart"/>
      <w:r w:rsidRPr="000C78A1">
        <w:t>gel</w:t>
      </w:r>
      <w:bookmarkEnd w:id="23"/>
      <w:proofErr w:type="gramEnd"/>
    </w:p>
    <w:p w14:paraId="34DB02BE" w14:textId="77777777" w:rsidR="004C1E61" w:rsidRDefault="004C1E61" w:rsidP="004C1E61">
      <w:pPr>
        <w:pStyle w:val="ListParagraph"/>
        <w:numPr>
          <w:ilvl w:val="0"/>
          <w:numId w:val="33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Thaw 5 PCR strip tubes </w:t>
      </w:r>
    </w:p>
    <w:p w14:paraId="510503F2" w14:textId="77777777" w:rsidR="004C1E61" w:rsidRDefault="004C1E61" w:rsidP="004C1E61">
      <w:pPr>
        <w:pStyle w:val="ListParagraph"/>
        <w:numPr>
          <w:ilvl w:val="0"/>
          <w:numId w:val="33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Set up agarose gel rig </w:t>
      </w:r>
      <w:r w:rsidRPr="004A4680">
        <w:rPr>
          <w:rFonts w:ascii="Calibri" w:hAnsi="Calibri" w:cs="Calibri"/>
          <w:color w:val="D99594" w:themeColor="accent2" w:themeTint="99"/>
          <w:sz w:val="24"/>
          <w:szCs w:val="24"/>
        </w:rPr>
        <w:t xml:space="preserve">(used the small yellow one, yellow rig </w:t>
      </w:r>
      <w:proofErr w:type="spellStart"/>
      <w:r w:rsidRPr="004A4680">
        <w:rPr>
          <w:rFonts w:ascii="Calibri" w:hAnsi="Calibri" w:cs="Calibri"/>
          <w:color w:val="D99594" w:themeColor="accent2" w:themeTint="99"/>
          <w:sz w:val="24"/>
          <w:szCs w:val="24"/>
        </w:rPr>
        <w:t>bc</w:t>
      </w:r>
      <w:proofErr w:type="spellEnd"/>
      <w:r w:rsidRPr="004A4680">
        <w:rPr>
          <w:rFonts w:ascii="Calibri" w:hAnsi="Calibri" w:cs="Calibri"/>
          <w:color w:val="D99594" w:themeColor="accent2" w:themeTint="99"/>
          <w:sz w:val="24"/>
          <w:szCs w:val="24"/>
        </w:rPr>
        <w:t xml:space="preserve"> there is less volume). </w:t>
      </w:r>
    </w:p>
    <w:p w14:paraId="48753B59" w14:textId="77777777" w:rsidR="004C1E61" w:rsidRDefault="004C1E61" w:rsidP="004C1E61">
      <w:pPr>
        <w:pStyle w:val="ListParagraph"/>
        <w:numPr>
          <w:ilvl w:val="0"/>
          <w:numId w:val="33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Load </w:t>
      </w:r>
      <w:r>
        <w:rPr>
          <w:rFonts w:ascii="Calibri" w:hAnsi="Calibri" w:cs="Calibri"/>
          <w:color w:val="D99594" w:themeColor="accent2" w:themeTint="99"/>
          <w:sz w:val="24"/>
          <w:szCs w:val="24"/>
        </w:rPr>
        <w:t>6</w:t>
      </w:r>
      <w:r>
        <w:rPr>
          <w:rFonts w:ascii="Calibri" w:hAnsi="Calibri" w:cs="Calibri"/>
          <w:sz w:val="24"/>
          <w:szCs w:val="24"/>
        </w:rPr>
        <w:t xml:space="preserve"> </w:t>
      </w:r>
      <w:proofErr w:type="spellStart"/>
      <w:r>
        <w:rPr>
          <w:rFonts w:ascii="Calibri" w:hAnsi="Calibri" w:cs="Calibri"/>
          <w:sz w:val="24"/>
          <w:szCs w:val="24"/>
        </w:rPr>
        <w:t>uL</w:t>
      </w:r>
      <w:proofErr w:type="spellEnd"/>
      <w:r>
        <w:rPr>
          <w:rFonts w:ascii="Calibri" w:hAnsi="Calibri" w:cs="Calibri"/>
          <w:sz w:val="24"/>
          <w:szCs w:val="24"/>
        </w:rPr>
        <w:t xml:space="preserve"> of </w:t>
      </w:r>
      <w:proofErr w:type="spellStart"/>
      <w:r>
        <w:rPr>
          <w:rFonts w:ascii="Calibri" w:hAnsi="Calibri" w:cs="Calibri"/>
          <w:sz w:val="24"/>
          <w:szCs w:val="24"/>
        </w:rPr>
        <w:t>Sybersafe</w:t>
      </w:r>
      <w:proofErr w:type="spellEnd"/>
      <w:r>
        <w:rPr>
          <w:rFonts w:ascii="Calibri" w:hAnsi="Calibri" w:cs="Calibri"/>
          <w:sz w:val="24"/>
          <w:szCs w:val="24"/>
        </w:rPr>
        <w:t xml:space="preserve"> (mix with column) Pour agarose gel into rig after cools. And let sit until solidified. </w:t>
      </w:r>
    </w:p>
    <w:p w14:paraId="54729667" w14:textId="77777777" w:rsidR="004C1E61" w:rsidRDefault="004C1E61" w:rsidP="004C1E61">
      <w:pPr>
        <w:pStyle w:val="ListParagraph"/>
        <w:numPr>
          <w:ilvl w:val="0"/>
          <w:numId w:val="33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Load 10 </w:t>
      </w:r>
      <w:proofErr w:type="spellStart"/>
      <w:r>
        <w:rPr>
          <w:rFonts w:ascii="Calibri" w:hAnsi="Calibri" w:cs="Calibri"/>
          <w:sz w:val="24"/>
          <w:szCs w:val="24"/>
        </w:rPr>
        <w:t>ul</w:t>
      </w:r>
      <w:proofErr w:type="spellEnd"/>
      <w:r>
        <w:rPr>
          <w:rFonts w:ascii="Calibri" w:hAnsi="Calibri" w:cs="Calibri"/>
          <w:sz w:val="24"/>
          <w:szCs w:val="24"/>
        </w:rPr>
        <w:t xml:space="preserve"> of 1Kb ladder dye into ladder </w:t>
      </w:r>
    </w:p>
    <w:p w14:paraId="4B00DBC9" w14:textId="77777777" w:rsidR="004C1E61" w:rsidRDefault="004C1E61" w:rsidP="004C1E61">
      <w:pPr>
        <w:pStyle w:val="ListParagraph"/>
        <w:numPr>
          <w:ilvl w:val="0"/>
          <w:numId w:val="33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Mix 5 </w:t>
      </w:r>
      <w:proofErr w:type="spellStart"/>
      <w:r>
        <w:rPr>
          <w:rFonts w:ascii="Calibri" w:hAnsi="Calibri" w:cs="Calibri"/>
          <w:sz w:val="24"/>
          <w:szCs w:val="24"/>
        </w:rPr>
        <w:t>uL</w:t>
      </w:r>
      <w:proofErr w:type="spellEnd"/>
      <w:r>
        <w:rPr>
          <w:rFonts w:ascii="Calibri" w:hAnsi="Calibri" w:cs="Calibri"/>
          <w:sz w:val="24"/>
          <w:szCs w:val="24"/>
        </w:rPr>
        <w:t xml:space="preserve"> of loading dye into the each 20 </w:t>
      </w:r>
      <w:proofErr w:type="spellStart"/>
      <w:r>
        <w:rPr>
          <w:rFonts w:ascii="Calibri" w:hAnsi="Calibri" w:cs="Calibri"/>
          <w:sz w:val="24"/>
          <w:szCs w:val="24"/>
        </w:rPr>
        <w:t>uL</w:t>
      </w:r>
      <w:proofErr w:type="spellEnd"/>
      <w:r>
        <w:rPr>
          <w:rFonts w:ascii="Calibri" w:hAnsi="Calibri" w:cs="Calibri"/>
          <w:sz w:val="24"/>
          <w:szCs w:val="24"/>
        </w:rPr>
        <w:t xml:space="preserve"> PCR colony strip tube. Using the multichannel, to load the dye into PCR strip tubes. </w:t>
      </w:r>
    </w:p>
    <w:p w14:paraId="7AFC9D36" w14:textId="77777777" w:rsidR="004C1E61" w:rsidRDefault="004C1E61" w:rsidP="004C1E61">
      <w:pPr>
        <w:pStyle w:val="ListParagraph"/>
        <w:numPr>
          <w:ilvl w:val="0"/>
          <w:numId w:val="33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Load PCR strips tubes into each well about 20 </w:t>
      </w:r>
      <w:proofErr w:type="spellStart"/>
      <w:r>
        <w:rPr>
          <w:rFonts w:ascii="Calibri" w:hAnsi="Calibri" w:cs="Calibri"/>
          <w:sz w:val="24"/>
          <w:szCs w:val="24"/>
        </w:rPr>
        <w:t>uL</w:t>
      </w:r>
      <w:proofErr w:type="spellEnd"/>
    </w:p>
    <w:p w14:paraId="48280FBC" w14:textId="77777777" w:rsidR="004C1E61" w:rsidRPr="00AC046C" w:rsidRDefault="004C1E61" w:rsidP="004C1E61">
      <w:pPr>
        <w:pStyle w:val="ListParagraph"/>
        <w:numPr>
          <w:ilvl w:val="0"/>
          <w:numId w:val="33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Run to red when connecting power pack to casting tray. </w:t>
      </w:r>
      <w:r>
        <w:rPr>
          <w:rFonts w:ascii="Calibri" w:hAnsi="Calibri" w:cs="Calibri"/>
          <w:b/>
          <w:bCs/>
          <w:sz w:val="24"/>
          <w:szCs w:val="24"/>
        </w:rPr>
        <w:t xml:space="preserve">Covered tray with aluminum foil so </w:t>
      </w:r>
      <w:proofErr w:type="spellStart"/>
      <w:r>
        <w:rPr>
          <w:rFonts w:ascii="Calibri" w:hAnsi="Calibri" w:cs="Calibri"/>
          <w:b/>
          <w:bCs/>
          <w:sz w:val="24"/>
          <w:szCs w:val="24"/>
        </w:rPr>
        <w:t>Sybersafe</w:t>
      </w:r>
      <w:proofErr w:type="spellEnd"/>
      <w:r>
        <w:rPr>
          <w:rFonts w:ascii="Calibri" w:hAnsi="Calibri" w:cs="Calibri"/>
          <w:b/>
          <w:bCs/>
          <w:sz w:val="24"/>
          <w:szCs w:val="24"/>
        </w:rPr>
        <w:t xml:space="preserve"> does not degrade under light. </w:t>
      </w:r>
    </w:p>
    <w:p w14:paraId="70ECABB0" w14:textId="07221099" w:rsidR="00AC046C" w:rsidRDefault="00AC046C" w:rsidP="00AC046C">
      <w:pPr>
        <w:rPr>
          <w:rFonts w:ascii="Calibri" w:hAnsi="Calibri" w:cs="Calibri"/>
          <w:color w:val="C238B8"/>
        </w:rPr>
      </w:pPr>
      <w:r>
        <w:rPr>
          <w:rFonts w:ascii="Calibri" w:hAnsi="Calibri" w:cs="Calibri"/>
          <w:color w:val="C238B8"/>
        </w:rPr>
        <w:lastRenderedPageBreak/>
        <w:t xml:space="preserve">Reflection: </w:t>
      </w:r>
    </w:p>
    <w:p w14:paraId="723B49AF" w14:textId="39CC738A" w:rsidR="00AC046C" w:rsidRDefault="00AC046C" w:rsidP="00AC046C">
      <w:pPr>
        <w:rPr>
          <w:rFonts w:ascii="Calibri" w:hAnsi="Calibri" w:cs="Calibri"/>
          <w:color w:val="C238B8"/>
        </w:rPr>
      </w:pPr>
      <w:r>
        <w:rPr>
          <w:rFonts w:ascii="Calibri" w:hAnsi="Calibri" w:cs="Calibri"/>
          <w:color w:val="C238B8"/>
        </w:rPr>
        <w:t xml:space="preserve">When I was loading </w:t>
      </w:r>
      <w:r w:rsidR="00B5470C">
        <w:rPr>
          <w:rFonts w:ascii="Calibri" w:hAnsi="Calibri" w:cs="Calibri"/>
          <w:color w:val="C238B8"/>
        </w:rPr>
        <w:t xml:space="preserve">sample 5 (no DNA), I noticed the volume was the same as the loading volume into the well. I believe I missed the 0.4 </w:t>
      </w:r>
      <w:proofErr w:type="spellStart"/>
      <w:r w:rsidR="00B5470C">
        <w:rPr>
          <w:rFonts w:ascii="Calibri" w:hAnsi="Calibri" w:cs="Calibri"/>
          <w:color w:val="C238B8"/>
        </w:rPr>
        <w:t>uL</w:t>
      </w:r>
      <w:proofErr w:type="spellEnd"/>
      <w:r w:rsidR="00B5470C">
        <w:rPr>
          <w:rFonts w:ascii="Calibri" w:hAnsi="Calibri" w:cs="Calibri"/>
          <w:color w:val="C238B8"/>
        </w:rPr>
        <w:t xml:space="preserve"> of water? </w:t>
      </w:r>
    </w:p>
    <w:p w14:paraId="35E0BDFB" w14:textId="77777777" w:rsidR="00AF73B7" w:rsidRDefault="00AF73B7" w:rsidP="00AC046C">
      <w:pPr>
        <w:rPr>
          <w:rFonts w:ascii="Calibri" w:hAnsi="Calibri" w:cs="Calibri"/>
          <w:color w:val="C238B8"/>
        </w:rPr>
      </w:pPr>
    </w:p>
    <w:p w14:paraId="0C0903F9" w14:textId="77777777" w:rsidR="00B5470C" w:rsidRDefault="00B5470C" w:rsidP="00AC046C">
      <w:pPr>
        <w:rPr>
          <w:rFonts w:ascii="Calibri" w:hAnsi="Calibri" w:cs="Calibri"/>
          <w:color w:val="C238B8"/>
        </w:rPr>
      </w:pPr>
    </w:p>
    <w:p w14:paraId="3D5F0540" w14:textId="68A018DB" w:rsidR="00AF73B7" w:rsidRDefault="00AF73B7" w:rsidP="00AF73B7">
      <w:pPr>
        <w:pStyle w:val="Heading2"/>
      </w:pPr>
      <w:bookmarkStart w:id="24" w:name="_Toc164330897"/>
      <w:r>
        <w:t xml:space="preserve">Picture of gel </w:t>
      </w:r>
      <w:r w:rsidR="00422DA0">
        <w:t>#2</w:t>
      </w:r>
      <w:bookmarkEnd w:id="24"/>
    </w:p>
    <w:p w14:paraId="6F998C15" w14:textId="315B6559" w:rsidR="00AF73B7" w:rsidRPr="00AF73B7" w:rsidRDefault="00AF73B7" w:rsidP="00AF73B7">
      <w:r>
        <w:rPr>
          <w:noProof/>
        </w:rPr>
        <w:drawing>
          <wp:inline distT="0" distB="0" distL="0" distR="0" wp14:anchorId="1A4BDF73" wp14:editId="34B2BD9A">
            <wp:extent cx="2546717" cy="1900302"/>
            <wp:effectExtent l="0" t="0" r="0" b="5080"/>
            <wp:docPr id="1293348070" name="Picture 1" descr="A close-up of a test tub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93348070" name="Picture 1" descr="A close-up of a test tube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55549" cy="19068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6DF999" w14:textId="77777777" w:rsidR="00B5470C" w:rsidRPr="00AC046C" w:rsidRDefault="00B5470C" w:rsidP="00AC046C">
      <w:pPr>
        <w:rPr>
          <w:rFonts w:ascii="Calibri" w:hAnsi="Calibri" w:cs="Calibri"/>
          <w:color w:val="C238B8"/>
        </w:rPr>
      </w:pPr>
    </w:p>
    <w:p w14:paraId="2B7013B9" w14:textId="77777777" w:rsidR="004C1E61" w:rsidRDefault="004C1E61" w:rsidP="004C1E61">
      <w:pPr>
        <w:rPr>
          <w:rFonts w:ascii="Calibri" w:hAnsi="Calibri" w:cs="Calibri"/>
        </w:rPr>
      </w:pPr>
    </w:p>
    <w:p w14:paraId="366E1340" w14:textId="29B16826" w:rsidR="004C1E61" w:rsidRDefault="0009107D" w:rsidP="004C1E61">
      <w:pPr>
        <w:rPr>
          <w:rFonts w:ascii="Calibri" w:hAnsi="Calibri" w:cs="Calibri"/>
          <w:color w:val="C238B8"/>
        </w:rPr>
      </w:pPr>
      <w:r>
        <w:rPr>
          <w:rFonts w:ascii="Calibri" w:hAnsi="Calibri" w:cs="Calibri"/>
          <w:color w:val="C238B8"/>
        </w:rPr>
        <w:t xml:space="preserve">Reflection: </w:t>
      </w:r>
    </w:p>
    <w:p w14:paraId="7BEABCE6" w14:textId="53667D41" w:rsidR="0009107D" w:rsidRPr="0009107D" w:rsidRDefault="0009107D" w:rsidP="004C1E61">
      <w:pPr>
        <w:rPr>
          <w:rFonts w:ascii="Calibri" w:hAnsi="Calibri" w:cs="Calibri"/>
          <w:color w:val="C238B8"/>
        </w:rPr>
      </w:pPr>
      <w:r>
        <w:rPr>
          <w:rFonts w:ascii="Calibri" w:hAnsi="Calibri" w:cs="Calibri"/>
          <w:color w:val="C238B8"/>
        </w:rPr>
        <w:t>No bands appeared on the image of the gel for the 2</w:t>
      </w:r>
      <w:r w:rsidRPr="0009107D">
        <w:rPr>
          <w:rFonts w:ascii="Calibri" w:hAnsi="Calibri" w:cs="Calibri"/>
          <w:color w:val="C238B8"/>
          <w:vertAlign w:val="superscript"/>
        </w:rPr>
        <w:t>nd</w:t>
      </w:r>
      <w:r>
        <w:rPr>
          <w:rFonts w:ascii="Calibri" w:hAnsi="Calibri" w:cs="Calibri"/>
          <w:color w:val="C238B8"/>
        </w:rPr>
        <w:t xml:space="preserve"> time. KB and I talked about </w:t>
      </w:r>
      <w:proofErr w:type="gramStart"/>
      <w:r>
        <w:rPr>
          <w:rFonts w:ascii="Calibri" w:hAnsi="Calibri" w:cs="Calibri"/>
          <w:color w:val="C238B8"/>
        </w:rPr>
        <w:t>it</w:t>
      </w:r>
      <w:proofErr w:type="gramEnd"/>
      <w:r>
        <w:rPr>
          <w:rFonts w:ascii="Calibri" w:hAnsi="Calibri" w:cs="Calibri"/>
          <w:color w:val="C238B8"/>
        </w:rPr>
        <w:t xml:space="preserve"> and this could have been due to the amount of template for each sample. There was a </w:t>
      </w:r>
      <w:proofErr w:type="gramStart"/>
      <w:r>
        <w:rPr>
          <w:rFonts w:ascii="Calibri" w:hAnsi="Calibri" w:cs="Calibri"/>
          <w:color w:val="C238B8"/>
        </w:rPr>
        <w:t>really small</w:t>
      </w:r>
      <w:proofErr w:type="gramEnd"/>
      <w:r>
        <w:rPr>
          <w:rFonts w:ascii="Calibri" w:hAnsi="Calibri" w:cs="Calibri"/>
          <w:color w:val="C238B8"/>
        </w:rPr>
        <w:t xml:space="preserve"> volume for the template, about 0.4 </w:t>
      </w:r>
      <w:proofErr w:type="spellStart"/>
      <w:r>
        <w:rPr>
          <w:rFonts w:ascii="Calibri" w:hAnsi="Calibri" w:cs="Calibri"/>
          <w:color w:val="C238B8"/>
        </w:rPr>
        <w:t>uL</w:t>
      </w:r>
      <w:proofErr w:type="spellEnd"/>
      <w:r>
        <w:rPr>
          <w:rFonts w:ascii="Calibri" w:hAnsi="Calibri" w:cs="Calibri"/>
          <w:color w:val="C238B8"/>
        </w:rPr>
        <w:t xml:space="preserve">. </w:t>
      </w:r>
      <w:proofErr w:type="gramStart"/>
      <w:r>
        <w:rPr>
          <w:rFonts w:ascii="Calibri" w:hAnsi="Calibri" w:cs="Calibri"/>
          <w:color w:val="C238B8"/>
        </w:rPr>
        <w:t>So</w:t>
      </w:r>
      <w:proofErr w:type="gramEnd"/>
      <w:r>
        <w:rPr>
          <w:rFonts w:ascii="Calibri" w:hAnsi="Calibri" w:cs="Calibri"/>
          <w:color w:val="C238B8"/>
        </w:rPr>
        <w:t xml:space="preserve"> KB recommended that we up the volume to 1.0 </w:t>
      </w:r>
      <w:proofErr w:type="spellStart"/>
      <w:r>
        <w:rPr>
          <w:rFonts w:ascii="Calibri" w:hAnsi="Calibri" w:cs="Calibri"/>
          <w:color w:val="C238B8"/>
        </w:rPr>
        <w:t>uL</w:t>
      </w:r>
      <w:proofErr w:type="spellEnd"/>
      <w:r>
        <w:rPr>
          <w:rFonts w:ascii="Calibri" w:hAnsi="Calibri" w:cs="Calibri"/>
          <w:color w:val="C238B8"/>
        </w:rPr>
        <w:t xml:space="preserve"> and instead add the template first to the </w:t>
      </w:r>
      <w:proofErr w:type="spellStart"/>
      <w:r>
        <w:rPr>
          <w:rFonts w:ascii="Calibri" w:hAnsi="Calibri" w:cs="Calibri"/>
          <w:color w:val="C238B8"/>
        </w:rPr>
        <w:t>pcr</w:t>
      </w:r>
      <w:proofErr w:type="spellEnd"/>
      <w:r>
        <w:rPr>
          <w:rFonts w:ascii="Calibri" w:hAnsi="Calibri" w:cs="Calibri"/>
          <w:color w:val="C238B8"/>
        </w:rPr>
        <w:t xml:space="preserve"> strip tubes, spin those down and then add the </w:t>
      </w:r>
      <w:proofErr w:type="spellStart"/>
      <w:r>
        <w:rPr>
          <w:rFonts w:ascii="Calibri" w:hAnsi="Calibri" w:cs="Calibri"/>
          <w:color w:val="C238B8"/>
        </w:rPr>
        <w:t>mastermix</w:t>
      </w:r>
      <w:proofErr w:type="spellEnd"/>
      <w:r>
        <w:rPr>
          <w:rFonts w:ascii="Calibri" w:hAnsi="Calibri" w:cs="Calibri"/>
          <w:color w:val="C238B8"/>
        </w:rPr>
        <w:t xml:space="preserve"> (spin again one more time). When I run the gel on Thursday, we will see if the results are the same.  </w:t>
      </w:r>
    </w:p>
    <w:p w14:paraId="75BEAD06" w14:textId="77777777" w:rsidR="004C1E61" w:rsidRDefault="004C1E61" w:rsidP="004C1E61">
      <w:pPr>
        <w:rPr>
          <w:rFonts w:ascii="Calibri" w:hAnsi="Calibri" w:cs="Calibri"/>
        </w:rPr>
      </w:pPr>
    </w:p>
    <w:p w14:paraId="65E33B97" w14:textId="40BD71F0" w:rsidR="0009107D" w:rsidRDefault="0009107D" w:rsidP="0009107D">
      <w:pPr>
        <w:rPr>
          <w:b/>
        </w:rPr>
      </w:pPr>
      <w:r>
        <w:rPr>
          <w:b/>
        </w:rPr>
        <w:t>Practice PCR #3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7"/>
        <w:gridCol w:w="5107"/>
      </w:tblGrid>
      <w:tr w:rsidR="0009107D" w14:paraId="2A4CD8C9" w14:textId="77777777" w:rsidTr="00985B9F">
        <w:tc>
          <w:tcPr>
            <w:tcW w:w="5107" w:type="dxa"/>
          </w:tcPr>
          <w:p w14:paraId="597202F2" w14:textId="77777777" w:rsidR="0009107D" w:rsidRDefault="0009107D" w:rsidP="00985B9F">
            <w:pPr>
              <w:rPr>
                <w:b/>
              </w:rPr>
            </w:pPr>
            <w:r>
              <w:rPr>
                <w:b/>
              </w:rPr>
              <w:t>Sample number</w:t>
            </w:r>
          </w:p>
        </w:tc>
        <w:tc>
          <w:tcPr>
            <w:tcW w:w="5107" w:type="dxa"/>
          </w:tcPr>
          <w:p w14:paraId="05E7D7C2" w14:textId="77777777" w:rsidR="0009107D" w:rsidRDefault="0009107D" w:rsidP="00985B9F">
            <w:pPr>
              <w:rPr>
                <w:b/>
              </w:rPr>
            </w:pPr>
            <w:r>
              <w:rPr>
                <w:b/>
              </w:rPr>
              <w:t>Reaction name</w:t>
            </w:r>
          </w:p>
        </w:tc>
      </w:tr>
      <w:tr w:rsidR="0009107D" w14:paraId="2B0A1A44" w14:textId="77777777" w:rsidTr="00985B9F">
        <w:tc>
          <w:tcPr>
            <w:tcW w:w="5107" w:type="dxa"/>
          </w:tcPr>
          <w:p w14:paraId="61257068" w14:textId="77777777" w:rsidR="0009107D" w:rsidRDefault="0009107D" w:rsidP="00985B9F">
            <w:pPr>
              <w:rPr>
                <w:b/>
              </w:rPr>
            </w:pPr>
            <w:r>
              <w:rPr>
                <w:b/>
              </w:rPr>
              <w:t>1</w:t>
            </w:r>
          </w:p>
        </w:tc>
        <w:tc>
          <w:tcPr>
            <w:tcW w:w="5107" w:type="dxa"/>
          </w:tcPr>
          <w:p w14:paraId="74563A5E" w14:textId="77777777" w:rsidR="0009107D" w:rsidRPr="00E342E4" w:rsidRDefault="0009107D" w:rsidP="00985B9F">
            <w:pPr>
              <w:rPr>
                <w:b/>
                <w:vertAlign w:val="superscript"/>
              </w:rPr>
            </w:pPr>
            <w:r>
              <w:rPr>
                <w:b/>
              </w:rPr>
              <w:t>Primary Integrant (from serial dilution 10</w:t>
            </w:r>
            <w:r>
              <w:rPr>
                <w:b/>
                <w:vertAlign w:val="superscript"/>
              </w:rPr>
              <w:t>-2)</w:t>
            </w:r>
          </w:p>
        </w:tc>
      </w:tr>
      <w:tr w:rsidR="0009107D" w14:paraId="194FD922" w14:textId="77777777" w:rsidTr="00985B9F">
        <w:tc>
          <w:tcPr>
            <w:tcW w:w="5107" w:type="dxa"/>
          </w:tcPr>
          <w:p w14:paraId="3D9E6EC1" w14:textId="77777777" w:rsidR="0009107D" w:rsidRDefault="0009107D" w:rsidP="00985B9F">
            <w:pPr>
              <w:rPr>
                <w:b/>
              </w:rPr>
            </w:pPr>
            <w:r>
              <w:rPr>
                <w:b/>
              </w:rPr>
              <w:t>2</w:t>
            </w:r>
          </w:p>
        </w:tc>
        <w:tc>
          <w:tcPr>
            <w:tcW w:w="5107" w:type="dxa"/>
          </w:tcPr>
          <w:p w14:paraId="020BC9F8" w14:textId="77777777" w:rsidR="0009107D" w:rsidRDefault="0009107D" w:rsidP="00985B9F">
            <w:pPr>
              <w:rPr>
                <w:b/>
              </w:rPr>
            </w:pPr>
            <w:r>
              <w:rPr>
                <w:b/>
              </w:rPr>
              <w:t>LVS from colony 1:10</w:t>
            </w:r>
          </w:p>
        </w:tc>
      </w:tr>
      <w:tr w:rsidR="0009107D" w14:paraId="37F7B733" w14:textId="77777777" w:rsidTr="00985B9F">
        <w:tc>
          <w:tcPr>
            <w:tcW w:w="5107" w:type="dxa"/>
          </w:tcPr>
          <w:p w14:paraId="27499D03" w14:textId="77777777" w:rsidR="0009107D" w:rsidRDefault="0009107D" w:rsidP="00985B9F">
            <w:pPr>
              <w:rPr>
                <w:b/>
              </w:rPr>
            </w:pPr>
            <w:r>
              <w:rPr>
                <w:b/>
              </w:rPr>
              <w:t>3</w:t>
            </w:r>
          </w:p>
        </w:tc>
        <w:tc>
          <w:tcPr>
            <w:tcW w:w="5107" w:type="dxa"/>
          </w:tcPr>
          <w:p w14:paraId="4E193449" w14:textId="77777777" w:rsidR="0009107D" w:rsidRDefault="0009107D" w:rsidP="00985B9F">
            <w:pPr>
              <w:rPr>
                <w:b/>
              </w:rPr>
            </w:pPr>
            <w:r>
              <w:rPr>
                <w:b/>
              </w:rPr>
              <w:t>gDNA</w:t>
            </w:r>
          </w:p>
        </w:tc>
      </w:tr>
      <w:tr w:rsidR="0009107D" w14:paraId="793C7B52" w14:textId="77777777" w:rsidTr="00985B9F">
        <w:tc>
          <w:tcPr>
            <w:tcW w:w="5107" w:type="dxa"/>
          </w:tcPr>
          <w:p w14:paraId="353C01D6" w14:textId="77777777" w:rsidR="0009107D" w:rsidRDefault="0009107D" w:rsidP="00985B9F">
            <w:pPr>
              <w:rPr>
                <w:b/>
              </w:rPr>
            </w:pPr>
            <w:r>
              <w:rPr>
                <w:b/>
              </w:rPr>
              <w:t>4</w:t>
            </w:r>
          </w:p>
        </w:tc>
        <w:tc>
          <w:tcPr>
            <w:tcW w:w="5107" w:type="dxa"/>
          </w:tcPr>
          <w:p w14:paraId="5A1F2E35" w14:textId="77777777" w:rsidR="0009107D" w:rsidRDefault="0009107D" w:rsidP="00985B9F">
            <w:pPr>
              <w:rPr>
                <w:b/>
              </w:rPr>
            </w:pPr>
            <w:r>
              <w:rPr>
                <w:b/>
              </w:rPr>
              <w:t>pKR200 diluted 1:100</w:t>
            </w:r>
          </w:p>
        </w:tc>
      </w:tr>
      <w:tr w:rsidR="0009107D" w14:paraId="020D4155" w14:textId="77777777" w:rsidTr="00985B9F">
        <w:tc>
          <w:tcPr>
            <w:tcW w:w="5107" w:type="dxa"/>
          </w:tcPr>
          <w:p w14:paraId="2053F15A" w14:textId="77777777" w:rsidR="0009107D" w:rsidRDefault="0009107D" w:rsidP="00985B9F">
            <w:pPr>
              <w:rPr>
                <w:b/>
              </w:rPr>
            </w:pPr>
            <w:r>
              <w:rPr>
                <w:b/>
              </w:rPr>
              <w:t>5</w:t>
            </w:r>
          </w:p>
        </w:tc>
        <w:tc>
          <w:tcPr>
            <w:tcW w:w="5107" w:type="dxa"/>
          </w:tcPr>
          <w:p w14:paraId="4F5EC736" w14:textId="77777777" w:rsidR="0009107D" w:rsidRDefault="0009107D" w:rsidP="00985B9F">
            <w:pPr>
              <w:rPr>
                <w:b/>
              </w:rPr>
            </w:pPr>
            <w:r>
              <w:rPr>
                <w:b/>
              </w:rPr>
              <w:t>No DNA</w:t>
            </w:r>
          </w:p>
        </w:tc>
      </w:tr>
    </w:tbl>
    <w:p w14:paraId="518FFDC5" w14:textId="77777777" w:rsidR="0009107D" w:rsidRDefault="0009107D" w:rsidP="0009107D">
      <w:pPr>
        <w:rPr>
          <w:b/>
        </w:rPr>
      </w:pPr>
    </w:p>
    <w:p w14:paraId="1C0748A3" w14:textId="77777777" w:rsidR="0009107D" w:rsidRDefault="0009107D" w:rsidP="0009107D">
      <w:pPr>
        <w:rPr>
          <w:b/>
        </w:rPr>
      </w:pPr>
    </w:p>
    <w:p w14:paraId="5E7A4611" w14:textId="77777777" w:rsidR="0009107D" w:rsidRDefault="0009107D" w:rsidP="0009107D">
      <w:pPr>
        <w:rPr>
          <w:b/>
        </w:rPr>
      </w:pPr>
    </w:p>
    <w:p w14:paraId="13DEE481" w14:textId="77777777" w:rsidR="0009107D" w:rsidRPr="00E342E4" w:rsidRDefault="0009107D" w:rsidP="0009107D">
      <w:pPr>
        <w:rPr>
          <w:b/>
        </w:rPr>
      </w:pPr>
      <w:proofErr w:type="spellStart"/>
      <w:r w:rsidRPr="00391B82">
        <w:rPr>
          <w:rFonts w:ascii="Calibri" w:hAnsi="Calibri" w:cs="Calibri"/>
          <w:b/>
        </w:rPr>
        <w:t>MasterMix</w:t>
      </w:r>
      <w:proofErr w:type="spellEnd"/>
      <w:r>
        <w:rPr>
          <w:b/>
        </w:rPr>
        <w:t xml:space="preserve">: </w:t>
      </w:r>
    </w:p>
    <w:tbl>
      <w:tblPr>
        <w:tblW w:w="9361" w:type="dxa"/>
        <w:tblLook w:val="04A0" w:firstRow="1" w:lastRow="0" w:firstColumn="1" w:lastColumn="0" w:noHBand="0" w:noVBand="1"/>
      </w:tblPr>
      <w:tblGrid>
        <w:gridCol w:w="3147"/>
        <w:gridCol w:w="1875"/>
        <w:gridCol w:w="1844"/>
        <w:gridCol w:w="1271"/>
        <w:gridCol w:w="1224"/>
      </w:tblGrid>
      <w:tr w:rsidR="0009107D" w14:paraId="44C21E9E" w14:textId="77777777" w:rsidTr="00985B9F">
        <w:trPr>
          <w:trHeight w:val="281"/>
        </w:trPr>
        <w:tc>
          <w:tcPr>
            <w:tcW w:w="314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8F0D2AC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otal reaction volume</w:t>
            </w:r>
          </w:p>
        </w:tc>
        <w:tc>
          <w:tcPr>
            <w:tcW w:w="1875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9CEF7F5" w14:textId="77777777" w:rsidR="0009107D" w:rsidRDefault="0009107D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B6C4A" w14:textId="77777777" w:rsidR="0009107D" w:rsidRDefault="0009107D" w:rsidP="00985B9F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61725" w14:textId="77777777" w:rsidR="0009107D" w:rsidRDefault="0009107D" w:rsidP="00985B9F">
            <w:pPr>
              <w:rPr>
                <w:sz w:val="20"/>
                <w:szCs w:val="20"/>
              </w:rPr>
            </w:pP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2AC20" w14:textId="77777777" w:rsidR="0009107D" w:rsidRDefault="0009107D" w:rsidP="00985B9F">
            <w:pPr>
              <w:rPr>
                <w:sz w:val="20"/>
                <w:szCs w:val="20"/>
              </w:rPr>
            </w:pPr>
          </w:p>
        </w:tc>
      </w:tr>
      <w:tr w:rsidR="0009107D" w14:paraId="0FB77700" w14:textId="77777777" w:rsidTr="00985B9F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61D68D1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otal number of reactions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14AF677" w14:textId="77777777" w:rsidR="0009107D" w:rsidRDefault="0009107D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DF339" w14:textId="77777777" w:rsidR="0009107D" w:rsidRDefault="0009107D" w:rsidP="00985B9F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889D3" w14:textId="77777777" w:rsidR="0009107D" w:rsidRDefault="0009107D" w:rsidP="00985B9F">
            <w:pPr>
              <w:rPr>
                <w:sz w:val="20"/>
                <w:szCs w:val="20"/>
              </w:rPr>
            </w:pP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C65BA" w14:textId="77777777" w:rsidR="0009107D" w:rsidRDefault="0009107D" w:rsidP="00985B9F">
            <w:pPr>
              <w:rPr>
                <w:sz w:val="20"/>
                <w:szCs w:val="20"/>
              </w:rPr>
            </w:pPr>
          </w:p>
        </w:tc>
      </w:tr>
      <w:tr w:rsidR="0009107D" w14:paraId="755CD672" w14:textId="77777777" w:rsidTr="00985B9F">
        <w:trPr>
          <w:trHeight w:val="281"/>
        </w:trPr>
        <w:tc>
          <w:tcPr>
            <w:tcW w:w="3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CFA18" w14:textId="77777777" w:rsidR="0009107D" w:rsidRDefault="0009107D" w:rsidP="00985B9F">
            <w:pPr>
              <w:rPr>
                <w:sz w:val="20"/>
                <w:szCs w:val="20"/>
              </w:rPr>
            </w:pPr>
          </w:p>
        </w:tc>
        <w:tc>
          <w:tcPr>
            <w:tcW w:w="1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31BF2" w14:textId="77777777" w:rsidR="0009107D" w:rsidRDefault="0009107D" w:rsidP="00985B9F">
            <w:pPr>
              <w:rPr>
                <w:sz w:val="20"/>
                <w:szCs w:val="20"/>
              </w:rPr>
            </w:pP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3F9B7" w14:textId="77777777" w:rsidR="0009107D" w:rsidRDefault="0009107D" w:rsidP="00985B9F">
            <w:pPr>
              <w:rPr>
                <w:sz w:val="20"/>
                <w:szCs w:val="20"/>
              </w:rPr>
            </w:pP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FC369" w14:textId="77777777" w:rsidR="0009107D" w:rsidRDefault="0009107D" w:rsidP="00985B9F">
            <w:pPr>
              <w:rPr>
                <w:sz w:val="20"/>
                <w:szCs w:val="20"/>
              </w:rPr>
            </w:pP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BC87C7F" w14:textId="77777777" w:rsidR="0009107D" w:rsidRDefault="0009107D" w:rsidP="00985B9F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Factor</w:t>
            </w:r>
          </w:p>
        </w:tc>
      </w:tr>
      <w:tr w:rsidR="0009107D" w14:paraId="06AFB52A" w14:textId="77777777" w:rsidTr="00985B9F">
        <w:trPr>
          <w:trHeight w:val="281"/>
        </w:trPr>
        <w:tc>
          <w:tcPr>
            <w:tcW w:w="314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59BCA1B" w14:textId="77777777" w:rsidR="0009107D" w:rsidRDefault="0009107D" w:rsidP="00985B9F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Component</w:t>
            </w:r>
          </w:p>
        </w:tc>
        <w:tc>
          <w:tcPr>
            <w:tcW w:w="1875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4A5167F" w14:textId="77777777" w:rsidR="0009107D" w:rsidRDefault="0009107D" w:rsidP="00985B9F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Stock concentration</w:t>
            </w:r>
          </w:p>
        </w:tc>
        <w:tc>
          <w:tcPr>
            <w:tcW w:w="184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C5CD1D1" w14:textId="77777777" w:rsidR="0009107D" w:rsidRDefault="0009107D" w:rsidP="00985B9F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Final concentration</w:t>
            </w:r>
          </w:p>
        </w:tc>
        <w:tc>
          <w:tcPr>
            <w:tcW w:w="1271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FEA03EF" w14:textId="77777777" w:rsidR="0009107D" w:rsidRDefault="0009107D" w:rsidP="00985B9F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 xml:space="preserve">1 </w:t>
            </w:r>
            <w:proofErr w:type="spellStart"/>
            <w:r>
              <w:rPr>
                <w:rFonts w:ascii="Calibri" w:hAnsi="Calibri" w:cs="Calibri"/>
                <w:b/>
                <w:bCs/>
                <w:color w:val="000000"/>
              </w:rPr>
              <w:t>rxn</w:t>
            </w:r>
            <w:proofErr w:type="spellEnd"/>
            <w:r>
              <w:rPr>
                <w:rFonts w:ascii="Calibri" w:hAnsi="Calibri" w:cs="Calibri"/>
                <w:b/>
                <w:bCs/>
                <w:color w:val="000000"/>
              </w:rPr>
              <w:t xml:space="preserve"> volume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FA5CCD4" w14:textId="77777777" w:rsidR="0009107D" w:rsidRDefault="0009107D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</w:t>
            </w:r>
          </w:p>
        </w:tc>
      </w:tr>
      <w:tr w:rsidR="0009107D" w14:paraId="286C2BE5" w14:textId="77777777" w:rsidTr="00985B9F">
        <w:trPr>
          <w:trHeight w:val="281"/>
        </w:trPr>
        <w:tc>
          <w:tcPr>
            <w:tcW w:w="3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5BF10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diH2O</w:t>
            </w:r>
          </w:p>
        </w:tc>
        <w:tc>
          <w:tcPr>
            <w:tcW w:w="18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63F8222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D702A78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31A0873" w14:textId="77777777" w:rsidR="0009107D" w:rsidRDefault="0009107D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2.4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8C2E8DD" w14:textId="77777777" w:rsidR="0009107D" w:rsidRDefault="0009107D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4.4</w:t>
            </w:r>
          </w:p>
        </w:tc>
      </w:tr>
      <w:tr w:rsidR="0009107D" w14:paraId="133CA1AC" w14:textId="77777777" w:rsidTr="00985B9F">
        <w:trPr>
          <w:trHeight w:val="281"/>
        </w:trPr>
        <w:tc>
          <w:tcPr>
            <w:tcW w:w="314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8DCC037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rimeSTAR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GXL Buffer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7C6D786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x</w:t>
            </w:r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246E57B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x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4DE6332" w14:textId="77777777" w:rsidR="0009107D" w:rsidRDefault="0009107D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.0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29041E5" w14:textId="77777777" w:rsidR="0009107D" w:rsidRDefault="0009107D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4</w:t>
            </w:r>
          </w:p>
        </w:tc>
      </w:tr>
      <w:tr w:rsidR="0009107D" w14:paraId="11F0C1F3" w14:textId="77777777" w:rsidTr="00985B9F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812EECC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dNTPs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95FBB23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5 mM</w:t>
            </w:r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89AFBF0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 mM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CC0184E" w14:textId="77777777" w:rsidR="0009107D" w:rsidRDefault="0009107D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6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0713451" w14:textId="77777777" w:rsidR="0009107D" w:rsidRDefault="0009107D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.6</w:t>
            </w:r>
          </w:p>
        </w:tc>
      </w:tr>
      <w:tr w:rsidR="0009107D" w14:paraId="1EE9D291" w14:textId="77777777" w:rsidTr="00985B9F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C4D356F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oligo F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907C479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10 </w:t>
            </w:r>
            <w:proofErr w:type="spellStart"/>
            <w:proofErr w:type="gramStart"/>
            <w:r>
              <w:rPr>
                <w:rFonts w:ascii="Calibri" w:hAnsi="Calibri" w:cs="Calibri"/>
                <w:color w:val="000000"/>
              </w:rPr>
              <w:t>uM</w:t>
            </w:r>
            <w:proofErr w:type="spellEnd"/>
            <w:proofErr w:type="gramEnd"/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A09095B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0.3 </w:t>
            </w:r>
            <w:proofErr w:type="spellStart"/>
            <w:r>
              <w:rPr>
                <w:rFonts w:ascii="Calibri" w:hAnsi="Calibri" w:cs="Calibri"/>
                <w:color w:val="000000"/>
              </w:rPr>
              <w:t>uM</w:t>
            </w:r>
            <w:proofErr w:type="spellEnd"/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7B8D921" w14:textId="77777777" w:rsidR="0009107D" w:rsidRDefault="0009107D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96E7E22" w14:textId="77777777" w:rsidR="0009107D" w:rsidRDefault="0009107D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6</w:t>
            </w:r>
          </w:p>
        </w:tc>
      </w:tr>
      <w:tr w:rsidR="0009107D" w14:paraId="58B14E4E" w14:textId="77777777" w:rsidTr="00985B9F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B3FD407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oligo R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AB5D1BB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10 </w:t>
            </w:r>
            <w:proofErr w:type="spellStart"/>
            <w:proofErr w:type="gramStart"/>
            <w:r>
              <w:rPr>
                <w:rFonts w:ascii="Calibri" w:hAnsi="Calibri" w:cs="Calibri"/>
                <w:color w:val="000000"/>
              </w:rPr>
              <w:t>uM</w:t>
            </w:r>
            <w:proofErr w:type="spellEnd"/>
            <w:proofErr w:type="gramEnd"/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C3BCDD3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0.3 </w:t>
            </w:r>
            <w:proofErr w:type="spellStart"/>
            <w:r>
              <w:rPr>
                <w:rFonts w:ascii="Calibri" w:hAnsi="Calibri" w:cs="Calibri"/>
                <w:color w:val="000000"/>
              </w:rPr>
              <w:t>uM</w:t>
            </w:r>
            <w:proofErr w:type="spellEnd"/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D53D7CB" w14:textId="77777777" w:rsidR="0009107D" w:rsidRDefault="0009107D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48A4CCE" w14:textId="77777777" w:rsidR="0009107D" w:rsidRDefault="0009107D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6</w:t>
            </w:r>
          </w:p>
        </w:tc>
      </w:tr>
      <w:tr w:rsidR="0009107D" w14:paraId="65EE1002" w14:textId="77777777" w:rsidTr="00985B9F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515ED84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emplate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5459900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0 ng/</w:t>
            </w:r>
            <w:proofErr w:type="spellStart"/>
            <w:r>
              <w:rPr>
                <w:rFonts w:ascii="Calibri" w:hAnsi="Calibri" w:cs="Calibri"/>
                <w:color w:val="000000"/>
              </w:rPr>
              <w:t>ul</w:t>
            </w:r>
            <w:proofErr w:type="spellEnd"/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A0B69BE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 ng/</w:t>
            </w:r>
            <w:proofErr w:type="spellStart"/>
            <w:r>
              <w:rPr>
                <w:rFonts w:ascii="Calibri" w:hAnsi="Calibri" w:cs="Calibri"/>
                <w:color w:val="000000"/>
              </w:rPr>
              <w:t>ul</w:t>
            </w:r>
            <w:proofErr w:type="spellEnd"/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2E48892" w14:textId="576ABBC8" w:rsidR="0009107D" w:rsidRDefault="0009107D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00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4582E1F" w14:textId="77777777" w:rsidR="0009107D" w:rsidRDefault="0009107D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</w:tr>
      <w:tr w:rsidR="0009107D" w14:paraId="7C9DCB66" w14:textId="77777777" w:rsidTr="00985B9F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8E91821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rimeSTAR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GXL DNA Polymerase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14FB069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25 U/</w:t>
            </w:r>
            <w:proofErr w:type="spellStart"/>
            <w:r>
              <w:rPr>
                <w:rFonts w:ascii="Calibri" w:hAnsi="Calibri" w:cs="Calibri"/>
                <w:color w:val="000000"/>
              </w:rPr>
              <w:t>ul</w:t>
            </w:r>
            <w:proofErr w:type="spellEnd"/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92F80BE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25 U/</w:t>
            </w:r>
            <w:proofErr w:type="spellStart"/>
            <w:r>
              <w:rPr>
                <w:rFonts w:ascii="Calibri" w:hAnsi="Calibri" w:cs="Calibri"/>
                <w:color w:val="000000"/>
              </w:rPr>
              <w:t>ul</w:t>
            </w:r>
            <w:proofErr w:type="spellEnd"/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E6AAF45" w14:textId="77777777" w:rsidR="0009107D" w:rsidRDefault="0009107D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DD2D763" w14:textId="77777777" w:rsidR="0009107D" w:rsidRDefault="0009107D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4</w:t>
            </w:r>
          </w:p>
        </w:tc>
      </w:tr>
      <w:tr w:rsidR="0009107D" w14:paraId="69B21778" w14:textId="77777777" w:rsidTr="00985B9F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C911179" w14:textId="77777777" w:rsidR="0009107D" w:rsidRDefault="0009107D" w:rsidP="00985B9F">
            <w:pPr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 </w:t>
            </w:r>
          </w:p>
        </w:tc>
        <w:tc>
          <w:tcPr>
            <w:tcW w:w="1875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4582DBD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5DFA33E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otal volume</w:t>
            </w: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F867DD5" w14:textId="77777777" w:rsidR="0009107D" w:rsidRDefault="0009107D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596150C" w14:textId="77777777" w:rsidR="0009107D" w:rsidRDefault="0009107D" w:rsidP="00985B9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17.6</w:t>
            </w:r>
          </w:p>
        </w:tc>
      </w:tr>
      <w:tr w:rsidR="0009107D" w14:paraId="36F249EA" w14:textId="77777777" w:rsidTr="00985B9F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703B3394" w14:textId="77777777" w:rsidR="0009107D" w:rsidRDefault="0009107D" w:rsidP="00985B9F">
            <w:pPr>
              <w:rPr>
                <w:rFonts w:ascii="Arial" w:hAnsi="Arial" w:cs="Arial"/>
                <w:color w:val="000000"/>
              </w:rPr>
            </w:pPr>
          </w:p>
        </w:tc>
        <w:tc>
          <w:tcPr>
            <w:tcW w:w="1875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2A369E91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0C6DE670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6F2E0E48" w14:textId="77777777" w:rsidR="0009107D" w:rsidRDefault="0009107D" w:rsidP="00985B9F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54E6D7D1" w14:textId="77777777" w:rsidR="0009107D" w:rsidRDefault="0009107D" w:rsidP="00985B9F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</w:tr>
      <w:tr w:rsidR="0009107D" w14:paraId="3638D641" w14:textId="77777777" w:rsidTr="00985B9F">
        <w:trPr>
          <w:trHeight w:val="281"/>
        </w:trPr>
        <w:tc>
          <w:tcPr>
            <w:tcW w:w="3147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080A5972" w14:textId="77777777" w:rsidR="0009107D" w:rsidRDefault="0009107D" w:rsidP="00985B9F">
            <w:pPr>
              <w:rPr>
                <w:rFonts w:ascii="Arial" w:hAnsi="Arial" w:cs="Arial"/>
                <w:color w:val="000000"/>
              </w:rPr>
            </w:pPr>
          </w:p>
          <w:p w14:paraId="1016302D" w14:textId="77777777" w:rsidR="0009107D" w:rsidRDefault="0009107D" w:rsidP="00985B9F">
            <w:pPr>
              <w:rPr>
                <w:rFonts w:ascii="Arial" w:hAnsi="Arial" w:cs="Arial"/>
                <w:color w:val="000000"/>
              </w:rPr>
            </w:pP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3E42E5F2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277C4637" w14:textId="77777777" w:rsidR="0009107D" w:rsidRDefault="0009107D" w:rsidP="00985B9F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659E6287" w14:textId="77777777" w:rsidR="0009107D" w:rsidRDefault="0009107D" w:rsidP="00985B9F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</w:tcPr>
          <w:p w14:paraId="0836B7E1" w14:textId="77777777" w:rsidR="0009107D" w:rsidRDefault="0009107D" w:rsidP="00985B9F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</w:tr>
    </w:tbl>
    <w:p w14:paraId="3D805933" w14:textId="77777777" w:rsidR="0009107D" w:rsidRPr="004A4680" w:rsidRDefault="0009107D" w:rsidP="0009107D">
      <w:p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  <w:rPr>
          <w:rFonts w:ascii="Calibri" w:hAnsi="Calibri" w:cs="Calibri"/>
        </w:rPr>
      </w:pPr>
      <w:r w:rsidRPr="004A4680">
        <w:rPr>
          <w:rFonts w:ascii="Calibri" w:hAnsi="Calibri" w:cs="Calibri"/>
        </w:rPr>
        <w:t>Protocol for PCR</w:t>
      </w:r>
    </w:p>
    <w:p w14:paraId="7FEACE58" w14:textId="77777777" w:rsidR="0009107D" w:rsidRDefault="0009107D" w:rsidP="0009107D">
      <w:pPr>
        <w:numPr>
          <w:ilvl w:val="0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Acquire and label PCR tubes. Be sure to include at least 1 positive and 1 negative control for each PCR experiment.</w:t>
      </w:r>
    </w:p>
    <w:p w14:paraId="6DFAF77C" w14:textId="77777777" w:rsidR="0009107D" w:rsidRDefault="0009107D" w:rsidP="0009107D">
      <w:pPr>
        <w:numPr>
          <w:ilvl w:val="0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Get a container of ice to keep the components on</w:t>
      </w:r>
    </w:p>
    <w:p w14:paraId="4FF53114" w14:textId="77777777" w:rsidR="0009107D" w:rsidRDefault="0009107D" w:rsidP="0009107D">
      <w:pPr>
        <w:numPr>
          <w:ilvl w:val="0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Acquire the following components and put them on ice, labeling tubes if necessary:</w:t>
      </w:r>
    </w:p>
    <w:p w14:paraId="0C68AECD" w14:textId="77777777" w:rsidR="0009107D" w:rsidRDefault="0009107D" w:rsidP="0009107D">
      <w:pPr>
        <w:numPr>
          <w:ilvl w:val="1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Molecular grade H2O in 1.5 mL microfuge tube</w:t>
      </w:r>
    </w:p>
    <w:p w14:paraId="27069C7B" w14:textId="77777777" w:rsidR="0009107D" w:rsidRDefault="0009107D" w:rsidP="0009107D">
      <w:pPr>
        <w:numPr>
          <w:ilvl w:val="1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KOD/</w:t>
      </w:r>
      <w:proofErr w:type="spellStart"/>
      <w:r>
        <w:rPr>
          <w:rFonts w:ascii="Cambria" w:eastAsia="Cambria" w:hAnsi="Cambria" w:cs="Cambria"/>
          <w:color w:val="000000"/>
          <w:sz w:val="22"/>
          <w:szCs w:val="22"/>
        </w:rPr>
        <w:t>primestar</w:t>
      </w:r>
      <w:proofErr w:type="spellEnd"/>
      <w:r>
        <w:rPr>
          <w:rFonts w:ascii="Cambria" w:eastAsia="Cambria" w:hAnsi="Cambria" w:cs="Cambria"/>
          <w:color w:val="000000"/>
          <w:sz w:val="22"/>
          <w:szCs w:val="22"/>
        </w:rPr>
        <w:t xml:space="preserve"> buffer</w:t>
      </w:r>
    </w:p>
    <w:p w14:paraId="43ADE264" w14:textId="77777777" w:rsidR="0009107D" w:rsidRDefault="0009107D" w:rsidP="0009107D">
      <w:pPr>
        <w:numPr>
          <w:ilvl w:val="1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dNTPs</w:t>
      </w:r>
    </w:p>
    <w:p w14:paraId="00D2E9A7" w14:textId="77777777" w:rsidR="0009107D" w:rsidRDefault="0009107D" w:rsidP="0009107D">
      <w:pPr>
        <w:numPr>
          <w:ilvl w:val="1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oligo F (10uM)</w:t>
      </w:r>
    </w:p>
    <w:p w14:paraId="365A5E8C" w14:textId="77777777" w:rsidR="0009107D" w:rsidRDefault="0009107D" w:rsidP="0009107D">
      <w:pPr>
        <w:numPr>
          <w:ilvl w:val="1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oligo R (10uM)</w:t>
      </w:r>
    </w:p>
    <w:p w14:paraId="43E9E126" w14:textId="77777777" w:rsidR="0009107D" w:rsidRDefault="0009107D" w:rsidP="0009107D">
      <w:pPr>
        <w:numPr>
          <w:ilvl w:val="1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template (</w:t>
      </w:r>
      <w:proofErr w:type="spellStart"/>
      <w:r>
        <w:rPr>
          <w:rFonts w:ascii="Cambria" w:eastAsia="Cambria" w:hAnsi="Cambria" w:cs="Cambria"/>
          <w:color w:val="000000"/>
          <w:sz w:val="22"/>
          <w:szCs w:val="22"/>
        </w:rPr>
        <w:t>eg.</w:t>
      </w:r>
      <w:proofErr w:type="spellEnd"/>
      <w:r>
        <w:rPr>
          <w:rFonts w:ascii="Cambria" w:eastAsia="Cambria" w:hAnsi="Cambria" w:cs="Cambria"/>
          <w:color w:val="000000"/>
          <w:sz w:val="22"/>
          <w:szCs w:val="22"/>
        </w:rPr>
        <w:t xml:space="preserve"> LVS gDNA, plasmid, colony, etc.) </w:t>
      </w:r>
    </w:p>
    <w:p w14:paraId="7E6F4E43" w14:textId="77777777" w:rsidR="0009107D" w:rsidRDefault="0009107D" w:rsidP="0009107D">
      <w:pPr>
        <w:numPr>
          <w:ilvl w:val="1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Note: KOD/</w:t>
      </w:r>
      <w:proofErr w:type="spellStart"/>
      <w:r>
        <w:rPr>
          <w:rFonts w:ascii="Cambria" w:eastAsia="Cambria" w:hAnsi="Cambria" w:cs="Cambria"/>
          <w:color w:val="000000"/>
          <w:sz w:val="22"/>
          <w:szCs w:val="22"/>
        </w:rPr>
        <w:t>primestar</w:t>
      </w:r>
      <w:proofErr w:type="spellEnd"/>
      <w:r>
        <w:rPr>
          <w:rFonts w:ascii="Cambria" w:eastAsia="Cambria" w:hAnsi="Cambria" w:cs="Cambria"/>
          <w:color w:val="000000"/>
          <w:sz w:val="22"/>
          <w:szCs w:val="22"/>
        </w:rPr>
        <w:t xml:space="preserve"> enzyme should be kept in the freezer until it is used as it is expensive and should be added last</w:t>
      </w:r>
    </w:p>
    <w:p w14:paraId="0F1A49EB" w14:textId="77777777" w:rsidR="0009107D" w:rsidRDefault="0009107D" w:rsidP="0009107D">
      <w:pPr>
        <w:numPr>
          <w:ilvl w:val="0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Centrifuge the microfuge tubes to get any solution out of the microfuge tube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cover</w:t>
      </w:r>
      <w:proofErr w:type="gramEnd"/>
      <w:r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</w:p>
    <w:p w14:paraId="7E926D4C" w14:textId="77777777" w:rsidR="0009107D" w:rsidRDefault="0009107D" w:rsidP="0009107D">
      <w:pPr>
        <w:numPr>
          <w:ilvl w:val="0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If any of the solutions are frozen, be sure to vortex the microfuge tube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in order to</w:t>
      </w:r>
      <w:proofErr w:type="gramEnd"/>
      <w:r>
        <w:rPr>
          <w:rFonts w:ascii="Cambria" w:eastAsia="Cambria" w:hAnsi="Cambria" w:cs="Cambria"/>
          <w:color w:val="000000"/>
          <w:sz w:val="22"/>
          <w:szCs w:val="22"/>
        </w:rPr>
        <w:t xml:space="preserve"> dissolve it (tubes with frozen components may not be homogenized)</w:t>
      </w:r>
    </w:p>
    <w:p w14:paraId="5277EDE6" w14:textId="77777777" w:rsidR="0009107D" w:rsidRDefault="0009107D" w:rsidP="0009107D">
      <w:pPr>
        <w:numPr>
          <w:ilvl w:val="1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DO NOT vortex the enzyme itself or any solution with enzyme because </w:t>
      </w:r>
      <w:proofErr w:type="spellStart"/>
      <w:r>
        <w:rPr>
          <w:rFonts w:ascii="Cambria" w:eastAsia="Cambria" w:hAnsi="Cambria" w:cs="Cambria"/>
          <w:color w:val="000000"/>
          <w:sz w:val="22"/>
          <w:szCs w:val="22"/>
        </w:rPr>
        <w:t>vortexing</w:t>
      </w:r>
      <w:proofErr w:type="spellEnd"/>
      <w:r>
        <w:rPr>
          <w:rFonts w:ascii="Cambria" w:eastAsia="Cambria" w:hAnsi="Cambria" w:cs="Cambria"/>
          <w:color w:val="000000"/>
          <w:sz w:val="22"/>
          <w:szCs w:val="22"/>
        </w:rPr>
        <w:t xml:space="preserve"> will expose it to oxygen and degrade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it</w:t>
      </w:r>
      <w:proofErr w:type="gramEnd"/>
    </w:p>
    <w:p w14:paraId="5DEE82F8" w14:textId="77777777" w:rsidR="0009107D" w:rsidRDefault="0009107D" w:rsidP="0009107D">
      <w:pPr>
        <w:numPr>
          <w:ilvl w:val="0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Use PCR_worksheet.xlsx to make establish the specifics of what will be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added</w:t>
      </w:r>
      <w:proofErr w:type="gramEnd"/>
    </w:p>
    <w:p w14:paraId="22234BF2" w14:textId="77777777" w:rsidR="0009107D" w:rsidRDefault="0009107D" w:rsidP="0009107D">
      <w:pPr>
        <w:numPr>
          <w:ilvl w:val="1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The file is located in the Protocols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folder</w:t>
      </w:r>
      <w:proofErr w:type="gramEnd"/>
    </w:p>
    <w:p w14:paraId="3F255350" w14:textId="77777777" w:rsidR="0009107D" w:rsidRDefault="0009107D" w:rsidP="0009107D">
      <w:pPr>
        <w:numPr>
          <w:ilvl w:val="1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Also</w:t>
      </w:r>
      <w:proofErr w:type="gramEnd"/>
      <w:r>
        <w:rPr>
          <w:rFonts w:ascii="Cambria" w:eastAsia="Cambria" w:hAnsi="Cambria" w:cs="Cambria"/>
          <w:color w:val="000000"/>
          <w:sz w:val="22"/>
          <w:szCs w:val="22"/>
        </w:rPr>
        <w:t xml:space="preserve"> setup table below to specify which primers and source DNA will be used</w:t>
      </w:r>
    </w:p>
    <w:p w14:paraId="15F9FA15" w14:textId="77777777" w:rsidR="0009107D" w:rsidRDefault="0009107D" w:rsidP="0009107D">
      <w:pPr>
        <w:numPr>
          <w:ilvl w:val="0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Add appropriate volume (based on PCR worksheet) of each experiment specific primer (forward and reverse) to PCR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tubes</w:t>
      </w:r>
      <w:proofErr w:type="gramEnd"/>
    </w:p>
    <w:p w14:paraId="31FBBF30" w14:textId="77777777" w:rsidR="0009107D" w:rsidRDefault="0009107D" w:rsidP="0009107D">
      <w:pPr>
        <w:numPr>
          <w:ilvl w:val="0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Add </w:t>
      </w:r>
      <w:proofErr w:type="spellStart"/>
      <w:r>
        <w:rPr>
          <w:rFonts w:ascii="Cambria" w:eastAsia="Cambria" w:hAnsi="Cambria" w:cs="Cambria"/>
          <w:color w:val="000000"/>
          <w:sz w:val="22"/>
          <w:szCs w:val="22"/>
        </w:rPr>
        <w:t>ddi</w:t>
      </w:r>
      <w:proofErr w:type="spellEnd"/>
      <w:r>
        <w:rPr>
          <w:rFonts w:ascii="Cambria" w:eastAsia="Cambria" w:hAnsi="Cambria" w:cs="Cambria"/>
          <w:color w:val="000000"/>
          <w:sz w:val="22"/>
          <w:szCs w:val="22"/>
        </w:rPr>
        <w:t xml:space="preserve"> H2O to negative control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tube</w:t>
      </w:r>
      <w:proofErr w:type="gramEnd"/>
    </w:p>
    <w:p w14:paraId="21E259D3" w14:textId="77777777" w:rsidR="0009107D" w:rsidRDefault="0009107D" w:rsidP="0009107D">
      <w:pPr>
        <w:numPr>
          <w:ilvl w:val="1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Template volume for 1 reaction</w:t>
      </w:r>
    </w:p>
    <w:p w14:paraId="039CAEC6" w14:textId="77777777" w:rsidR="0009107D" w:rsidRDefault="0009107D" w:rsidP="0009107D">
      <w:pPr>
        <w:numPr>
          <w:ilvl w:val="0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Prepare a master-mix in a 1.5 mL microfuge tube by adding the following according to the worksheet and using micropipettes:</w:t>
      </w:r>
    </w:p>
    <w:p w14:paraId="2CE9A178" w14:textId="77777777" w:rsidR="0009107D" w:rsidRDefault="0009107D" w:rsidP="0009107D">
      <w:pPr>
        <w:numPr>
          <w:ilvl w:val="1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Add </w:t>
      </w:r>
      <w:proofErr w:type="spellStart"/>
      <w:r>
        <w:rPr>
          <w:rFonts w:ascii="Cambria" w:eastAsia="Cambria" w:hAnsi="Cambria" w:cs="Cambria"/>
          <w:color w:val="000000"/>
          <w:sz w:val="22"/>
          <w:szCs w:val="22"/>
        </w:rPr>
        <w:t>ddi</w:t>
      </w:r>
      <w:proofErr w:type="spellEnd"/>
      <w:r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H2O</w:t>
      </w:r>
      <w:proofErr w:type="gramEnd"/>
    </w:p>
    <w:p w14:paraId="19E453A2" w14:textId="77777777" w:rsidR="0009107D" w:rsidRDefault="0009107D" w:rsidP="0009107D">
      <w:pPr>
        <w:numPr>
          <w:ilvl w:val="1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Add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dNTPs</w:t>
      </w:r>
      <w:proofErr w:type="gramEnd"/>
    </w:p>
    <w:p w14:paraId="67693BED" w14:textId="77777777" w:rsidR="0009107D" w:rsidRDefault="0009107D" w:rsidP="0009107D">
      <w:pPr>
        <w:numPr>
          <w:ilvl w:val="1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Add KOD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buffer</w:t>
      </w:r>
      <w:proofErr w:type="gramEnd"/>
    </w:p>
    <w:p w14:paraId="4B2CD747" w14:textId="77777777" w:rsidR="0009107D" w:rsidRDefault="0009107D" w:rsidP="0009107D">
      <w:pPr>
        <w:numPr>
          <w:ilvl w:val="1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Add KOD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enzyme</w:t>
      </w:r>
      <w:proofErr w:type="gramEnd"/>
    </w:p>
    <w:p w14:paraId="124B9304" w14:textId="77777777" w:rsidR="0009107D" w:rsidRDefault="0009107D" w:rsidP="0009107D">
      <w:pPr>
        <w:numPr>
          <w:ilvl w:val="0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Mix the master-mix solution by pipetting up and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down</w:t>
      </w:r>
      <w:proofErr w:type="gramEnd"/>
    </w:p>
    <w:p w14:paraId="7853BA38" w14:textId="77777777" w:rsidR="0009107D" w:rsidRDefault="0009107D" w:rsidP="0009107D">
      <w:pPr>
        <w:numPr>
          <w:ilvl w:val="1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lastRenderedPageBreak/>
        <w:t xml:space="preserve">Do not vortex to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mix</w:t>
      </w:r>
      <w:proofErr w:type="gramEnd"/>
    </w:p>
    <w:p w14:paraId="3F1BF845" w14:textId="77777777" w:rsidR="0009107D" w:rsidRDefault="0009107D" w:rsidP="0009107D">
      <w:pPr>
        <w:numPr>
          <w:ilvl w:val="0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Add appropriate volume of master-mix to negative control PCR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tube</w:t>
      </w:r>
      <w:proofErr w:type="gramEnd"/>
    </w:p>
    <w:p w14:paraId="2F10478F" w14:textId="77777777" w:rsidR="0009107D" w:rsidRDefault="0009107D" w:rsidP="0009107D">
      <w:pPr>
        <w:numPr>
          <w:ilvl w:val="0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Add template to Master Mix</w:t>
      </w:r>
    </w:p>
    <w:p w14:paraId="1E960049" w14:textId="77777777" w:rsidR="0009107D" w:rsidRDefault="0009107D" w:rsidP="0009107D">
      <w:pPr>
        <w:numPr>
          <w:ilvl w:val="1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Factor template volume minus 1 template reaction volume</w:t>
      </w:r>
    </w:p>
    <w:p w14:paraId="7B95A0FF" w14:textId="77777777" w:rsidR="0009107D" w:rsidRDefault="0009107D" w:rsidP="0009107D">
      <w:pPr>
        <w:numPr>
          <w:ilvl w:val="0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Add appropriate volume of master mix to each PCR tube (except negative control) and pipette up and down to mix (conserves tips)</w:t>
      </w:r>
    </w:p>
    <w:p w14:paraId="364E447C" w14:textId="77777777" w:rsidR="0009107D" w:rsidRDefault="0009107D" w:rsidP="0009107D">
      <w:pPr>
        <w:numPr>
          <w:ilvl w:val="0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Close PCR Tubes until the caps are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tight</w:t>
      </w:r>
      <w:proofErr w:type="gramEnd"/>
    </w:p>
    <w:p w14:paraId="73A60776" w14:textId="77777777" w:rsidR="0009107D" w:rsidRDefault="0009107D" w:rsidP="0009107D">
      <w:pPr>
        <w:numPr>
          <w:ilvl w:val="0"/>
          <w:numId w:val="35"/>
        </w:numPr>
        <w:pBdr>
          <w:top w:val="nil"/>
          <w:left w:val="nil"/>
          <w:bottom w:val="nil"/>
          <w:right w:val="nil"/>
          <w:between w:val="nil"/>
        </w:pBdr>
        <w:tabs>
          <w:tab w:val="left" w:pos="720"/>
        </w:tabs>
        <w:spacing w:line="276" w:lineRule="auto"/>
      </w:pPr>
      <w:r>
        <w:rPr>
          <w:rFonts w:ascii="Cambria" w:eastAsia="Cambria" w:hAnsi="Cambria" w:cs="Cambria"/>
          <w:color w:val="000000"/>
          <w:sz w:val="22"/>
          <w:szCs w:val="22"/>
        </w:rPr>
        <w:t>Place the PCR Tubes in the thermocycler on STN 1 – the following settings should be in place:</w:t>
      </w:r>
    </w:p>
    <w:p w14:paraId="43791F78" w14:textId="77777777" w:rsidR="0009107D" w:rsidRDefault="0009107D" w:rsidP="0009107D">
      <w:pPr>
        <w:numPr>
          <w:ilvl w:val="1"/>
          <w:numId w:val="35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jc w:val="both"/>
      </w:pPr>
      <w:r>
        <w:rPr>
          <w:rFonts w:ascii="Cambria" w:eastAsia="Cambria" w:hAnsi="Cambria" w:cs="Cambria"/>
          <w:color w:val="000000"/>
          <w:sz w:val="22"/>
          <w:szCs w:val="22"/>
        </w:rPr>
        <w:t>Heat at 94 degrees for 2 minutes,</w:t>
      </w:r>
    </w:p>
    <w:p w14:paraId="18B92420" w14:textId="77777777" w:rsidR="0009107D" w:rsidRDefault="0009107D" w:rsidP="0009107D">
      <w:pPr>
        <w:numPr>
          <w:ilvl w:val="1"/>
          <w:numId w:val="35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jc w:val="both"/>
      </w:pPr>
      <w:r>
        <w:rPr>
          <w:rFonts w:ascii="Cambria" w:eastAsia="Cambria" w:hAnsi="Cambria" w:cs="Cambria"/>
          <w:color w:val="000000"/>
          <w:sz w:val="22"/>
          <w:szCs w:val="22"/>
        </w:rPr>
        <w:t>94 degrees C for 20 seconds</w:t>
      </w:r>
    </w:p>
    <w:p w14:paraId="11AB97D3" w14:textId="77777777" w:rsidR="0009107D" w:rsidRDefault="0009107D" w:rsidP="0009107D">
      <w:pPr>
        <w:numPr>
          <w:ilvl w:val="1"/>
          <w:numId w:val="35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jc w:val="both"/>
      </w:pPr>
      <w:r>
        <w:rPr>
          <w:rFonts w:ascii="Cambria" w:eastAsia="Cambria" w:hAnsi="Cambria" w:cs="Cambria"/>
          <w:color w:val="000000"/>
          <w:sz w:val="22"/>
          <w:szCs w:val="22"/>
        </w:rPr>
        <w:t>50 degrees C for 30 seconds</w:t>
      </w:r>
    </w:p>
    <w:p w14:paraId="7EEC35F7" w14:textId="77777777" w:rsidR="0009107D" w:rsidRDefault="0009107D" w:rsidP="0009107D">
      <w:pPr>
        <w:numPr>
          <w:ilvl w:val="1"/>
          <w:numId w:val="35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jc w:val="both"/>
      </w:pPr>
      <w:r>
        <w:rPr>
          <w:rFonts w:ascii="Cambria" w:eastAsia="Cambria" w:hAnsi="Cambria" w:cs="Cambria"/>
          <w:color w:val="000000"/>
          <w:sz w:val="22"/>
          <w:szCs w:val="22"/>
        </w:rPr>
        <w:t>68 degrees C for 1 minute/kb (adjust based on expected size of product)</w:t>
      </w:r>
    </w:p>
    <w:p w14:paraId="46DF4D66" w14:textId="77777777" w:rsidR="0009107D" w:rsidRDefault="0009107D" w:rsidP="0009107D">
      <w:pPr>
        <w:numPr>
          <w:ilvl w:val="1"/>
          <w:numId w:val="35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jc w:val="both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Go back to step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2</w:t>
      </w:r>
      <w:proofErr w:type="gramEnd"/>
      <w:r>
        <w:rPr>
          <w:rFonts w:ascii="Cambria" w:eastAsia="Cambria" w:hAnsi="Cambria" w:cs="Cambria"/>
          <w:color w:val="000000"/>
          <w:sz w:val="22"/>
          <w:szCs w:val="22"/>
        </w:rPr>
        <w:t xml:space="preserve"> </w:t>
      </w:r>
    </w:p>
    <w:p w14:paraId="7FA927E1" w14:textId="77777777" w:rsidR="0009107D" w:rsidRDefault="0009107D" w:rsidP="0009107D">
      <w:pPr>
        <w:numPr>
          <w:ilvl w:val="1"/>
          <w:numId w:val="35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jc w:val="both"/>
      </w:pPr>
      <w:r>
        <w:rPr>
          <w:rFonts w:ascii="Cambria" w:eastAsia="Cambria" w:hAnsi="Cambria" w:cs="Cambria"/>
          <w:color w:val="000000"/>
          <w:sz w:val="22"/>
          <w:szCs w:val="22"/>
        </w:rPr>
        <w:t xml:space="preserve">Repeat </w:t>
      </w:r>
      <w:proofErr w:type="gramStart"/>
      <w:r>
        <w:rPr>
          <w:rFonts w:ascii="Cambria" w:eastAsia="Cambria" w:hAnsi="Cambria" w:cs="Cambria"/>
          <w:color w:val="000000"/>
          <w:sz w:val="22"/>
          <w:szCs w:val="22"/>
        </w:rPr>
        <w:t>32x</w:t>
      </w:r>
      <w:proofErr w:type="gramEnd"/>
    </w:p>
    <w:p w14:paraId="176BDD2D" w14:textId="77777777" w:rsidR="0009107D" w:rsidRDefault="0009107D" w:rsidP="0009107D">
      <w:pPr>
        <w:numPr>
          <w:ilvl w:val="1"/>
          <w:numId w:val="35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jc w:val="both"/>
      </w:pPr>
      <w:r>
        <w:rPr>
          <w:rFonts w:ascii="Cambria" w:eastAsia="Cambria" w:hAnsi="Cambria" w:cs="Cambria"/>
          <w:color w:val="000000"/>
          <w:sz w:val="22"/>
          <w:szCs w:val="22"/>
        </w:rPr>
        <w:t>68 degrees C for 5 minutes</w:t>
      </w:r>
    </w:p>
    <w:p w14:paraId="2010B32F" w14:textId="77777777" w:rsidR="0009107D" w:rsidRPr="004C1E61" w:rsidRDefault="0009107D" w:rsidP="0009107D">
      <w:pPr>
        <w:numPr>
          <w:ilvl w:val="1"/>
          <w:numId w:val="35"/>
        </w:numPr>
        <w:pBdr>
          <w:top w:val="nil"/>
          <w:left w:val="nil"/>
          <w:bottom w:val="nil"/>
          <w:right w:val="nil"/>
          <w:between w:val="nil"/>
        </w:pBdr>
        <w:spacing w:after="200" w:line="276" w:lineRule="auto"/>
        <w:jc w:val="both"/>
      </w:pPr>
      <w:r>
        <w:rPr>
          <w:rFonts w:ascii="Cambria" w:eastAsia="Cambria" w:hAnsi="Cambria" w:cs="Cambria"/>
          <w:color w:val="000000"/>
          <w:sz w:val="22"/>
          <w:szCs w:val="22"/>
        </w:rPr>
        <w:t>12 degrees C for infinity</w:t>
      </w:r>
    </w:p>
    <w:p w14:paraId="359B9D73" w14:textId="77777777" w:rsidR="00307395" w:rsidRDefault="00307395" w:rsidP="00E8576E">
      <w:pPr>
        <w:rPr>
          <w:rFonts w:ascii="Calibri" w:hAnsi="Calibri" w:cs="Calibri"/>
          <w:b/>
        </w:rPr>
      </w:pPr>
    </w:p>
    <w:p w14:paraId="05988F7E" w14:textId="77777777" w:rsidR="00307395" w:rsidRDefault="00307395" w:rsidP="00E8576E">
      <w:pPr>
        <w:rPr>
          <w:rFonts w:ascii="Calibri" w:hAnsi="Calibri" w:cs="Calibri"/>
          <w:b/>
        </w:rPr>
      </w:pPr>
    </w:p>
    <w:p w14:paraId="5E50822D" w14:textId="77777777" w:rsidR="00307395" w:rsidRDefault="00307395" w:rsidP="00E8576E">
      <w:pPr>
        <w:rPr>
          <w:rFonts w:ascii="Calibri" w:hAnsi="Calibri" w:cs="Calibri"/>
          <w:b/>
        </w:rPr>
      </w:pPr>
    </w:p>
    <w:p w14:paraId="59369BF7" w14:textId="77777777" w:rsidR="00307395" w:rsidRDefault="00307395" w:rsidP="00E8576E">
      <w:pPr>
        <w:rPr>
          <w:rFonts w:ascii="Calibri" w:hAnsi="Calibri" w:cs="Calibri"/>
          <w:b/>
        </w:rPr>
      </w:pPr>
    </w:p>
    <w:p w14:paraId="6553E396" w14:textId="77777777" w:rsidR="00307395" w:rsidRDefault="00307395" w:rsidP="00E8576E">
      <w:pPr>
        <w:rPr>
          <w:rFonts w:ascii="Calibri" w:hAnsi="Calibri" w:cs="Calibri"/>
          <w:b/>
        </w:rPr>
      </w:pPr>
    </w:p>
    <w:p w14:paraId="142B1BE5" w14:textId="77777777" w:rsidR="00307395" w:rsidRDefault="00307395" w:rsidP="00E8576E">
      <w:pPr>
        <w:rPr>
          <w:rFonts w:ascii="Calibri" w:hAnsi="Calibri" w:cs="Calibri"/>
          <w:b/>
        </w:rPr>
      </w:pPr>
    </w:p>
    <w:p w14:paraId="4218EA1F" w14:textId="77777777" w:rsidR="00307395" w:rsidRDefault="00307395" w:rsidP="00E8576E">
      <w:pPr>
        <w:rPr>
          <w:rFonts w:ascii="Calibri" w:hAnsi="Calibri" w:cs="Calibri"/>
          <w:b/>
        </w:rPr>
      </w:pPr>
    </w:p>
    <w:p w14:paraId="6BCAFAC4" w14:textId="77777777" w:rsidR="00307395" w:rsidRDefault="00307395" w:rsidP="00E8576E">
      <w:pPr>
        <w:rPr>
          <w:rFonts w:ascii="Calibri" w:hAnsi="Calibri" w:cs="Calibri"/>
          <w:b/>
        </w:rPr>
      </w:pPr>
    </w:p>
    <w:p w14:paraId="462978ED" w14:textId="77777777" w:rsidR="00307395" w:rsidRDefault="00307395" w:rsidP="00E8576E">
      <w:pPr>
        <w:rPr>
          <w:rFonts w:ascii="Calibri" w:hAnsi="Calibri" w:cs="Calibri"/>
          <w:b/>
        </w:rPr>
      </w:pPr>
    </w:p>
    <w:p w14:paraId="64B235A0" w14:textId="77777777" w:rsidR="00307395" w:rsidRDefault="00307395" w:rsidP="00E8576E">
      <w:pPr>
        <w:rPr>
          <w:rFonts w:ascii="Calibri" w:hAnsi="Calibri" w:cs="Calibri"/>
          <w:b/>
        </w:rPr>
      </w:pPr>
    </w:p>
    <w:p w14:paraId="1F5506D7" w14:textId="77777777" w:rsidR="00307395" w:rsidRDefault="00307395" w:rsidP="00E8576E">
      <w:pPr>
        <w:rPr>
          <w:rFonts w:ascii="Calibri" w:hAnsi="Calibri" w:cs="Calibri"/>
          <w:b/>
        </w:rPr>
      </w:pPr>
    </w:p>
    <w:p w14:paraId="7E721BB4" w14:textId="77777777" w:rsidR="00307395" w:rsidRDefault="00307395" w:rsidP="00E8576E">
      <w:pPr>
        <w:rPr>
          <w:rFonts w:ascii="Calibri" w:hAnsi="Calibri" w:cs="Calibri"/>
          <w:b/>
        </w:rPr>
      </w:pPr>
    </w:p>
    <w:p w14:paraId="10A6F23E" w14:textId="77777777" w:rsidR="00307395" w:rsidRDefault="00307395" w:rsidP="00E8576E">
      <w:pPr>
        <w:rPr>
          <w:rFonts w:ascii="Calibri" w:hAnsi="Calibri" w:cs="Calibri"/>
          <w:b/>
        </w:rPr>
      </w:pPr>
    </w:p>
    <w:p w14:paraId="1B2AEF41" w14:textId="77777777" w:rsidR="00307395" w:rsidRDefault="00307395" w:rsidP="00E8576E">
      <w:pPr>
        <w:rPr>
          <w:rFonts w:ascii="Calibri" w:hAnsi="Calibri" w:cs="Calibri"/>
          <w:b/>
        </w:rPr>
      </w:pPr>
    </w:p>
    <w:p w14:paraId="238145DA" w14:textId="77777777" w:rsidR="00307395" w:rsidRDefault="00307395" w:rsidP="00E8576E">
      <w:pPr>
        <w:rPr>
          <w:rFonts w:ascii="Calibri" w:hAnsi="Calibri" w:cs="Calibri"/>
          <w:b/>
        </w:rPr>
      </w:pPr>
    </w:p>
    <w:p w14:paraId="03CC16BA" w14:textId="77777777" w:rsidR="00307395" w:rsidRDefault="00307395" w:rsidP="00E8576E">
      <w:pPr>
        <w:rPr>
          <w:rFonts w:ascii="Calibri" w:hAnsi="Calibri" w:cs="Calibri"/>
          <w:b/>
        </w:rPr>
      </w:pPr>
    </w:p>
    <w:p w14:paraId="10304A00" w14:textId="77777777" w:rsidR="00307395" w:rsidRDefault="00307395" w:rsidP="00E8576E">
      <w:pPr>
        <w:rPr>
          <w:rFonts w:ascii="Calibri" w:hAnsi="Calibri" w:cs="Calibri"/>
          <w:b/>
        </w:rPr>
      </w:pPr>
    </w:p>
    <w:p w14:paraId="6497F274" w14:textId="77777777" w:rsidR="00307395" w:rsidRDefault="00307395" w:rsidP="00E8576E">
      <w:pPr>
        <w:rPr>
          <w:rFonts w:ascii="Calibri" w:hAnsi="Calibri" w:cs="Calibri"/>
          <w:b/>
        </w:rPr>
      </w:pPr>
    </w:p>
    <w:p w14:paraId="2E11245E" w14:textId="77777777" w:rsidR="00307395" w:rsidRDefault="00307395" w:rsidP="00E8576E">
      <w:pPr>
        <w:rPr>
          <w:rFonts w:ascii="Calibri" w:hAnsi="Calibri" w:cs="Calibri"/>
          <w:b/>
        </w:rPr>
      </w:pPr>
    </w:p>
    <w:p w14:paraId="200C2EC7" w14:textId="77777777" w:rsidR="00307395" w:rsidRDefault="00307395" w:rsidP="00E8576E">
      <w:pPr>
        <w:rPr>
          <w:rFonts w:ascii="Calibri" w:hAnsi="Calibri" w:cs="Calibri"/>
          <w:b/>
        </w:rPr>
      </w:pPr>
    </w:p>
    <w:p w14:paraId="4536AB57" w14:textId="77777777" w:rsidR="00307395" w:rsidRDefault="00307395" w:rsidP="00E8576E">
      <w:pPr>
        <w:rPr>
          <w:rFonts w:ascii="Calibri" w:hAnsi="Calibri" w:cs="Calibri"/>
          <w:b/>
        </w:rPr>
      </w:pPr>
    </w:p>
    <w:p w14:paraId="125778A0" w14:textId="77777777" w:rsidR="00307395" w:rsidRDefault="00307395" w:rsidP="00E8576E">
      <w:pPr>
        <w:rPr>
          <w:rFonts w:ascii="Calibri" w:hAnsi="Calibri" w:cs="Calibri"/>
          <w:b/>
        </w:rPr>
      </w:pPr>
    </w:p>
    <w:p w14:paraId="6E8352EC" w14:textId="77777777" w:rsidR="00307395" w:rsidRDefault="00307395" w:rsidP="00E8576E">
      <w:pPr>
        <w:rPr>
          <w:rFonts w:ascii="Calibri" w:hAnsi="Calibri" w:cs="Calibri"/>
          <w:b/>
        </w:rPr>
      </w:pPr>
    </w:p>
    <w:p w14:paraId="0C6A5FA6" w14:textId="77777777" w:rsidR="00307395" w:rsidRDefault="00307395" w:rsidP="00E8576E">
      <w:pPr>
        <w:rPr>
          <w:rFonts w:ascii="Calibri" w:hAnsi="Calibri" w:cs="Calibri"/>
          <w:b/>
        </w:rPr>
      </w:pPr>
    </w:p>
    <w:p w14:paraId="370B08A5" w14:textId="77777777" w:rsidR="00307395" w:rsidRDefault="00307395" w:rsidP="00E8576E">
      <w:pPr>
        <w:rPr>
          <w:rFonts w:ascii="Calibri" w:hAnsi="Calibri" w:cs="Calibri"/>
          <w:b/>
        </w:rPr>
      </w:pPr>
    </w:p>
    <w:p w14:paraId="5E4EAF2F" w14:textId="77777777" w:rsidR="00307395" w:rsidRDefault="00307395" w:rsidP="00E8576E">
      <w:pPr>
        <w:rPr>
          <w:rFonts w:ascii="Calibri" w:hAnsi="Calibri" w:cs="Calibri"/>
          <w:b/>
        </w:rPr>
      </w:pPr>
    </w:p>
    <w:p w14:paraId="56C34C16" w14:textId="3D576F1E" w:rsidR="00E8576E" w:rsidRPr="00391B82" w:rsidRDefault="00E8576E" w:rsidP="00E8576E">
      <w:pPr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lastRenderedPageBreak/>
        <w:t>Thursday</w:t>
      </w:r>
      <w:r w:rsidRPr="00391B82">
        <w:rPr>
          <w:rFonts w:ascii="Calibri" w:hAnsi="Calibri" w:cs="Calibri"/>
          <w:b/>
        </w:rPr>
        <w:t xml:space="preserve">, March </w:t>
      </w:r>
      <w:proofErr w:type="gramStart"/>
      <w:r>
        <w:rPr>
          <w:rFonts w:ascii="Calibri" w:hAnsi="Calibri" w:cs="Calibri"/>
          <w:b/>
        </w:rPr>
        <w:t>7</w:t>
      </w:r>
      <w:r w:rsidRPr="00391B82">
        <w:rPr>
          <w:rFonts w:ascii="Calibri" w:hAnsi="Calibri" w:cs="Calibri"/>
          <w:b/>
        </w:rPr>
        <w:t xml:space="preserve"> ,</w:t>
      </w:r>
      <w:proofErr w:type="gramEnd"/>
      <w:r w:rsidRPr="00391B82">
        <w:rPr>
          <w:rFonts w:ascii="Calibri" w:hAnsi="Calibri" w:cs="Calibri"/>
          <w:b/>
        </w:rPr>
        <w:t xml:space="preserve"> 2024</w:t>
      </w:r>
    </w:p>
    <w:p w14:paraId="1D4ABE63" w14:textId="77777777" w:rsidR="00E8576E" w:rsidRDefault="00E8576E" w:rsidP="00E8576E">
      <w:pPr>
        <w:rPr>
          <w:b/>
          <w:color w:val="FF84D0"/>
          <w:sz w:val="18"/>
          <w:szCs w:val="18"/>
        </w:rPr>
      </w:pPr>
      <w:r w:rsidRPr="00BC591D">
        <w:rPr>
          <w:b/>
          <w:color w:val="FF84D0"/>
          <w:sz w:val="18"/>
          <w:szCs w:val="18"/>
        </w:rPr>
        <w:t xml:space="preserve">To Do: </w:t>
      </w:r>
    </w:p>
    <w:p w14:paraId="22D430C5" w14:textId="1D5902CD" w:rsidR="00E8576E" w:rsidRDefault="00E8576E" w:rsidP="00E8576E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 xml:space="preserve">Repeat PCR but this time with only two samples to test </w:t>
      </w:r>
      <w:proofErr w:type="gramStart"/>
      <w:r>
        <w:rPr>
          <w:b/>
        </w:rPr>
        <w:t>primers</w:t>
      </w:r>
      <w:proofErr w:type="gramEnd"/>
    </w:p>
    <w:p w14:paraId="2BEDA4AD" w14:textId="3231BF94" w:rsidR="00E8576E" w:rsidRDefault="00E8576E" w:rsidP="00E8576E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 xml:space="preserve">Maybe re-aliquot primers from cryovial </w:t>
      </w:r>
    </w:p>
    <w:p w14:paraId="154BD848" w14:textId="77777777" w:rsidR="00E8576E" w:rsidRDefault="00E8576E" w:rsidP="00E8576E">
      <w:pPr>
        <w:rPr>
          <w:b/>
        </w:rPr>
      </w:pPr>
    </w:p>
    <w:p w14:paraId="41DE19ED" w14:textId="2BBEDB1C" w:rsidR="00E8576E" w:rsidRPr="00E8576E" w:rsidRDefault="00E8576E" w:rsidP="00E8576E">
      <w:pPr>
        <w:rPr>
          <w:b/>
        </w:rPr>
      </w:pPr>
      <w:r w:rsidRPr="00E8576E">
        <w:rPr>
          <w:b/>
        </w:rPr>
        <w:t xml:space="preserve">Practice PCR </w:t>
      </w:r>
      <w:r w:rsidR="00DA78C3">
        <w:rPr>
          <w:b/>
        </w:rPr>
        <w:t>w/ KROL 15 &amp; 16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7"/>
        <w:gridCol w:w="5107"/>
      </w:tblGrid>
      <w:tr w:rsidR="00E8576E" w14:paraId="066F68B8" w14:textId="77777777" w:rsidTr="00985B9F">
        <w:tc>
          <w:tcPr>
            <w:tcW w:w="5107" w:type="dxa"/>
          </w:tcPr>
          <w:p w14:paraId="00956C7F" w14:textId="77777777" w:rsidR="00E8576E" w:rsidRDefault="00E8576E" w:rsidP="00985B9F">
            <w:pPr>
              <w:rPr>
                <w:b/>
              </w:rPr>
            </w:pPr>
            <w:r>
              <w:rPr>
                <w:b/>
              </w:rPr>
              <w:t>Sample number</w:t>
            </w:r>
          </w:p>
        </w:tc>
        <w:tc>
          <w:tcPr>
            <w:tcW w:w="5107" w:type="dxa"/>
          </w:tcPr>
          <w:p w14:paraId="7F6FFDFA" w14:textId="77777777" w:rsidR="00E8576E" w:rsidRDefault="00E8576E" w:rsidP="00985B9F">
            <w:pPr>
              <w:rPr>
                <w:b/>
              </w:rPr>
            </w:pPr>
            <w:r>
              <w:rPr>
                <w:b/>
              </w:rPr>
              <w:t>Reaction name</w:t>
            </w:r>
          </w:p>
        </w:tc>
      </w:tr>
      <w:tr w:rsidR="00E8576E" w14:paraId="4CFA6C82" w14:textId="77777777" w:rsidTr="00985B9F">
        <w:tc>
          <w:tcPr>
            <w:tcW w:w="5107" w:type="dxa"/>
          </w:tcPr>
          <w:p w14:paraId="7B11144F" w14:textId="77777777" w:rsidR="00E8576E" w:rsidRDefault="00E8576E" w:rsidP="00985B9F">
            <w:pPr>
              <w:rPr>
                <w:b/>
              </w:rPr>
            </w:pPr>
            <w:r>
              <w:rPr>
                <w:b/>
              </w:rPr>
              <w:t>1</w:t>
            </w:r>
          </w:p>
        </w:tc>
        <w:tc>
          <w:tcPr>
            <w:tcW w:w="5107" w:type="dxa"/>
          </w:tcPr>
          <w:p w14:paraId="5945271D" w14:textId="2CEE3CE6" w:rsidR="00E8576E" w:rsidRPr="00E8576E" w:rsidRDefault="00E8576E" w:rsidP="00985B9F">
            <w:pPr>
              <w:rPr>
                <w:b/>
              </w:rPr>
            </w:pPr>
            <w:r>
              <w:rPr>
                <w:b/>
              </w:rPr>
              <w:t>LVS gDNA</w:t>
            </w:r>
          </w:p>
        </w:tc>
      </w:tr>
      <w:tr w:rsidR="00E8576E" w14:paraId="005B5770" w14:textId="77777777" w:rsidTr="00985B9F">
        <w:tc>
          <w:tcPr>
            <w:tcW w:w="5107" w:type="dxa"/>
          </w:tcPr>
          <w:p w14:paraId="3E21A36C" w14:textId="77777777" w:rsidR="00E8576E" w:rsidRDefault="00E8576E" w:rsidP="00985B9F">
            <w:pPr>
              <w:rPr>
                <w:b/>
              </w:rPr>
            </w:pPr>
            <w:r>
              <w:rPr>
                <w:b/>
              </w:rPr>
              <w:t>2</w:t>
            </w:r>
          </w:p>
        </w:tc>
        <w:tc>
          <w:tcPr>
            <w:tcW w:w="5107" w:type="dxa"/>
          </w:tcPr>
          <w:p w14:paraId="2B874B2A" w14:textId="1C7CD942" w:rsidR="00E8576E" w:rsidRDefault="00E8576E" w:rsidP="00985B9F">
            <w:pPr>
              <w:rPr>
                <w:b/>
              </w:rPr>
            </w:pPr>
            <w:r>
              <w:rPr>
                <w:b/>
              </w:rPr>
              <w:t xml:space="preserve">No DNA </w:t>
            </w:r>
          </w:p>
        </w:tc>
      </w:tr>
      <w:tr w:rsidR="00DA78C3" w14:paraId="7BA336AE" w14:textId="77777777" w:rsidTr="00985B9F">
        <w:tc>
          <w:tcPr>
            <w:tcW w:w="5107" w:type="dxa"/>
          </w:tcPr>
          <w:p w14:paraId="4F308807" w14:textId="77777777" w:rsidR="00DA78C3" w:rsidRDefault="00DA78C3" w:rsidP="00985B9F">
            <w:pPr>
              <w:rPr>
                <w:b/>
              </w:rPr>
            </w:pPr>
          </w:p>
        </w:tc>
        <w:tc>
          <w:tcPr>
            <w:tcW w:w="5107" w:type="dxa"/>
          </w:tcPr>
          <w:p w14:paraId="13DF6144" w14:textId="77777777" w:rsidR="00DA78C3" w:rsidRDefault="00DA78C3" w:rsidP="00985B9F">
            <w:pPr>
              <w:rPr>
                <w:b/>
              </w:rPr>
            </w:pPr>
          </w:p>
        </w:tc>
      </w:tr>
    </w:tbl>
    <w:p w14:paraId="65C39B90" w14:textId="2EFA0F08" w:rsidR="00DA78C3" w:rsidRPr="00E8576E" w:rsidRDefault="00DA78C3" w:rsidP="00DA78C3">
      <w:pPr>
        <w:rPr>
          <w:b/>
        </w:rPr>
      </w:pPr>
      <w:r w:rsidRPr="00E8576E">
        <w:rPr>
          <w:b/>
        </w:rPr>
        <w:t xml:space="preserve">Practice PCR </w:t>
      </w:r>
      <w:r>
        <w:rPr>
          <w:b/>
        </w:rPr>
        <w:t>w/ KROL 661 &amp; 662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7"/>
        <w:gridCol w:w="5107"/>
      </w:tblGrid>
      <w:tr w:rsidR="00DA78C3" w14:paraId="3180E970" w14:textId="77777777" w:rsidTr="00985B9F">
        <w:tc>
          <w:tcPr>
            <w:tcW w:w="5107" w:type="dxa"/>
          </w:tcPr>
          <w:p w14:paraId="1C33C40C" w14:textId="77777777" w:rsidR="00DA78C3" w:rsidRDefault="00DA78C3" w:rsidP="00985B9F">
            <w:pPr>
              <w:rPr>
                <w:b/>
              </w:rPr>
            </w:pPr>
            <w:r>
              <w:rPr>
                <w:b/>
              </w:rPr>
              <w:t>Sample number</w:t>
            </w:r>
          </w:p>
        </w:tc>
        <w:tc>
          <w:tcPr>
            <w:tcW w:w="5107" w:type="dxa"/>
          </w:tcPr>
          <w:p w14:paraId="08F4C6F2" w14:textId="77777777" w:rsidR="00DA78C3" w:rsidRDefault="00DA78C3" w:rsidP="00985B9F">
            <w:pPr>
              <w:rPr>
                <w:b/>
              </w:rPr>
            </w:pPr>
            <w:r>
              <w:rPr>
                <w:b/>
              </w:rPr>
              <w:t>Reaction name</w:t>
            </w:r>
          </w:p>
        </w:tc>
      </w:tr>
      <w:tr w:rsidR="00DA78C3" w14:paraId="746CC180" w14:textId="77777777" w:rsidTr="00985B9F">
        <w:tc>
          <w:tcPr>
            <w:tcW w:w="5107" w:type="dxa"/>
          </w:tcPr>
          <w:p w14:paraId="39883804" w14:textId="2D055BDE" w:rsidR="00DA78C3" w:rsidRDefault="00D956CB" w:rsidP="00985B9F">
            <w:pPr>
              <w:rPr>
                <w:b/>
              </w:rPr>
            </w:pPr>
            <w:r>
              <w:rPr>
                <w:b/>
              </w:rPr>
              <w:t>3</w:t>
            </w:r>
          </w:p>
        </w:tc>
        <w:tc>
          <w:tcPr>
            <w:tcW w:w="5107" w:type="dxa"/>
          </w:tcPr>
          <w:p w14:paraId="39D9D27C" w14:textId="77777777" w:rsidR="00DA78C3" w:rsidRPr="00E8576E" w:rsidRDefault="00DA78C3" w:rsidP="00985B9F">
            <w:pPr>
              <w:rPr>
                <w:b/>
              </w:rPr>
            </w:pPr>
            <w:r>
              <w:rPr>
                <w:b/>
              </w:rPr>
              <w:t>LVS gDNA</w:t>
            </w:r>
          </w:p>
        </w:tc>
      </w:tr>
      <w:tr w:rsidR="00DA78C3" w14:paraId="0F22173A" w14:textId="77777777" w:rsidTr="00985B9F">
        <w:tc>
          <w:tcPr>
            <w:tcW w:w="5107" w:type="dxa"/>
          </w:tcPr>
          <w:p w14:paraId="0B483F45" w14:textId="0430F7AD" w:rsidR="00DA78C3" w:rsidRDefault="00D956CB" w:rsidP="00985B9F">
            <w:pPr>
              <w:rPr>
                <w:b/>
              </w:rPr>
            </w:pPr>
            <w:r>
              <w:rPr>
                <w:b/>
              </w:rPr>
              <w:t>4</w:t>
            </w:r>
          </w:p>
        </w:tc>
        <w:tc>
          <w:tcPr>
            <w:tcW w:w="5107" w:type="dxa"/>
          </w:tcPr>
          <w:p w14:paraId="6DAFDF9A" w14:textId="77777777" w:rsidR="00DA78C3" w:rsidRDefault="00DA78C3" w:rsidP="00985B9F">
            <w:pPr>
              <w:rPr>
                <w:b/>
              </w:rPr>
            </w:pPr>
            <w:r>
              <w:rPr>
                <w:b/>
              </w:rPr>
              <w:t xml:space="preserve">No DNA </w:t>
            </w:r>
          </w:p>
        </w:tc>
      </w:tr>
    </w:tbl>
    <w:p w14:paraId="29E1BE59" w14:textId="77777777" w:rsidR="00DA78C3" w:rsidRPr="00E8576E" w:rsidRDefault="00DA78C3" w:rsidP="00DA78C3">
      <w:pPr>
        <w:rPr>
          <w:b/>
        </w:rPr>
      </w:pPr>
    </w:p>
    <w:p w14:paraId="75EBC371" w14:textId="77777777" w:rsidR="00E8576E" w:rsidRPr="00E8576E" w:rsidRDefault="00E8576E" w:rsidP="00E8576E">
      <w:pPr>
        <w:rPr>
          <w:b/>
        </w:rPr>
      </w:pPr>
    </w:p>
    <w:tbl>
      <w:tblPr>
        <w:tblW w:w="11170" w:type="dxa"/>
        <w:tblInd w:w="-481" w:type="dxa"/>
        <w:tblLook w:val="04A0" w:firstRow="1" w:lastRow="0" w:firstColumn="1" w:lastColumn="0" w:noHBand="0" w:noVBand="1"/>
      </w:tblPr>
      <w:tblGrid>
        <w:gridCol w:w="3755"/>
        <w:gridCol w:w="2237"/>
        <w:gridCol w:w="2201"/>
        <w:gridCol w:w="1516"/>
        <w:gridCol w:w="1461"/>
      </w:tblGrid>
      <w:tr w:rsidR="00DA78C3" w14:paraId="3912BD6C" w14:textId="77777777" w:rsidTr="00DA78C3">
        <w:trPr>
          <w:trHeight w:val="265"/>
        </w:trPr>
        <w:tc>
          <w:tcPr>
            <w:tcW w:w="37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91C271C" w14:textId="77777777" w:rsidR="00DA78C3" w:rsidRDefault="00DA78C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otal reaction volume</w:t>
            </w:r>
          </w:p>
        </w:tc>
        <w:tc>
          <w:tcPr>
            <w:tcW w:w="2237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81523FA" w14:textId="77777777" w:rsidR="00DA78C3" w:rsidRDefault="00DA78C3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</w:t>
            </w:r>
          </w:p>
        </w:tc>
        <w:tc>
          <w:tcPr>
            <w:tcW w:w="2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2209D" w14:textId="77777777" w:rsidR="00DA78C3" w:rsidRDefault="00DA78C3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9E500" w14:textId="77777777" w:rsidR="00DA78C3" w:rsidRDefault="00DA78C3">
            <w:pPr>
              <w:rPr>
                <w:sz w:val="20"/>
                <w:szCs w:val="20"/>
              </w:rPr>
            </w:pP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31328" w14:textId="77777777" w:rsidR="00DA78C3" w:rsidRDefault="00DA78C3">
            <w:pPr>
              <w:rPr>
                <w:sz w:val="20"/>
                <w:szCs w:val="20"/>
              </w:rPr>
            </w:pPr>
          </w:p>
        </w:tc>
      </w:tr>
      <w:tr w:rsidR="00DA78C3" w14:paraId="1A674461" w14:textId="77777777" w:rsidTr="00DA78C3">
        <w:trPr>
          <w:trHeight w:val="265"/>
        </w:trPr>
        <w:tc>
          <w:tcPr>
            <w:tcW w:w="375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EF9B48C" w14:textId="77777777" w:rsidR="00DA78C3" w:rsidRDefault="00DA78C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otal number of reactions</w:t>
            </w:r>
          </w:p>
        </w:tc>
        <w:tc>
          <w:tcPr>
            <w:tcW w:w="223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C90304E" w14:textId="77777777" w:rsidR="00DA78C3" w:rsidRDefault="00DA78C3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2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A0B2E" w14:textId="77777777" w:rsidR="00DA78C3" w:rsidRDefault="00DA78C3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BE4AA" w14:textId="77777777" w:rsidR="00DA78C3" w:rsidRDefault="00DA78C3">
            <w:pPr>
              <w:rPr>
                <w:sz w:val="20"/>
                <w:szCs w:val="20"/>
              </w:rPr>
            </w:pP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01876" w14:textId="77777777" w:rsidR="00DA78C3" w:rsidRDefault="00DA78C3">
            <w:pPr>
              <w:rPr>
                <w:sz w:val="20"/>
                <w:szCs w:val="20"/>
              </w:rPr>
            </w:pPr>
          </w:p>
        </w:tc>
      </w:tr>
      <w:tr w:rsidR="00DA78C3" w14:paraId="0D7D317E" w14:textId="77777777" w:rsidTr="00DA78C3">
        <w:trPr>
          <w:trHeight w:val="265"/>
        </w:trPr>
        <w:tc>
          <w:tcPr>
            <w:tcW w:w="37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70B18" w14:textId="77777777" w:rsidR="00DA78C3" w:rsidRDefault="00DA78C3">
            <w:pPr>
              <w:rPr>
                <w:sz w:val="20"/>
                <w:szCs w:val="20"/>
              </w:rPr>
            </w:pPr>
          </w:p>
        </w:tc>
        <w:tc>
          <w:tcPr>
            <w:tcW w:w="2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140A1" w14:textId="77777777" w:rsidR="00DA78C3" w:rsidRDefault="00DA78C3">
            <w:pPr>
              <w:rPr>
                <w:sz w:val="20"/>
                <w:szCs w:val="20"/>
              </w:rPr>
            </w:pPr>
          </w:p>
        </w:tc>
        <w:tc>
          <w:tcPr>
            <w:tcW w:w="2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94111" w14:textId="77777777" w:rsidR="00DA78C3" w:rsidRDefault="00DA78C3">
            <w:pPr>
              <w:rPr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22E8C" w14:textId="77777777" w:rsidR="00DA78C3" w:rsidRDefault="00DA78C3">
            <w:pPr>
              <w:rPr>
                <w:sz w:val="20"/>
                <w:szCs w:val="20"/>
              </w:rPr>
            </w:pPr>
          </w:p>
        </w:tc>
        <w:tc>
          <w:tcPr>
            <w:tcW w:w="14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E1096FC" w14:textId="77777777" w:rsidR="00DA78C3" w:rsidRDefault="00DA78C3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Factor</w:t>
            </w:r>
          </w:p>
        </w:tc>
      </w:tr>
      <w:tr w:rsidR="00DA78C3" w14:paraId="16A3927C" w14:textId="77777777" w:rsidTr="00DA78C3">
        <w:trPr>
          <w:trHeight w:val="265"/>
        </w:trPr>
        <w:tc>
          <w:tcPr>
            <w:tcW w:w="37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6E0707D" w14:textId="77777777" w:rsidR="00DA78C3" w:rsidRDefault="00DA78C3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Component</w:t>
            </w:r>
          </w:p>
        </w:tc>
        <w:tc>
          <w:tcPr>
            <w:tcW w:w="2237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B482A5A" w14:textId="77777777" w:rsidR="00DA78C3" w:rsidRDefault="00DA78C3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Stock concentration</w:t>
            </w:r>
          </w:p>
        </w:tc>
        <w:tc>
          <w:tcPr>
            <w:tcW w:w="2201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A8D8859" w14:textId="77777777" w:rsidR="00DA78C3" w:rsidRDefault="00DA78C3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Final concentration</w:t>
            </w:r>
          </w:p>
        </w:tc>
        <w:tc>
          <w:tcPr>
            <w:tcW w:w="1516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2B4AD61" w14:textId="77777777" w:rsidR="00DA78C3" w:rsidRDefault="00DA78C3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 xml:space="preserve">1 </w:t>
            </w:r>
            <w:proofErr w:type="spellStart"/>
            <w:r>
              <w:rPr>
                <w:rFonts w:ascii="Calibri" w:hAnsi="Calibri" w:cs="Calibri"/>
                <w:b/>
                <w:bCs/>
                <w:color w:val="000000"/>
              </w:rPr>
              <w:t>rxn</w:t>
            </w:r>
            <w:proofErr w:type="spellEnd"/>
            <w:r>
              <w:rPr>
                <w:rFonts w:ascii="Calibri" w:hAnsi="Calibri" w:cs="Calibri"/>
                <w:b/>
                <w:bCs/>
                <w:color w:val="000000"/>
              </w:rPr>
              <w:t xml:space="preserve"> volume</w:t>
            </w:r>
          </w:p>
        </w:tc>
        <w:tc>
          <w:tcPr>
            <w:tcW w:w="146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86C1D0E" w14:textId="77777777" w:rsidR="00DA78C3" w:rsidRDefault="00DA78C3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</w:tr>
      <w:tr w:rsidR="00DA78C3" w14:paraId="7EA3DD28" w14:textId="77777777" w:rsidTr="00DA78C3">
        <w:trPr>
          <w:trHeight w:val="265"/>
        </w:trPr>
        <w:tc>
          <w:tcPr>
            <w:tcW w:w="37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754D9" w14:textId="77777777" w:rsidR="00DA78C3" w:rsidRDefault="00DA78C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diH2O</w:t>
            </w:r>
          </w:p>
        </w:tc>
        <w:tc>
          <w:tcPr>
            <w:tcW w:w="2237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1BECC58" w14:textId="77777777" w:rsidR="00DA78C3" w:rsidRDefault="00DA78C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220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FB218B2" w14:textId="77777777" w:rsidR="00DA78C3" w:rsidRDefault="00DA78C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15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E6A3E81" w14:textId="77777777" w:rsidR="00DA78C3" w:rsidRDefault="00DA78C3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2.4</w:t>
            </w:r>
          </w:p>
        </w:tc>
        <w:tc>
          <w:tcPr>
            <w:tcW w:w="146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CECAC89" w14:textId="77777777" w:rsidR="00DA78C3" w:rsidRDefault="00DA78C3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2</w:t>
            </w:r>
          </w:p>
        </w:tc>
      </w:tr>
      <w:tr w:rsidR="00DA78C3" w14:paraId="40BE3BD5" w14:textId="77777777" w:rsidTr="00DA78C3">
        <w:trPr>
          <w:trHeight w:val="265"/>
        </w:trPr>
        <w:tc>
          <w:tcPr>
            <w:tcW w:w="37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F683C1E" w14:textId="77777777" w:rsidR="00DA78C3" w:rsidRDefault="00DA78C3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rimeSTAR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GXL Buffer</w:t>
            </w:r>
          </w:p>
        </w:tc>
        <w:tc>
          <w:tcPr>
            <w:tcW w:w="223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CD73D05" w14:textId="77777777" w:rsidR="00DA78C3" w:rsidRDefault="00DA78C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x</w:t>
            </w:r>
          </w:p>
        </w:tc>
        <w:tc>
          <w:tcPr>
            <w:tcW w:w="220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84C8E82" w14:textId="77777777" w:rsidR="00DA78C3" w:rsidRDefault="00DA78C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x</w:t>
            </w:r>
          </w:p>
        </w:tc>
        <w:tc>
          <w:tcPr>
            <w:tcW w:w="15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C03D2B6" w14:textId="77777777" w:rsidR="00DA78C3" w:rsidRDefault="00DA78C3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.0</w:t>
            </w:r>
          </w:p>
        </w:tc>
        <w:tc>
          <w:tcPr>
            <w:tcW w:w="146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9B786E0" w14:textId="77777777" w:rsidR="00DA78C3" w:rsidRDefault="00DA78C3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</w:t>
            </w:r>
          </w:p>
        </w:tc>
      </w:tr>
      <w:tr w:rsidR="00DA78C3" w14:paraId="7FE8D5D8" w14:textId="77777777" w:rsidTr="00DA78C3">
        <w:trPr>
          <w:trHeight w:val="265"/>
        </w:trPr>
        <w:tc>
          <w:tcPr>
            <w:tcW w:w="375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D0A28E7" w14:textId="77777777" w:rsidR="00DA78C3" w:rsidRDefault="00DA78C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NTPs</w:t>
            </w:r>
          </w:p>
        </w:tc>
        <w:tc>
          <w:tcPr>
            <w:tcW w:w="223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9D00D8B" w14:textId="77777777" w:rsidR="00DA78C3" w:rsidRDefault="00DA78C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5 mM</w:t>
            </w:r>
          </w:p>
        </w:tc>
        <w:tc>
          <w:tcPr>
            <w:tcW w:w="220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DA46F5A" w14:textId="77777777" w:rsidR="00DA78C3" w:rsidRDefault="00DA78C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 mM</w:t>
            </w:r>
          </w:p>
        </w:tc>
        <w:tc>
          <w:tcPr>
            <w:tcW w:w="15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850B213" w14:textId="77777777" w:rsidR="00DA78C3" w:rsidRDefault="00DA78C3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6</w:t>
            </w:r>
          </w:p>
        </w:tc>
        <w:tc>
          <w:tcPr>
            <w:tcW w:w="146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ACC6FC6" w14:textId="77777777" w:rsidR="00DA78C3" w:rsidRDefault="00DA78C3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</w:t>
            </w:r>
          </w:p>
        </w:tc>
      </w:tr>
      <w:tr w:rsidR="00DA78C3" w14:paraId="3A80D4D4" w14:textId="77777777" w:rsidTr="00DA78C3">
        <w:trPr>
          <w:trHeight w:val="265"/>
        </w:trPr>
        <w:tc>
          <w:tcPr>
            <w:tcW w:w="375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260B449" w14:textId="77777777" w:rsidR="00DA78C3" w:rsidRDefault="00DA78C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oligo F</w:t>
            </w:r>
          </w:p>
        </w:tc>
        <w:tc>
          <w:tcPr>
            <w:tcW w:w="223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2F10EE3" w14:textId="77777777" w:rsidR="00DA78C3" w:rsidRDefault="00DA78C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10 </w:t>
            </w:r>
            <w:proofErr w:type="spellStart"/>
            <w:proofErr w:type="gramStart"/>
            <w:r>
              <w:rPr>
                <w:rFonts w:ascii="Calibri" w:hAnsi="Calibri" w:cs="Calibri"/>
                <w:color w:val="000000"/>
              </w:rPr>
              <w:t>uM</w:t>
            </w:r>
            <w:proofErr w:type="spellEnd"/>
            <w:proofErr w:type="gramEnd"/>
          </w:p>
        </w:tc>
        <w:tc>
          <w:tcPr>
            <w:tcW w:w="220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4D5076A" w14:textId="77777777" w:rsidR="00DA78C3" w:rsidRDefault="00DA78C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0.3 </w:t>
            </w:r>
            <w:proofErr w:type="spellStart"/>
            <w:r>
              <w:rPr>
                <w:rFonts w:ascii="Calibri" w:hAnsi="Calibri" w:cs="Calibri"/>
                <w:color w:val="000000"/>
              </w:rPr>
              <w:t>uM</w:t>
            </w:r>
            <w:proofErr w:type="spellEnd"/>
          </w:p>
        </w:tc>
        <w:tc>
          <w:tcPr>
            <w:tcW w:w="15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B8A2508" w14:textId="77777777" w:rsidR="00DA78C3" w:rsidRDefault="00DA78C3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46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DBB6E3D" w14:textId="77777777" w:rsidR="00DA78C3" w:rsidRDefault="00DA78C3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</w:tr>
      <w:tr w:rsidR="00DA78C3" w14:paraId="6E3EEC31" w14:textId="77777777" w:rsidTr="00DA78C3">
        <w:trPr>
          <w:trHeight w:val="265"/>
        </w:trPr>
        <w:tc>
          <w:tcPr>
            <w:tcW w:w="375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B71AB78" w14:textId="77777777" w:rsidR="00DA78C3" w:rsidRDefault="00DA78C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oligo R</w:t>
            </w:r>
          </w:p>
        </w:tc>
        <w:tc>
          <w:tcPr>
            <w:tcW w:w="223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2CC0E5B" w14:textId="77777777" w:rsidR="00DA78C3" w:rsidRDefault="00DA78C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10 </w:t>
            </w:r>
            <w:proofErr w:type="spellStart"/>
            <w:proofErr w:type="gramStart"/>
            <w:r>
              <w:rPr>
                <w:rFonts w:ascii="Calibri" w:hAnsi="Calibri" w:cs="Calibri"/>
                <w:color w:val="000000"/>
              </w:rPr>
              <w:t>uM</w:t>
            </w:r>
            <w:proofErr w:type="spellEnd"/>
            <w:proofErr w:type="gramEnd"/>
          </w:p>
        </w:tc>
        <w:tc>
          <w:tcPr>
            <w:tcW w:w="220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94FAB52" w14:textId="77777777" w:rsidR="00DA78C3" w:rsidRDefault="00DA78C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0.3 </w:t>
            </w:r>
            <w:proofErr w:type="spellStart"/>
            <w:r>
              <w:rPr>
                <w:rFonts w:ascii="Calibri" w:hAnsi="Calibri" w:cs="Calibri"/>
                <w:color w:val="000000"/>
              </w:rPr>
              <w:t>uM</w:t>
            </w:r>
            <w:proofErr w:type="spellEnd"/>
          </w:p>
        </w:tc>
        <w:tc>
          <w:tcPr>
            <w:tcW w:w="15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06C6912" w14:textId="77777777" w:rsidR="00DA78C3" w:rsidRDefault="00DA78C3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46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A0789D1" w14:textId="77777777" w:rsidR="00DA78C3" w:rsidRDefault="00DA78C3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</w:tr>
      <w:tr w:rsidR="00DA78C3" w14:paraId="4DE44EDA" w14:textId="77777777" w:rsidTr="00DA78C3">
        <w:trPr>
          <w:trHeight w:val="265"/>
        </w:trPr>
        <w:tc>
          <w:tcPr>
            <w:tcW w:w="375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EF81439" w14:textId="77777777" w:rsidR="00DA78C3" w:rsidRDefault="00DA78C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emplate</w:t>
            </w:r>
          </w:p>
        </w:tc>
        <w:tc>
          <w:tcPr>
            <w:tcW w:w="223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E2CDBA7" w14:textId="77777777" w:rsidR="00DA78C3" w:rsidRDefault="00DA78C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0 ng/</w:t>
            </w:r>
            <w:proofErr w:type="spellStart"/>
            <w:r>
              <w:rPr>
                <w:rFonts w:ascii="Calibri" w:hAnsi="Calibri" w:cs="Calibri"/>
                <w:color w:val="000000"/>
              </w:rPr>
              <w:t>ul</w:t>
            </w:r>
            <w:proofErr w:type="spellEnd"/>
          </w:p>
        </w:tc>
        <w:tc>
          <w:tcPr>
            <w:tcW w:w="220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9F33C67" w14:textId="77777777" w:rsidR="00DA78C3" w:rsidRDefault="00DA78C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 ng/</w:t>
            </w:r>
            <w:proofErr w:type="spellStart"/>
            <w:r>
              <w:rPr>
                <w:rFonts w:ascii="Calibri" w:hAnsi="Calibri" w:cs="Calibri"/>
                <w:color w:val="000000"/>
              </w:rPr>
              <w:t>ul</w:t>
            </w:r>
            <w:proofErr w:type="spellEnd"/>
          </w:p>
        </w:tc>
        <w:tc>
          <w:tcPr>
            <w:tcW w:w="15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361381A" w14:textId="77777777" w:rsidR="00DA78C3" w:rsidRDefault="00DA78C3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</w:t>
            </w:r>
          </w:p>
        </w:tc>
        <w:tc>
          <w:tcPr>
            <w:tcW w:w="146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3B1FA83" w14:textId="77777777" w:rsidR="00DA78C3" w:rsidRDefault="00DA78C3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</w:tr>
      <w:tr w:rsidR="00DA78C3" w14:paraId="4AB83AEC" w14:textId="77777777" w:rsidTr="00DA78C3">
        <w:trPr>
          <w:trHeight w:val="265"/>
        </w:trPr>
        <w:tc>
          <w:tcPr>
            <w:tcW w:w="375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AB1E42D" w14:textId="77777777" w:rsidR="00DA78C3" w:rsidRDefault="00DA78C3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rimeSTAR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GXL DNA Polymerase</w:t>
            </w:r>
          </w:p>
        </w:tc>
        <w:tc>
          <w:tcPr>
            <w:tcW w:w="223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58B6A2A" w14:textId="77777777" w:rsidR="00DA78C3" w:rsidRDefault="00DA78C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25 U/</w:t>
            </w:r>
            <w:proofErr w:type="spellStart"/>
            <w:r>
              <w:rPr>
                <w:rFonts w:ascii="Calibri" w:hAnsi="Calibri" w:cs="Calibri"/>
                <w:color w:val="000000"/>
              </w:rPr>
              <w:t>ul</w:t>
            </w:r>
            <w:proofErr w:type="spellEnd"/>
          </w:p>
        </w:tc>
        <w:tc>
          <w:tcPr>
            <w:tcW w:w="220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074A299" w14:textId="77777777" w:rsidR="00DA78C3" w:rsidRDefault="00DA78C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25 U/</w:t>
            </w:r>
            <w:proofErr w:type="spellStart"/>
            <w:r>
              <w:rPr>
                <w:rFonts w:ascii="Calibri" w:hAnsi="Calibri" w:cs="Calibri"/>
                <w:color w:val="000000"/>
              </w:rPr>
              <w:t>ul</w:t>
            </w:r>
            <w:proofErr w:type="spellEnd"/>
          </w:p>
        </w:tc>
        <w:tc>
          <w:tcPr>
            <w:tcW w:w="15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58EC383" w14:textId="77777777" w:rsidR="00DA78C3" w:rsidRDefault="00DA78C3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</w:t>
            </w:r>
          </w:p>
        </w:tc>
        <w:tc>
          <w:tcPr>
            <w:tcW w:w="146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0EF6311" w14:textId="77777777" w:rsidR="00DA78C3" w:rsidRDefault="00DA78C3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</w:tr>
      <w:tr w:rsidR="00DA78C3" w14:paraId="0499D75D" w14:textId="77777777" w:rsidTr="00DA78C3">
        <w:trPr>
          <w:trHeight w:val="265"/>
        </w:trPr>
        <w:tc>
          <w:tcPr>
            <w:tcW w:w="375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8B94EF9" w14:textId="77777777" w:rsidR="00DA78C3" w:rsidRDefault="00DA78C3">
            <w:pPr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 </w:t>
            </w:r>
          </w:p>
        </w:tc>
        <w:tc>
          <w:tcPr>
            <w:tcW w:w="223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81754C4" w14:textId="77777777" w:rsidR="00DA78C3" w:rsidRDefault="00DA78C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220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21BA06B" w14:textId="77777777" w:rsidR="00DA78C3" w:rsidRDefault="00DA78C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otal volume</w:t>
            </w:r>
          </w:p>
        </w:tc>
        <w:tc>
          <w:tcPr>
            <w:tcW w:w="15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8E61213" w14:textId="77777777" w:rsidR="00DA78C3" w:rsidRDefault="00DA78C3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</w:t>
            </w:r>
          </w:p>
        </w:tc>
        <w:tc>
          <w:tcPr>
            <w:tcW w:w="146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D501746" w14:textId="77777777" w:rsidR="00DA78C3" w:rsidRDefault="00DA78C3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8</w:t>
            </w:r>
          </w:p>
        </w:tc>
      </w:tr>
    </w:tbl>
    <w:p w14:paraId="16BDE662" w14:textId="77777777" w:rsidR="00E8576E" w:rsidRPr="00E8576E" w:rsidRDefault="00E8576E" w:rsidP="00E8576E">
      <w:pPr>
        <w:rPr>
          <w:b/>
        </w:rPr>
      </w:pPr>
    </w:p>
    <w:p w14:paraId="40572AB7" w14:textId="77777777" w:rsidR="004C1E61" w:rsidRDefault="004C1E61">
      <w:pPr>
        <w:rPr>
          <w:rFonts w:ascii="Calibri" w:hAnsi="Calibri" w:cs="Calibri"/>
          <w:color w:val="C238B8"/>
        </w:rPr>
      </w:pPr>
    </w:p>
    <w:p w14:paraId="7459372E" w14:textId="4595B394" w:rsidR="00DA78C3" w:rsidRDefault="00DA78C3">
      <w:pPr>
        <w:rPr>
          <w:rFonts w:ascii="Calibri" w:hAnsi="Calibri" w:cs="Calibri"/>
          <w:color w:val="C238B8"/>
        </w:rPr>
      </w:pPr>
      <w:r>
        <w:rPr>
          <w:rFonts w:ascii="Calibri" w:hAnsi="Calibri" w:cs="Calibri"/>
          <w:color w:val="C238B8"/>
        </w:rPr>
        <w:t xml:space="preserve">Notes: I will not </w:t>
      </w:r>
      <w:proofErr w:type="gramStart"/>
      <w:r>
        <w:rPr>
          <w:rFonts w:ascii="Calibri" w:hAnsi="Calibri" w:cs="Calibri"/>
          <w:color w:val="C238B8"/>
        </w:rPr>
        <w:t>adding</w:t>
      </w:r>
      <w:proofErr w:type="gramEnd"/>
      <w:r>
        <w:rPr>
          <w:rFonts w:ascii="Calibri" w:hAnsi="Calibri" w:cs="Calibri"/>
          <w:color w:val="C238B8"/>
        </w:rPr>
        <w:t xml:space="preserve"> the KROL primers in the </w:t>
      </w:r>
      <w:proofErr w:type="spellStart"/>
      <w:r>
        <w:rPr>
          <w:rFonts w:ascii="Calibri" w:hAnsi="Calibri" w:cs="Calibri"/>
          <w:color w:val="C238B8"/>
        </w:rPr>
        <w:t>MasterMix</w:t>
      </w:r>
      <w:proofErr w:type="spellEnd"/>
      <w:r>
        <w:rPr>
          <w:rFonts w:ascii="Calibri" w:hAnsi="Calibri" w:cs="Calibri"/>
          <w:color w:val="C238B8"/>
        </w:rPr>
        <w:t xml:space="preserve"> instead I will be adding 0.6ul of each primer in the PCR strip tubes. </w:t>
      </w:r>
    </w:p>
    <w:p w14:paraId="5FE872D9" w14:textId="77777777" w:rsidR="00DA78C3" w:rsidRDefault="00DA78C3">
      <w:pPr>
        <w:rPr>
          <w:rFonts w:ascii="Calibri" w:hAnsi="Calibri" w:cs="Calibri"/>
          <w:color w:val="C238B8"/>
        </w:rPr>
      </w:pPr>
    </w:p>
    <w:p w14:paraId="0F19BE60" w14:textId="77777777" w:rsidR="00DA78C3" w:rsidRDefault="00DA78C3" w:rsidP="00DA78C3">
      <w:pPr>
        <w:pStyle w:val="Heading2"/>
      </w:pPr>
      <w:bookmarkStart w:id="25" w:name="_Toc164330898"/>
      <w:r>
        <w:t>Receiving Primers Protocol</w:t>
      </w:r>
      <w:bookmarkEnd w:id="25"/>
    </w:p>
    <w:p w14:paraId="69A90F93" w14:textId="77777777" w:rsidR="00DA78C3" w:rsidRDefault="00DA78C3" w:rsidP="00DA78C3">
      <w:r>
        <w:t xml:space="preserve">By: Hannah </w:t>
      </w:r>
      <w:proofErr w:type="spellStart"/>
      <w:r>
        <w:t>Trautmann</w:t>
      </w:r>
      <w:proofErr w:type="spellEnd"/>
    </w:p>
    <w:p w14:paraId="15C7606C" w14:textId="77777777" w:rsidR="00DA78C3" w:rsidRDefault="00DA78C3" w:rsidP="00DA78C3"/>
    <w:p w14:paraId="1CCABB38" w14:textId="77777777" w:rsidR="00DA78C3" w:rsidRDefault="00DA78C3" w:rsidP="00DA78C3">
      <w:pPr>
        <w:pStyle w:val="ListParagraph"/>
        <w:numPr>
          <w:ilvl w:val="0"/>
          <w:numId w:val="36"/>
        </w:numPr>
        <w:spacing w:after="0" w:line="240" w:lineRule="auto"/>
        <w:jc w:val="left"/>
      </w:pPr>
      <w:r>
        <w:t xml:space="preserve">Spin primers at maximum speed in tabletop centrifuge for 3 minutes so </w:t>
      </w:r>
      <w:proofErr w:type="spellStart"/>
      <w:r>
        <w:t>dessicated</w:t>
      </w:r>
      <w:proofErr w:type="spellEnd"/>
      <w:r>
        <w:t xml:space="preserve"> primers go to the bottom of the tube.</w:t>
      </w:r>
    </w:p>
    <w:p w14:paraId="287D1EB9" w14:textId="77777777" w:rsidR="00DA78C3" w:rsidRDefault="00DA78C3" w:rsidP="00DA78C3">
      <w:pPr>
        <w:pStyle w:val="ListParagraph"/>
        <w:numPr>
          <w:ilvl w:val="0"/>
          <w:numId w:val="36"/>
        </w:numPr>
        <w:spacing w:after="0" w:line="240" w:lineRule="auto"/>
        <w:jc w:val="left"/>
      </w:pPr>
      <w:r>
        <w:t xml:space="preserve">Add 0.1x EB to a final concentration of 100 </w:t>
      </w:r>
      <w:proofErr w:type="spellStart"/>
      <w:r>
        <w:t>uM</w:t>
      </w:r>
      <w:proofErr w:type="spellEnd"/>
      <w:r>
        <w:t xml:space="preserve">. Calculate this by multiplying the reported nm by 10 and adding that volume in </w:t>
      </w:r>
      <w:proofErr w:type="spellStart"/>
      <w:r>
        <w:t>ul</w:t>
      </w:r>
      <w:proofErr w:type="spellEnd"/>
      <w:r>
        <w:t xml:space="preserve"> (</w:t>
      </w:r>
      <w:proofErr w:type="gramStart"/>
      <w:r>
        <w:t>i.e.</w:t>
      </w:r>
      <w:proofErr w:type="gramEnd"/>
      <w:r>
        <w:t xml:space="preserve"> 12.7 </w:t>
      </w:r>
      <w:proofErr w:type="spellStart"/>
      <w:r>
        <w:t>nmoles</w:t>
      </w:r>
      <w:proofErr w:type="spellEnd"/>
      <w:r>
        <w:t xml:space="preserve"> = add 127 </w:t>
      </w:r>
      <w:proofErr w:type="spellStart"/>
      <w:r>
        <w:t>uL</w:t>
      </w:r>
      <w:proofErr w:type="spellEnd"/>
      <w:r>
        <w:t xml:space="preserve"> of 0.1xEB).</w:t>
      </w:r>
    </w:p>
    <w:p w14:paraId="63106EB4" w14:textId="77777777" w:rsidR="00DA78C3" w:rsidRDefault="00DA78C3" w:rsidP="00DA78C3">
      <w:pPr>
        <w:pStyle w:val="ListParagraph"/>
        <w:numPr>
          <w:ilvl w:val="0"/>
          <w:numId w:val="36"/>
        </w:numPr>
        <w:spacing w:after="0" w:line="240" w:lineRule="auto"/>
        <w:jc w:val="left"/>
      </w:pPr>
      <w:r>
        <w:t>Put on 42</w:t>
      </w:r>
      <w:r>
        <w:sym w:font="Symbol" w:char="F0B0"/>
      </w:r>
      <w:r>
        <w:t xml:space="preserve">C heat block for 5 minutes to help primers </w:t>
      </w:r>
      <w:proofErr w:type="gramStart"/>
      <w:r>
        <w:t>dissolve</w:t>
      </w:r>
      <w:proofErr w:type="gramEnd"/>
    </w:p>
    <w:p w14:paraId="0873E4E2" w14:textId="77777777" w:rsidR="00DA78C3" w:rsidRDefault="00DA78C3" w:rsidP="00DA78C3">
      <w:pPr>
        <w:pStyle w:val="ListParagraph"/>
        <w:numPr>
          <w:ilvl w:val="0"/>
          <w:numId w:val="36"/>
        </w:numPr>
        <w:spacing w:after="0" w:line="240" w:lineRule="auto"/>
        <w:jc w:val="left"/>
      </w:pPr>
      <w:r>
        <w:t>Vortex and brief spin.</w:t>
      </w:r>
    </w:p>
    <w:p w14:paraId="61205E62" w14:textId="77777777" w:rsidR="00DA78C3" w:rsidRDefault="00DA78C3" w:rsidP="00DA78C3">
      <w:pPr>
        <w:pStyle w:val="ListParagraph"/>
        <w:numPr>
          <w:ilvl w:val="0"/>
          <w:numId w:val="36"/>
        </w:numPr>
        <w:spacing w:after="0" w:line="240" w:lineRule="auto"/>
        <w:jc w:val="left"/>
      </w:pPr>
      <w:r>
        <w:lastRenderedPageBreak/>
        <w:t xml:space="preserve">Label tubes with KROL numbers on the top and put in the appropriate 100 </w:t>
      </w:r>
      <w:proofErr w:type="spellStart"/>
      <w:r>
        <w:t>uM</w:t>
      </w:r>
      <w:proofErr w:type="spellEnd"/>
      <w:r>
        <w:t xml:space="preserve"> stock box in the -20</w:t>
      </w:r>
      <w:r>
        <w:sym w:font="Symbol" w:char="F0B0"/>
      </w:r>
      <w:r>
        <w:t>C freezer.</w:t>
      </w:r>
    </w:p>
    <w:p w14:paraId="31D1BCDB" w14:textId="77777777" w:rsidR="00DA78C3" w:rsidRDefault="00DA78C3" w:rsidP="00DA78C3">
      <w:pPr>
        <w:pStyle w:val="ListParagraph"/>
        <w:numPr>
          <w:ilvl w:val="0"/>
          <w:numId w:val="36"/>
        </w:numPr>
        <w:spacing w:after="0" w:line="240" w:lineRule="auto"/>
        <w:jc w:val="left"/>
      </w:pPr>
      <w:r>
        <w:t xml:space="preserve">Optional: Make dilution for intended purpose of primer. </w:t>
      </w:r>
    </w:p>
    <w:p w14:paraId="5646DC92" w14:textId="77777777" w:rsidR="00DA78C3" w:rsidRDefault="00DA78C3" w:rsidP="00DA78C3">
      <w:pPr>
        <w:pStyle w:val="ListParagraph"/>
        <w:numPr>
          <w:ilvl w:val="1"/>
          <w:numId w:val="36"/>
        </w:numPr>
        <w:spacing w:after="0" w:line="240" w:lineRule="auto"/>
        <w:jc w:val="left"/>
      </w:pPr>
      <w:r>
        <w:t xml:space="preserve">If a PCR primer, make a </w:t>
      </w:r>
      <w:proofErr w:type="gramStart"/>
      <w:r>
        <w:t xml:space="preserve">10 </w:t>
      </w:r>
      <w:proofErr w:type="spellStart"/>
      <w:r>
        <w:t>uM</w:t>
      </w:r>
      <w:proofErr w:type="spellEnd"/>
      <w:proofErr w:type="gramEnd"/>
      <w:r>
        <w:t xml:space="preserve"> stock by diluting 20 </w:t>
      </w:r>
      <w:proofErr w:type="spellStart"/>
      <w:r>
        <w:t>uL</w:t>
      </w:r>
      <w:proofErr w:type="spellEnd"/>
      <w:r>
        <w:t xml:space="preserve"> of the 100 </w:t>
      </w:r>
      <w:proofErr w:type="spellStart"/>
      <w:r>
        <w:t>uM</w:t>
      </w:r>
      <w:proofErr w:type="spellEnd"/>
      <w:r>
        <w:t xml:space="preserve"> stock into 180 </w:t>
      </w:r>
      <w:proofErr w:type="spellStart"/>
      <w:r>
        <w:t>uL</w:t>
      </w:r>
      <w:proofErr w:type="spellEnd"/>
      <w:r>
        <w:t xml:space="preserve"> of 0.1xEB. Label with purple sticker and put in appropriate freezer box.</w:t>
      </w:r>
    </w:p>
    <w:p w14:paraId="7788C406" w14:textId="77777777" w:rsidR="00DA78C3" w:rsidRDefault="00DA78C3" w:rsidP="00DA78C3">
      <w:pPr>
        <w:pStyle w:val="ListParagraph"/>
        <w:numPr>
          <w:ilvl w:val="1"/>
          <w:numId w:val="36"/>
        </w:numPr>
        <w:spacing w:after="0" w:line="240" w:lineRule="auto"/>
        <w:jc w:val="left"/>
      </w:pPr>
      <w:r>
        <w:t xml:space="preserve">If a sequencing primer, make a 2.5 </w:t>
      </w:r>
      <w:proofErr w:type="spellStart"/>
      <w:r>
        <w:t>uM</w:t>
      </w:r>
      <w:proofErr w:type="spellEnd"/>
      <w:r>
        <w:t xml:space="preserve"> stock by diluting 5 </w:t>
      </w:r>
      <w:proofErr w:type="spellStart"/>
      <w:r>
        <w:t>uL</w:t>
      </w:r>
      <w:proofErr w:type="spellEnd"/>
      <w:r>
        <w:t xml:space="preserve"> of the </w:t>
      </w:r>
      <w:proofErr w:type="gramStart"/>
      <w:r>
        <w:t xml:space="preserve">100 </w:t>
      </w:r>
      <w:proofErr w:type="spellStart"/>
      <w:r>
        <w:t>uM</w:t>
      </w:r>
      <w:proofErr w:type="spellEnd"/>
      <w:proofErr w:type="gramEnd"/>
      <w:r>
        <w:t xml:space="preserve"> stock into 195 </w:t>
      </w:r>
      <w:proofErr w:type="spellStart"/>
      <w:r>
        <w:t>uL</w:t>
      </w:r>
      <w:proofErr w:type="spellEnd"/>
      <w:r>
        <w:t xml:space="preserve"> of 0.1x EB. Label with blue sticker and put in appropriate freezer box.</w:t>
      </w:r>
    </w:p>
    <w:p w14:paraId="54D5051A" w14:textId="77777777" w:rsidR="00DA78C3" w:rsidRDefault="00DA78C3" w:rsidP="00DA78C3">
      <w:pPr>
        <w:pStyle w:val="ListParagraph"/>
        <w:numPr>
          <w:ilvl w:val="0"/>
          <w:numId w:val="36"/>
        </w:numPr>
        <w:spacing w:after="0" w:line="240" w:lineRule="auto"/>
        <w:jc w:val="left"/>
      </w:pPr>
      <w:r>
        <w:t>Put Certificate of Analysis sheet in “Oligos Spec Sheet” binder and shipping sheet in Invoices box.</w:t>
      </w:r>
    </w:p>
    <w:p w14:paraId="12E1221D" w14:textId="77777777" w:rsidR="005975D8" w:rsidRDefault="005975D8" w:rsidP="005975D8"/>
    <w:p w14:paraId="741E13F6" w14:textId="5341D99E" w:rsidR="005975D8" w:rsidRPr="00391B82" w:rsidRDefault="005975D8" w:rsidP="005975D8">
      <w:pPr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t>Tuesday</w:t>
      </w:r>
      <w:r w:rsidRPr="00391B82">
        <w:rPr>
          <w:rFonts w:ascii="Calibri" w:hAnsi="Calibri" w:cs="Calibri"/>
          <w:b/>
        </w:rPr>
        <w:t xml:space="preserve">, March </w:t>
      </w:r>
      <w:proofErr w:type="gramStart"/>
      <w:r>
        <w:rPr>
          <w:rFonts w:ascii="Calibri" w:hAnsi="Calibri" w:cs="Calibri"/>
          <w:b/>
        </w:rPr>
        <w:t>19</w:t>
      </w:r>
      <w:r w:rsidRPr="00391B82">
        <w:rPr>
          <w:rFonts w:ascii="Calibri" w:hAnsi="Calibri" w:cs="Calibri"/>
          <w:b/>
        </w:rPr>
        <w:t xml:space="preserve"> ,</w:t>
      </w:r>
      <w:proofErr w:type="gramEnd"/>
      <w:r w:rsidRPr="00391B82">
        <w:rPr>
          <w:rFonts w:ascii="Calibri" w:hAnsi="Calibri" w:cs="Calibri"/>
          <w:b/>
        </w:rPr>
        <w:t xml:space="preserve"> 2024</w:t>
      </w:r>
    </w:p>
    <w:p w14:paraId="40F0B835" w14:textId="77777777" w:rsidR="005975D8" w:rsidRDefault="005975D8" w:rsidP="005975D8">
      <w:pPr>
        <w:rPr>
          <w:b/>
          <w:color w:val="FF84D0"/>
          <w:sz w:val="18"/>
          <w:szCs w:val="18"/>
        </w:rPr>
      </w:pPr>
      <w:r w:rsidRPr="00BC591D">
        <w:rPr>
          <w:b/>
          <w:color w:val="FF84D0"/>
          <w:sz w:val="18"/>
          <w:szCs w:val="18"/>
        </w:rPr>
        <w:t xml:space="preserve">To Do: </w:t>
      </w:r>
    </w:p>
    <w:p w14:paraId="619D8C59" w14:textId="3820B5A4" w:rsidR="005975D8" w:rsidRPr="005975D8" w:rsidRDefault="005975D8" w:rsidP="005975D8">
      <w:pPr>
        <w:pStyle w:val="ListParagraph"/>
        <w:numPr>
          <w:ilvl w:val="0"/>
          <w:numId w:val="29"/>
        </w:numPr>
      </w:pPr>
      <w:r>
        <w:rPr>
          <w:b/>
        </w:rPr>
        <w:t xml:space="preserve">Perform colony PCR of #4 </w:t>
      </w:r>
    </w:p>
    <w:p w14:paraId="0EDCB339" w14:textId="77777777" w:rsidR="005975D8" w:rsidRDefault="005975D8" w:rsidP="005975D8">
      <w:pPr>
        <w:pStyle w:val="Heading3"/>
      </w:pPr>
      <w:bookmarkStart w:id="26" w:name="_Toc161240469"/>
      <w:bookmarkStart w:id="27" w:name="_Toc164330899"/>
      <w:bookmarkStart w:id="28" w:name="_Hlk159501233"/>
      <w:r>
        <w:t>Table. Reactions for Colony PCR</w:t>
      </w:r>
      <w:bookmarkEnd w:id="26"/>
      <w:bookmarkEnd w:id="27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81"/>
        <w:gridCol w:w="3255"/>
        <w:gridCol w:w="2204"/>
        <w:gridCol w:w="1798"/>
        <w:gridCol w:w="1776"/>
      </w:tblGrid>
      <w:tr w:rsidR="005975D8" w14:paraId="27E1DD10" w14:textId="77777777" w:rsidTr="005975D8">
        <w:tc>
          <w:tcPr>
            <w:tcW w:w="1181" w:type="dxa"/>
          </w:tcPr>
          <w:p w14:paraId="43D43D8A" w14:textId="77777777" w:rsidR="005975D8" w:rsidRPr="0055053E" w:rsidRDefault="005975D8" w:rsidP="00985B9F">
            <w:pPr>
              <w:rPr>
                <w:b/>
                <w:bCs/>
              </w:rPr>
            </w:pPr>
            <w:r>
              <w:rPr>
                <w:b/>
                <w:bCs/>
              </w:rPr>
              <w:t>Reaction Number</w:t>
            </w:r>
          </w:p>
        </w:tc>
        <w:tc>
          <w:tcPr>
            <w:tcW w:w="3255" w:type="dxa"/>
          </w:tcPr>
          <w:p w14:paraId="4049BAF0" w14:textId="77777777" w:rsidR="005975D8" w:rsidRPr="0055053E" w:rsidRDefault="005975D8" w:rsidP="00985B9F">
            <w:pPr>
              <w:rPr>
                <w:b/>
                <w:bCs/>
              </w:rPr>
            </w:pPr>
            <w:r>
              <w:rPr>
                <w:b/>
                <w:bCs/>
              </w:rPr>
              <w:t>Plasmid/Region</w:t>
            </w:r>
          </w:p>
        </w:tc>
        <w:tc>
          <w:tcPr>
            <w:tcW w:w="2204" w:type="dxa"/>
          </w:tcPr>
          <w:p w14:paraId="679560ED" w14:textId="77777777" w:rsidR="005975D8" w:rsidRPr="0055053E" w:rsidRDefault="005975D8" w:rsidP="00985B9F">
            <w:pPr>
              <w:rPr>
                <w:b/>
                <w:bCs/>
              </w:rPr>
            </w:pPr>
            <w:r>
              <w:rPr>
                <w:b/>
                <w:bCs/>
              </w:rPr>
              <w:t>Source DNA</w:t>
            </w:r>
          </w:p>
        </w:tc>
        <w:tc>
          <w:tcPr>
            <w:tcW w:w="1798" w:type="dxa"/>
          </w:tcPr>
          <w:p w14:paraId="68B458D5" w14:textId="77777777" w:rsidR="005975D8" w:rsidRPr="0055053E" w:rsidRDefault="005975D8" w:rsidP="00985B9F">
            <w:pPr>
              <w:rPr>
                <w:b/>
                <w:bCs/>
              </w:rPr>
            </w:pPr>
            <w:r>
              <w:rPr>
                <w:b/>
                <w:bCs/>
              </w:rPr>
              <w:t>Primers</w:t>
            </w:r>
          </w:p>
        </w:tc>
        <w:tc>
          <w:tcPr>
            <w:tcW w:w="1776" w:type="dxa"/>
          </w:tcPr>
          <w:p w14:paraId="69C0E36E" w14:textId="77777777" w:rsidR="005975D8" w:rsidRPr="0055053E" w:rsidRDefault="005975D8" w:rsidP="00985B9F">
            <w:pPr>
              <w:rPr>
                <w:b/>
                <w:bCs/>
              </w:rPr>
            </w:pPr>
            <w:r>
              <w:rPr>
                <w:b/>
                <w:bCs/>
              </w:rPr>
              <w:t>Length (bps)</w:t>
            </w:r>
          </w:p>
        </w:tc>
      </w:tr>
      <w:tr w:rsidR="005975D8" w14:paraId="1E5E79C9" w14:textId="77777777" w:rsidTr="005975D8">
        <w:tc>
          <w:tcPr>
            <w:tcW w:w="1181" w:type="dxa"/>
          </w:tcPr>
          <w:p w14:paraId="1EEA6A15" w14:textId="77777777" w:rsidR="005975D8" w:rsidRDefault="005975D8" w:rsidP="00985B9F">
            <w:r>
              <w:t>1</w:t>
            </w:r>
          </w:p>
        </w:tc>
        <w:tc>
          <w:tcPr>
            <w:tcW w:w="3255" w:type="dxa"/>
          </w:tcPr>
          <w:p w14:paraId="21F4751B" w14:textId="77777777" w:rsidR="005975D8" w:rsidRPr="00DF08D6" w:rsidRDefault="005975D8" w:rsidP="00985B9F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 xml:space="preserve">Checking </w:t>
            </w:r>
            <w:r w:rsidRPr="004927A7">
              <w:rPr>
                <w:rFonts w:asciiTheme="minorHAnsi" w:hAnsiTheme="minorHAnsi"/>
              </w:rPr>
              <w:t>deletion of FTL_0508</w:t>
            </w:r>
          </w:p>
        </w:tc>
        <w:tc>
          <w:tcPr>
            <w:tcW w:w="2204" w:type="dxa"/>
            <w:vAlign w:val="bottom"/>
          </w:tcPr>
          <w:p w14:paraId="3A3D5F9B" w14:textId="77777777" w:rsidR="005975D8" w:rsidRPr="00DF08D6" w:rsidRDefault="005975D8" w:rsidP="00985B9F">
            <w:pPr>
              <w:rPr>
                <w:rFonts w:asciiTheme="minorHAnsi" w:hAnsiTheme="minorHAnsi"/>
              </w:rPr>
            </w:pPr>
            <w:r w:rsidRPr="00DF08D6">
              <w:rPr>
                <w:rFonts w:asciiTheme="minorHAnsi" w:hAnsiTheme="minorHAnsi"/>
              </w:rPr>
              <w:t>1.1</w:t>
            </w:r>
          </w:p>
        </w:tc>
        <w:tc>
          <w:tcPr>
            <w:tcW w:w="1798" w:type="dxa"/>
          </w:tcPr>
          <w:p w14:paraId="5F898C22" w14:textId="77777777" w:rsidR="005975D8" w:rsidRPr="00DF08D6" w:rsidRDefault="005975D8" w:rsidP="00985B9F">
            <w:pPr>
              <w:rPr>
                <w:rFonts w:asciiTheme="minorHAnsi" w:hAnsiTheme="minorHAnsi"/>
              </w:rPr>
            </w:pPr>
            <w:r w:rsidRPr="00D91B2E">
              <w:t>KROL681&amp;682</w:t>
            </w:r>
          </w:p>
        </w:tc>
        <w:tc>
          <w:tcPr>
            <w:tcW w:w="1776" w:type="dxa"/>
          </w:tcPr>
          <w:p w14:paraId="3AD1D17D" w14:textId="77777777" w:rsidR="005975D8" w:rsidRPr="00DF08D6" w:rsidRDefault="005975D8" w:rsidP="00985B9F">
            <w:pPr>
              <w:rPr>
                <w:rFonts w:asciiTheme="minorHAnsi" w:hAnsiTheme="minorHAnsi"/>
              </w:rPr>
            </w:pPr>
            <w:r w:rsidRPr="004927A7">
              <w:rPr>
                <w:rFonts w:asciiTheme="minorHAnsi" w:hAnsiTheme="minorHAnsi"/>
              </w:rPr>
              <w:t>3549</w:t>
            </w:r>
            <w:r>
              <w:rPr>
                <w:rFonts w:asciiTheme="minorHAnsi" w:hAnsiTheme="minorHAnsi"/>
              </w:rPr>
              <w:t xml:space="preserve"> or 2212</w:t>
            </w:r>
          </w:p>
        </w:tc>
      </w:tr>
      <w:tr w:rsidR="005975D8" w14:paraId="43F8EF1E" w14:textId="77777777" w:rsidTr="005975D8">
        <w:tc>
          <w:tcPr>
            <w:tcW w:w="1181" w:type="dxa"/>
          </w:tcPr>
          <w:p w14:paraId="2972D18A" w14:textId="77777777" w:rsidR="005975D8" w:rsidRDefault="005975D8" w:rsidP="00985B9F">
            <w:r>
              <w:t>2</w:t>
            </w:r>
          </w:p>
        </w:tc>
        <w:tc>
          <w:tcPr>
            <w:tcW w:w="3255" w:type="dxa"/>
          </w:tcPr>
          <w:p w14:paraId="34DD537B" w14:textId="77777777" w:rsidR="005975D8" w:rsidRPr="00DF08D6" w:rsidRDefault="005975D8" w:rsidP="00985B9F">
            <w:pPr>
              <w:rPr>
                <w:rFonts w:asciiTheme="minorHAnsi" w:hAnsiTheme="minorHAnsi" w:cs="Calibri"/>
              </w:rPr>
            </w:pPr>
            <w:r w:rsidRPr="00352A94">
              <w:rPr>
                <w:rFonts w:asciiTheme="minorHAnsi" w:hAnsiTheme="minorHAnsi"/>
              </w:rPr>
              <w:t>Checking deletion of FTL_0508</w:t>
            </w:r>
          </w:p>
        </w:tc>
        <w:tc>
          <w:tcPr>
            <w:tcW w:w="2204" w:type="dxa"/>
            <w:vAlign w:val="bottom"/>
          </w:tcPr>
          <w:p w14:paraId="29D85FF0" w14:textId="77777777" w:rsidR="005975D8" w:rsidRPr="00DF08D6" w:rsidRDefault="005975D8" w:rsidP="00985B9F">
            <w:pPr>
              <w:rPr>
                <w:rFonts w:asciiTheme="minorHAnsi" w:hAnsiTheme="minorHAnsi"/>
              </w:rPr>
            </w:pPr>
            <w:r w:rsidRPr="00DF08D6">
              <w:rPr>
                <w:rFonts w:asciiTheme="minorHAnsi" w:hAnsiTheme="minorHAnsi" w:cs="Calibri"/>
              </w:rPr>
              <w:t>1.2</w:t>
            </w:r>
          </w:p>
        </w:tc>
        <w:tc>
          <w:tcPr>
            <w:tcW w:w="1798" w:type="dxa"/>
          </w:tcPr>
          <w:p w14:paraId="6CE55440" w14:textId="77777777" w:rsidR="005975D8" w:rsidRPr="00DF08D6" w:rsidRDefault="005975D8" w:rsidP="00985B9F">
            <w:pPr>
              <w:rPr>
                <w:rFonts w:asciiTheme="minorHAnsi" w:hAnsiTheme="minorHAnsi" w:cs="Calibri"/>
              </w:rPr>
            </w:pPr>
            <w:r w:rsidRPr="00D91B2E">
              <w:t>KROL681&amp;682</w:t>
            </w:r>
          </w:p>
        </w:tc>
        <w:tc>
          <w:tcPr>
            <w:tcW w:w="1776" w:type="dxa"/>
          </w:tcPr>
          <w:p w14:paraId="34DE01D4" w14:textId="77777777" w:rsidR="005975D8" w:rsidRPr="00DF08D6" w:rsidRDefault="005975D8" w:rsidP="00985B9F">
            <w:pPr>
              <w:rPr>
                <w:rFonts w:asciiTheme="minorHAnsi" w:hAnsiTheme="minorHAnsi" w:cs="Calibri"/>
              </w:rPr>
            </w:pPr>
            <w:r w:rsidRPr="004927A7">
              <w:rPr>
                <w:rFonts w:asciiTheme="minorHAnsi" w:hAnsiTheme="minorHAnsi"/>
              </w:rPr>
              <w:t>3549</w:t>
            </w:r>
            <w:r>
              <w:rPr>
                <w:rFonts w:asciiTheme="minorHAnsi" w:hAnsiTheme="minorHAnsi"/>
              </w:rPr>
              <w:t xml:space="preserve"> or 2212</w:t>
            </w:r>
          </w:p>
        </w:tc>
      </w:tr>
      <w:tr w:rsidR="005975D8" w14:paraId="3CC4F660" w14:textId="77777777" w:rsidTr="005975D8">
        <w:tc>
          <w:tcPr>
            <w:tcW w:w="1181" w:type="dxa"/>
          </w:tcPr>
          <w:p w14:paraId="3FFA2837" w14:textId="77777777" w:rsidR="005975D8" w:rsidRDefault="005975D8" w:rsidP="00985B9F">
            <w:r>
              <w:t>3</w:t>
            </w:r>
          </w:p>
        </w:tc>
        <w:tc>
          <w:tcPr>
            <w:tcW w:w="3255" w:type="dxa"/>
          </w:tcPr>
          <w:p w14:paraId="7AE5A968" w14:textId="77777777" w:rsidR="005975D8" w:rsidRPr="00DF08D6" w:rsidRDefault="005975D8" w:rsidP="00985B9F">
            <w:pPr>
              <w:rPr>
                <w:rFonts w:asciiTheme="minorHAnsi" w:hAnsiTheme="minorHAnsi"/>
              </w:rPr>
            </w:pPr>
            <w:r w:rsidRPr="00352A94">
              <w:rPr>
                <w:rFonts w:asciiTheme="minorHAnsi" w:hAnsiTheme="minorHAnsi"/>
              </w:rPr>
              <w:t>Checking deletion of FTL_0508</w:t>
            </w:r>
          </w:p>
        </w:tc>
        <w:tc>
          <w:tcPr>
            <w:tcW w:w="2204" w:type="dxa"/>
            <w:vAlign w:val="bottom"/>
          </w:tcPr>
          <w:p w14:paraId="57A0FC68" w14:textId="77777777" w:rsidR="005975D8" w:rsidRPr="00DF08D6" w:rsidRDefault="005975D8" w:rsidP="00985B9F">
            <w:pPr>
              <w:rPr>
                <w:rFonts w:asciiTheme="minorHAnsi" w:hAnsiTheme="minorHAnsi"/>
              </w:rPr>
            </w:pPr>
            <w:r w:rsidRPr="00DF08D6">
              <w:rPr>
                <w:rFonts w:asciiTheme="minorHAnsi" w:hAnsiTheme="minorHAnsi"/>
              </w:rPr>
              <w:t>1.3</w:t>
            </w:r>
          </w:p>
        </w:tc>
        <w:tc>
          <w:tcPr>
            <w:tcW w:w="1798" w:type="dxa"/>
          </w:tcPr>
          <w:p w14:paraId="560004C3" w14:textId="77777777" w:rsidR="005975D8" w:rsidRPr="00DF08D6" w:rsidRDefault="005975D8" w:rsidP="00985B9F">
            <w:pPr>
              <w:rPr>
                <w:rFonts w:asciiTheme="minorHAnsi" w:hAnsiTheme="minorHAnsi"/>
              </w:rPr>
            </w:pPr>
            <w:r w:rsidRPr="00D91B2E">
              <w:t>KROL681&amp;682</w:t>
            </w:r>
          </w:p>
        </w:tc>
        <w:tc>
          <w:tcPr>
            <w:tcW w:w="1776" w:type="dxa"/>
          </w:tcPr>
          <w:p w14:paraId="59C384A8" w14:textId="77777777" w:rsidR="005975D8" w:rsidRPr="00DF08D6" w:rsidRDefault="005975D8" w:rsidP="00985B9F">
            <w:pPr>
              <w:rPr>
                <w:rFonts w:asciiTheme="minorHAnsi" w:hAnsiTheme="minorHAnsi"/>
              </w:rPr>
            </w:pPr>
            <w:r w:rsidRPr="004927A7">
              <w:rPr>
                <w:rFonts w:asciiTheme="minorHAnsi" w:hAnsiTheme="minorHAnsi"/>
              </w:rPr>
              <w:t>3549</w:t>
            </w:r>
            <w:r>
              <w:rPr>
                <w:rFonts w:asciiTheme="minorHAnsi" w:hAnsiTheme="minorHAnsi"/>
              </w:rPr>
              <w:t xml:space="preserve"> or 2212</w:t>
            </w:r>
          </w:p>
        </w:tc>
      </w:tr>
      <w:tr w:rsidR="005975D8" w14:paraId="5B2EFEF5" w14:textId="77777777" w:rsidTr="005975D8">
        <w:tc>
          <w:tcPr>
            <w:tcW w:w="1181" w:type="dxa"/>
          </w:tcPr>
          <w:p w14:paraId="6B2C9671" w14:textId="77777777" w:rsidR="005975D8" w:rsidRDefault="005975D8" w:rsidP="00985B9F">
            <w:r>
              <w:t>4</w:t>
            </w:r>
          </w:p>
        </w:tc>
        <w:tc>
          <w:tcPr>
            <w:tcW w:w="3255" w:type="dxa"/>
          </w:tcPr>
          <w:p w14:paraId="28945787" w14:textId="77777777" w:rsidR="005975D8" w:rsidRPr="00DF08D6" w:rsidRDefault="005975D8" w:rsidP="00985B9F">
            <w:pPr>
              <w:rPr>
                <w:rFonts w:asciiTheme="minorHAnsi" w:hAnsiTheme="minorHAnsi" w:cs="Calibri"/>
              </w:rPr>
            </w:pPr>
            <w:r w:rsidRPr="00352A94">
              <w:rPr>
                <w:rFonts w:asciiTheme="minorHAnsi" w:hAnsiTheme="minorHAnsi"/>
              </w:rPr>
              <w:t>Checking deletion of FTL_0508</w:t>
            </w:r>
          </w:p>
        </w:tc>
        <w:tc>
          <w:tcPr>
            <w:tcW w:w="2204" w:type="dxa"/>
            <w:vAlign w:val="bottom"/>
          </w:tcPr>
          <w:p w14:paraId="5DEE8DDD" w14:textId="77777777" w:rsidR="005975D8" w:rsidRPr="00DF08D6" w:rsidRDefault="005975D8" w:rsidP="00985B9F">
            <w:pPr>
              <w:rPr>
                <w:rFonts w:asciiTheme="minorHAnsi" w:hAnsiTheme="minorHAnsi"/>
              </w:rPr>
            </w:pPr>
            <w:r w:rsidRPr="00DF08D6">
              <w:rPr>
                <w:rFonts w:asciiTheme="minorHAnsi" w:hAnsiTheme="minorHAnsi" w:cs="Calibri"/>
              </w:rPr>
              <w:t>1.4</w:t>
            </w:r>
          </w:p>
        </w:tc>
        <w:tc>
          <w:tcPr>
            <w:tcW w:w="1798" w:type="dxa"/>
          </w:tcPr>
          <w:p w14:paraId="23C53D7D" w14:textId="77777777" w:rsidR="005975D8" w:rsidRPr="00DF08D6" w:rsidRDefault="005975D8" w:rsidP="00985B9F">
            <w:pPr>
              <w:rPr>
                <w:rFonts w:asciiTheme="minorHAnsi" w:hAnsiTheme="minorHAnsi" w:cs="Calibri"/>
              </w:rPr>
            </w:pPr>
            <w:r w:rsidRPr="00D91B2E">
              <w:t>KROL681&amp;682</w:t>
            </w:r>
          </w:p>
        </w:tc>
        <w:tc>
          <w:tcPr>
            <w:tcW w:w="1776" w:type="dxa"/>
          </w:tcPr>
          <w:p w14:paraId="60D4B4F5" w14:textId="77777777" w:rsidR="005975D8" w:rsidRPr="00DF08D6" w:rsidRDefault="005975D8" w:rsidP="00985B9F">
            <w:pPr>
              <w:rPr>
                <w:rFonts w:asciiTheme="minorHAnsi" w:hAnsiTheme="minorHAnsi" w:cs="Calibri"/>
              </w:rPr>
            </w:pPr>
            <w:r w:rsidRPr="004927A7">
              <w:rPr>
                <w:rFonts w:asciiTheme="minorHAnsi" w:hAnsiTheme="minorHAnsi"/>
              </w:rPr>
              <w:t>3549</w:t>
            </w:r>
            <w:r>
              <w:rPr>
                <w:rFonts w:asciiTheme="minorHAnsi" w:hAnsiTheme="minorHAnsi"/>
              </w:rPr>
              <w:t xml:space="preserve"> or 2212</w:t>
            </w:r>
          </w:p>
        </w:tc>
      </w:tr>
      <w:tr w:rsidR="005975D8" w14:paraId="7681C630" w14:textId="77777777" w:rsidTr="005975D8">
        <w:tc>
          <w:tcPr>
            <w:tcW w:w="1181" w:type="dxa"/>
          </w:tcPr>
          <w:p w14:paraId="34F7E2AF" w14:textId="77777777" w:rsidR="005975D8" w:rsidRDefault="005975D8" w:rsidP="00985B9F">
            <w:r>
              <w:t>5</w:t>
            </w:r>
          </w:p>
        </w:tc>
        <w:tc>
          <w:tcPr>
            <w:tcW w:w="3255" w:type="dxa"/>
          </w:tcPr>
          <w:p w14:paraId="24C019B6" w14:textId="77777777" w:rsidR="005975D8" w:rsidRPr="00DF08D6" w:rsidRDefault="005975D8" w:rsidP="00985B9F">
            <w:pPr>
              <w:rPr>
                <w:rFonts w:asciiTheme="minorHAnsi" w:hAnsiTheme="minorHAnsi"/>
              </w:rPr>
            </w:pPr>
            <w:r w:rsidRPr="00352A94">
              <w:rPr>
                <w:rFonts w:asciiTheme="minorHAnsi" w:hAnsiTheme="minorHAnsi"/>
              </w:rPr>
              <w:t>Checking deletion of FTL_0508</w:t>
            </w:r>
          </w:p>
        </w:tc>
        <w:tc>
          <w:tcPr>
            <w:tcW w:w="2204" w:type="dxa"/>
            <w:vAlign w:val="bottom"/>
          </w:tcPr>
          <w:p w14:paraId="78A70F30" w14:textId="77777777" w:rsidR="005975D8" w:rsidRPr="00DF08D6" w:rsidRDefault="005975D8" w:rsidP="00985B9F">
            <w:pPr>
              <w:rPr>
                <w:rFonts w:asciiTheme="minorHAnsi" w:hAnsiTheme="minorHAnsi"/>
              </w:rPr>
            </w:pPr>
            <w:r w:rsidRPr="00DF08D6">
              <w:rPr>
                <w:rFonts w:asciiTheme="minorHAnsi" w:hAnsiTheme="minorHAnsi"/>
              </w:rPr>
              <w:t>1.5</w:t>
            </w:r>
          </w:p>
        </w:tc>
        <w:tc>
          <w:tcPr>
            <w:tcW w:w="1798" w:type="dxa"/>
          </w:tcPr>
          <w:p w14:paraId="3BFEADDB" w14:textId="77777777" w:rsidR="005975D8" w:rsidRPr="00DF08D6" w:rsidRDefault="005975D8" w:rsidP="00985B9F">
            <w:pPr>
              <w:rPr>
                <w:rFonts w:asciiTheme="minorHAnsi" w:hAnsiTheme="minorHAnsi"/>
              </w:rPr>
            </w:pPr>
            <w:r w:rsidRPr="00D91B2E">
              <w:t>KROL681&amp;682</w:t>
            </w:r>
          </w:p>
        </w:tc>
        <w:tc>
          <w:tcPr>
            <w:tcW w:w="1776" w:type="dxa"/>
          </w:tcPr>
          <w:p w14:paraId="34608958" w14:textId="77777777" w:rsidR="005975D8" w:rsidRPr="00DF08D6" w:rsidRDefault="005975D8" w:rsidP="00985B9F">
            <w:pPr>
              <w:rPr>
                <w:rFonts w:asciiTheme="minorHAnsi" w:hAnsiTheme="minorHAnsi"/>
              </w:rPr>
            </w:pPr>
            <w:r w:rsidRPr="004927A7">
              <w:rPr>
                <w:rFonts w:asciiTheme="minorHAnsi" w:hAnsiTheme="minorHAnsi"/>
              </w:rPr>
              <w:t>3549</w:t>
            </w:r>
            <w:r>
              <w:rPr>
                <w:rFonts w:asciiTheme="minorHAnsi" w:hAnsiTheme="minorHAnsi"/>
              </w:rPr>
              <w:t xml:space="preserve"> or 2212</w:t>
            </w:r>
          </w:p>
        </w:tc>
      </w:tr>
      <w:tr w:rsidR="005975D8" w14:paraId="5BAE4045" w14:textId="77777777" w:rsidTr="005975D8">
        <w:tc>
          <w:tcPr>
            <w:tcW w:w="1181" w:type="dxa"/>
          </w:tcPr>
          <w:p w14:paraId="6B9D1BBE" w14:textId="77777777" w:rsidR="005975D8" w:rsidRDefault="005975D8" w:rsidP="00985B9F">
            <w:r>
              <w:t>6</w:t>
            </w:r>
          </w:p>
        </w:tc>
        <w:tc>
          <w:tcPr>
            <w:tcW w:w="3255" w:type="dxa"/>
          </w:tcPr>
          <w:p w14:paraId="053E2F0E" w14:textId="77777777" w:rsidR="005975D8" w:rsidRPr="00DF08D6" w:rsidRDefault="005975D8" w:rsidP="00985B9F">
            <w:pPr>
              <w:rPr>
                <w:rFonts w:asciiTheme="minorHAnsi" w:hAnsiTheme="minorHAnsi" w:cs="Calibri"/>
              </w:rPr>
            </w:pPr>
            <w:r w:rsidRPr="00352A94">
              <w:rPr>
                <w:rFonts w:asciiTheme="minorHAnsi" w:hAnsiTheme="minorHAnsi"/>
              </w:rPr>
              <w:t>Checking deletion of FTL_0508</w:t>
            </w:r>
          </w:p>
        </w:tc>
        <w:tc>
          <w:tcPr>
            <w:tcW w:w="2204" w:type="dxa"/>
            <w:vAlign w:val="bottom"/>
          </w:tcPr>
          <w:p w14:paraId="3D9FD645" w14:textId="77777777" w:rsidR="005975D8" w:rsidRPr="00DF08D6" w:rsidRDefault="005975D8" w:rsidP="00985B9F">
            <w:pPr>
              <w:rPr>
                <w:rFonts w:asciiTheme="minorHAnsi" w:hAnsiTheme="minorHAnsi"/>
              </w:rPr>
            </w:pPr>
            <w:r w:rsidRPr="00DF08D6">
              <w:rPr>
                <w:rFonts w:asciiTheme="minorHAnsi" w:hAnsiTheme="minorHAnsi" w:cs="Calibri"/>
              </w:rPr>
              <w:t>1.6</w:t>
            </w:r>
          </w:p>
        </w:tc>
        <w:tc>
          <w:tcPr>
            <w:tcW w:w="1798" w:type="dxa"/>
          </w:tcPr>
          <w:p w14:paraId="37EBF906" w14:textId="77777777" w:rsidR="005975D8" w:rsidRPr="00DF08D6" w:rsidRDefault="005975D8" w:rsidP="00985B9F">
            <w:pPr>
              <w:rPr>
                <w:rFonts w:asciiTheme="minorHAnsi" w:hAnsiTheme="minorHAnsi" w:cs="Calibri"/>
              </w:rPr>
            </w:pPr>
            <w:r w:rsidRPr="00D91B2E">
              <w:t>KROL681&amp;682</w:t>
            </w:r>
          </w:p>
        </w:tc>
        <w:tc>
          <w:tcPr>
            <w:tcW w:w="1776" w:type="dxa"/>
          </w:tcPr>
          <w:p w14:paraId="72BD1A7E" w14:textId="688032F3" w:rsidR="005975D8" w:rsidRPr="00DF08D6" w:rsidRDefault="005975D8" w:rsidP="00985B9F">
            <w:pPr>
              <w:rPr>
                <w:rFonts w:asciiTheme="minorHAnsi" w:hAnsiTheme="minorHAnsi" w:cs="Calibri"/>
              </w:rPr>
            </w:pPr>
            <w:r w:rsidRPr="004927A7">
              <w:rPr>
                <w:rFonts w:asciiTheme="minorHAnsi" w:hAnsiTheme="minorHAnsi"/>
              </w:rPr>
              <w:t>3549</w:t>
            </w:r>
            <w:r>
              <w:rPr>
                <w:rFonts w:asciiTheme="minorHAnsi" w:hAnsiTheme="minorHAnsi"/>
              </w:rPr>
              <w:t xml:space="preserve"> or 2212</w:t>
            </w:r>
          </w:p>
        </w:tc>
      </w:tr>
      <w:tr w:rsidR="005975D8" w14:paraId="4E2591C6" w14:textId="77777777" w:rsidTr="005975D8">
        <w:tc>
          <w:tcPr>
            <w:tcW w:w="1181" w:type="dxa"/>
          </w:tcPr>
          <w:p w14:paraId="4C126E7D" w14:textId="5BCA5842" w:rsidR="005975D8" w:rsidRDefault="005975D8" w:rsidP="005975D8">
            <w:r>
              <w:t>7</w:t>
            </w:r>
          </w:p>
        </w:tc>
        <w:tc>
          <w:tcPr>
            <w:tcW w:w="3255" w:type="dxa"/>
          </w:tcPr>
          <w:p w14:paraId="7A2590B7" w14:textId="20485705" w:rsidR="005975D8" w:rsidRPr="00352A94" w:rsidRDefault="005975D8" w:rsidP="005975D8">
            <w:pPr>
              <w:tabs>
                <w:tab w:val="left" w:pos="940"/>
              </w:tabs>
              <w:rPr>
                <w:rFonts w:asciiTheme="minorHAnsi" w:hAnsiTheme="minorHAnsi"/>
              </w:rPr>
            </w:pPr>
            <w:r w:rsidRPr="00352A94">
              <w:rPr>
                <w:rFonts w:asciiTheme="minorHAnsi" w:hAnsiTheme="minorHAnsi"/>
              </w:rPr>
              <w:t>Checking deletion of FTL_0508</w:t>
            </w:r>
          </w:p>
        </w:tc>
        <w:tc>
          <w:tcPr>
            <w:tcW w:w="2204" w:type="dxa"/>
            <w:vAlign w:val="bottom"/>
          </w:tcPr>
          <w:p w14:paraId="0E2DBE7C" w14:textId="1C5B0ED8" w:rsidR="005975D8" w:rsidRPr="00DF08D6" w:rsidRDefault="005975D8" w:rsidP="005975D8">
            <w:pPr>
              <w:rPr>
                <w:rFonts w:asciiTheme="minorHAnsi" w:hAnsiTheme="minorHAnsi" w:cs="Calibri"/>
              </w:rPr>
            </w:pPr>
            <w:r>
              <w:rPr>
                <w:rFonts w:asciiTheme="minorHAnsi" w:hAnsiTheme="minorHAnsi" w:cs="Calibri"/>
              </w:rPr>
              <w:t>1.7</w:t>
            </w:r>
          </w:p>
        </w:tc>
        <w:tc>
          <w:tcPr>
            <w:tcW w:w="1798" w:type="dxa"/>
          </w:tcPr>
          <w:p w14:paraId="0BF15438" w14:textId="198E44BA" w:rsidR="005975D8" w:rsidRPr="00D91B2E" w:rsidRDefault="005975D8" w:rsidP="005975D8">
            <w:r w:rsidRPr="00D91B2E">
              <w:t>KROL681&amp;682</w:t>
            </w:r>
          </w:p>
        </w:tc>
        <w:tc>
          <w:tcPr>
            <w:tcW w:w="1776" w:type="dxa"/>
          </w:tcPr>
          <w:p w14:paraId="4438B286" w14:textId="192F7550" w:rsidR="005975D8" w:rsidRPr="004927A7" w:rsidRDefault="005975D8" w:rsidP="005975D8">
            <w:pPr>
              <w:rPr>
                <w:rFonts w:asciiTheme="minorHAnsi" w:hAnsiTheme="minorHAnsi"/>
              </w:rPr>
            </w:pPr>
            <w:r w:rsidRPr="004927A7">
              <w:rPr>
                <w:rFonts w:asciiTheme="minorHAnsi" w:hAnsiTheme="minorHAnsi"/>
              </w:rPr>
              <w:t>3549</w:t>
            </w:r>
            <w:r>
              <w:rPr>
                <w:rFonts w:asciiTheme="minorHAnsi" w:hAnsiTheme="minorHAnsi"/>
              </w:rPr>
              <w:t xml:space="preserve"> or 2212</w:t>
            </w:r>
          </w:p>
        </w:tc>
      </w:tr>
      <w:tr w:rsidR="005975D8" w14:paraId="2AA4F30A" w14:textId="77777777" w:rsidTr="005975D8">
        <w:tc>
          <w:tcPr>
            <w:tcW w:w="1181" w:type="dxa"/>
          </w:tcPr>
          <w:p w14:paraId="46E47181" w14:textId="7CA8BDAE" w:rsidR="005975D8" w:rsidRDefault="005975D8" w:rsidP="005975D8">
            <w:r>
              <w:t>8</w:t>
            </w:r>
          </w:p>
        </w:tc>
        <w:tc>
          <w:tcPr>
            <w:tcW w:w="3255" w:type="dxa"/>
          </w:tcPr>
          <w:p w14:paraId="44E344EB" w14:textId="77777777" w:rsidR="005975D8" w:rsidRPr="00DF08D6" w:rsidRDefault="005975D8" w:rsidP="005975D8">
            <w:pPr>
              <w:rPr>
                <w:rFonts w:asciiTheme="minorHAnsi" w:hAnsiTheme="minorHAnsi" w:cs="Calibri"/>
              </w:rPr>
            </w:pPr>
            <w:r w:rsidRPr="00352A94">
              <w:rPr>
                <w:rFonts w:asciiTheme="minorHAnsi" w:hAnsiTheme="minorHAnsi"/>
              </w:rPr>
              <w:t>Checking deletion of FTL_0508</w:t>
            </w:r>
          </w:p>
        </w:tc>
        <w:tc>
          <w:tcPr>
            <w:tcW w:w="2204" w:type="dxa"/>
            <w:vAlign w:val="bottom"/>
          </w:tcPr>
          <w:p w14:paraId="5DD7CA27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F08D6">
              <w:rPr>
                <w:rFonts w:asciiTheme="minorHAnsi" w:hAnsiTheme="minorHAnsi" w:cs="Calibri"/>
              </w:rPr>
              <w:t>1.8</w:t>
            </w:r>
          </w:p>
        </w:tc>
        <w:tc>
          <w:tcPr>
            <w:tcW w:w="1798" w:type="dxa"/>
          </w:tcPr>
          <w:p w14:paraId="3A7331C1" w14:textId="77777777" w:rsidR="005975D8" w:rsidRPr="00DF08D6" w:rsidRDefault="005975D8" w:rsidP="005975D8">
            <w:pPr>
              <w:rPr>
                <w:rFonts w:asciiTheme="minorHAnsi" w:hAnsiTheme="minorHAnsi" w:cs="Calibri"/>
              </w:rPr>
            </w:pPr>
            <w:r w:rsidRPr="00D91B2E">
              <w:t>KROL681&amp;682</w:t>
            </w:r>
          </w:p>
        </w:tc>
        <w:tc>
          <w:tcPr>
            <w:tcW w:w="1776" w:type="dxa"/>
          </w:tcPr>
          <w:p w14:paraId="70488F0E" w14:textId="77777777" w:rsidR="005975D8" w:rsidRPr="00DF08D6" w:rsidRDefault="005975D8" w:rsidP="005975D8">
            <w:pPr>
              <w:rPr>
                <w:rFonts w:asciiTheme="minorHAnsi" w:hAnsiTheme="minorHAnsi" w:cs="Calibri"/>
              </w:rPr>
            </w:pPr>
            <w:r w:rsidRPr="004927A7">
              <w:rPr>
                <w:rFonts w:asciiTheme="minorHAnsi" w:hAnsiTheme="minorHAnsi"/>
              </w:rPr>
              <w:t>3549</w:t>
            </w:r>
            <w:r>
              <w:rPr>
                <w:rFonts w:asciiTheme="minorHAnsi" w:hAnsiTheme="minorHAnsi"/>
              </w:rPr>
              <w:t xml:space="preserve"> or 2212</w:t>
            </w:r>
          </w:p>
        </w:tc>
      </w:tr>
      <w:tr w:rsidR="005975D8" w14:paraId="440E676C" w14:textId="77777777" w:rsidTr="005975D8">
        <w:tc>
          <w:tcPr>
            <w:tcW w:w="1181" w:type="dxa"/>
          </w:tcPr>
          <w:p w14:paraId="150C9024" w14:textId="7081B704" w:rsidR="005975D8" w:rsidRDefault="005975D8" w:rsidP="005975D8">
            <w:r>
              <w:t>9</w:t>
            </w:r>
          </w:p>
        </w:tc>
        <w:tc>
          <w:tcPr>
            <w:tcW w:w="3255" w:type="dxa"/>
          </w:tcPr>
          <w:p w14:paraId="1E026FD3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352A94">
              <w:rPr>
                <w:rFonts w:asciiTheme="minorHAnsi" w:hAnsiTheme="minorHAnsi"/>
              </w:rPr>
              <w:t>Checking deletion of FTL_0508</w:t>
            </w:r>
          </w:p>
        </w:tc>
        <w:tc>
          <w:tcPr>
            <w:tcW w:w="2204" w:type="dxa"/>
            <w:vAlign w:val="bottom"/>
          </w:tcPr>
          <w:p w14:paraId="5E88B4B6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F08D6">
              <w:rPr>
                <w:rFonts w:asciiTheme="minorHAnsi" w:hAnsiTheme="minorHAnsi"/>
              </w:rPr>
              <w:t>1.9</w:t>
            </w:r>
          </w:p>
        </w:tc>
        <w:tc>
          <w:tcPr>
            <w:tcW w:w="1798" w:type="dxa"/>
          </w:tcPr>
          <w:p w14:paraId="3D8999C3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91B2E">
              <w:t>KROL681&amp;682</w:t>
            </w:r>
          </w:p>
        </w:tc>
        <w:tc>
          <w:tcPr>
            <w:tcW w:w="1776" w:type="dxa"/>
          </w:tcPr>
          <w:p w14:paraId="62DC9A0A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4927A7">
              <w:rPr>
                <w:rFonts w:asciiTheme="minorHAnsi" w:hAnsiTheme="minorHAnsi"/>
              </w:rPr>
              <w:t>3549</w:t>
            </w:r>
            <w:r>
              <w:rPr>
                <w:rFonts w:asciiTheme="minorHAnsi" w:hAnsiTheme="minorHAnsi"/>
              </w:rPr>
              <w:t xml:space="preserve"> or 2212</w:t>
            </w:r>
          </w:p>
        </w:tc>
      </w:tr>
      <w:tr w:rsidR="005975D8" w14:paraId="65A3B0AC" w14:textId="77777777" w:rsidTr="005975D8">
        <w:tc>
          <w:tcPr>
            <w:tcW w:w="1181" w:type="dxa"/>
          </w:tcPr>
          <w:p w14:paraId="77A26263" w14:textId="3B570991" w:rsidR="005975D8" w:rsidRDefault="005975D8" w:rsidP="005975D8">
            <w:r>
              <w:t>10</w:t>
            </w:r>
          </w:p>
        </w:tc>
        <w:tc>
          <w:tcPr>
            <w:tcW w:w="3255" w:type="dxa"/>
          </w:tcPr>
          <w:p w14:paraId="2BA56D19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352A94">
              <w:rPr>
                <w:rFonts w:asciiTheme="minorHAnsi" w:hAnsiTheme="minorHAnsi"/>
              </w:rPr>
              <w:t>Checking deletion of FTL_0508</w:t>
            </w:r>
          </w:p>
        </w:tc>
        <w:tc>
          <w:tcPr>
            <w:tcW w:w="2204" w:type="dxa"/>
          </w:tcPr>
          <w:p w14:paraId="04571899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F08D6">
              <w:rPr>
                <w:rFonts w:asciiTheme="minorHAnsi" w:hAnsiTheme="minorHAnsi"/>
              </w:rPr>
              <w:t>1.10</w:t>
            </w:r>
          </w:p>
        </w:tc>
        <w:tc>
          <w:tcPr>
            <w:tcW w:w="1798" w:type="dxa"/>
          </w:tcPr>
          <w:p w14:paraId="1C57681F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91B2E">
              <w:t>KROL681&amp;682</w:t>
            </w:r>
          </w:p>
        </w:tc>
        <w:tc>
          <w:tcPr>
            <w:tcW w:w="1776" w:type="dxa"/>
          </w:tcPr>
          <w:p w14:paraId="60422C20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4927A7">
              <w:rPr>
                <w:rFonts w:asciiTheme="minorHAnsi" w:hAnsiTheme="minorHAnsi"/>
              </w:rPr>
              <w:t>3549</w:t>
            </w:r>
            <w:r>
              <w:rPr>
                <w:rFonts w:asciiTheme="minorHAnsi" w:hAnsiTheme="minorHAnsi"/>
              </w:rPr>
              <w:t xml:space="preserve"> or 2212</w:t>
            </w:r>
          </w:p>
        </w:tc>
      </w:tr>
      <w:tr w:rsidR="005975D8" w14:paraId="5C45DC38" w14:textId="77777777" w:rsidTr="005975D8">
        <w:tc>
          <w:tcPr>
            <w:tcW w:w="1181" w:type="dxa"/>
          </w:tcPr>
          <w:p w14:paraId="53BDA9A6" w14:textId="1516D5EC" w:rsidR="005975D8" w:rsidRDefault="005975D8" w:rsidP="005975D8">
            <w:r>
              <w:t>11</w:t>
            </w:r>
          </w:p>
        </w:tc>
        <w:tc>
          <w:tcPr>
            <w:tcW w:w="3255" w:type="dxa"/>
          </w:tcPr>
          <w:p w14:paraId="2E22261D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352A94">
              <w:rPr>
                <w:rFonts w:asciiTheme="minorHAnsi" w:hAnsiTheme="minorHAnsi"/>
              </w:rPr>
              <w:t>Checking deletion of FTL_0508</w:t>
            </w:r>
          </w:p>
        </w:tc>
        <w:tc>
          <w:tcPr>
            <w:tcW w:w="2204" w:type="dxa"/>
          </w:tcPr>
          <w:p w14:paraId="6F1CF415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F08D6">
              <w:rPr>
                <w:rFonts w:asciiTheme="minorHAnsi" w:hAnsiTheme="minorHAnsi"/>
              </w:rPr>
              <w:t>1.11</w:t>
            </w:r>
          </w:p>
        </w:tc>
        <w:tc>
          <w:tcPr>
            <w:tcW w:w="1798" w:type="dxa"/>
          </w:tcPr>
          <w:p w14:paraId="44CCC9C2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91B2E">
              <w:t>KROL681&amp;682</w:t>
            </w:r>
          </w:p>
        </w:tc>
        <w:tc>
          <w:tcPr>
            <w:tcW w:w="1776" w:type="dxa"/>
          </w:tcPr>
          <w:p w14:paraId="7F64E22D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4927A7">
              <w:rPr>
                <w:rFonts w:asciiTheme="minorHAnsi" w:hAnsiTheme="minorHAnsi"/>
              </w:rPr>
              <w:t>3549</w:t>
            </w:r>
            <w:r>
              <w:rPr>
                <w:rFonts w:asciiTheme="minorHAnsi" w:hAnsiTheme="minorHAnsi"/>
              </w:rPr>
              <w:t xml:space="preserve"> or 2212</w:t>
            </w:r>
          </w:p>
        </w:tc>
      </w:tr>
      <w:tr w:rsidR="005975D8" w14:paraId="5AD18595" w14:textId="77777777" w:rsidTr="005975D8">
        <w:tc>
          <w:tcPr>
            <w:tcW w:w="1181" w:type="dxa"/>
          </w:tcPr>
          <w:p w14:paraId="7F1E448E" w14:textId="281974D6" w:rsidR="005975D8" w:rsidRDefault="005975D8" w:rsidP="005975D8">
            <w:r>
              <w:t>12</w:t>
            </w:r>
          </w:p>
        </w:tc>
        <w:tc>
          <w:tcPr>
            <w:tcW w:w="3255" w:type="dxa"/>
          </w:tcPr>
          <w:p w14:paraId="4738F139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352A94">
              <w:rPr>
                <w:rFonts w:asciiTheme="minorHAnsi" w:hAnsiTheme="minorHAnsi"/>
              </w:rPr>
              <w:t>Checking deletion of FTL_0508</w:t>
            </w:r>
          </w:p>
        </w:tc>
        <w:tc>
          <w:tcPr>
            <w:tcW w:w="2204" w:type="dxa"/>
          </w:tcPr>
          <w:p w14:paraId="6E8AF849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F08D6">
              <w:rPr>
                <w:rFonts w:asciiTheme="minorHAnsi" w:hAnsiTheme="minorHAnsi"/>
              </w:rPr>
              <w:t>1.12</w:t>
            </w:r>
          </w:p>
        </w:tc>
        <w:tc>
          <w:tcPr>
            <w:tcW w:w="1798" w:type="dxa"/>
          </w:tcPr>
          <w:p w14:paraId="64640DE4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91B2E">
              <w:t>KROL681&amp;682</w:t>
            </w:r>
          </w:p>
        </w:tc>
        <w:tc>
          <w:tcPr>
            <w:tcW w:w="1776" w:type="dxa"/>
          </w:tcPr>
          <w:p w14:paraId="6D75C9F4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4927A7">
              <w:rPr>
                <w:rFonts w:asciiTheme="minorHAnsi" w:hAnsiTheme="minorHAnsi"/>
              </w:rPr>
              <w:t>3549</w:t>
            </w:r>
            <w:r>
              <w:rPr>
                <w:rFonts w:asciiTheme="minorHAnsi" w:hAnsiTheme="minorHAnsi"/>
              </w:rPr>
              <w:t xml:space="preserve"> or 2212</w:t>
            </w:r>
          </w:p>
        </w:tc>
      </w:tr>
      <w:tr w:rsidR="005975D8" w14:paraId="78AB48D2" w14:textId="77777777" w:rsidTr="005975D8">
        <w:tc>
          <w:tcPr>
            <w:tcW w:w="1181" w:type="dxa"/>
          </w:tcPr>
          <w:p w14:paraId="32FE8D35" w14:textId="73A3EEC3" w:rsidR="005975D8" w:rsidRDefault="005975D8" w:rsidP="005975D8">
            <w:r>
              <w:t>13</w:t>
            </w:r>
          </w:p>
        </w:tc>
        <w:tc>
          <w:tcPr>
            <w:tcW w:w="3255" w:type="dxa"/>
          </w:tcPr>
          <w:p w14:paraId="6A7BE931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352A94">
              <w:rPr>
                <w:rFonts w:asciiTheme="minorHAnsi" w:hAnsiTheme="minorHAnsi"/>
              </w:rPr>
              <w:t>Checking deletion of FTL_0508</w:t>
            </w:r>
          </w:p>
        </w:tc>
        <w:tc>
          <w:tcPr>
            <w:tcW w:w="2204" w:type="dxa"/>
            <w:vAlign w:val="bottom"/>
          </w:tcPr>
          <w:p w14:paraId="2EADECD2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F08D6">
              <w:rPr>
                <w:rFonts w:asciiTheme="minorHAnsi" w:hAnsiTheme="minorHAnsi"/>
              </w:rPr>
              <w:t>2.1</w:t>
            </w:r>
          </w:p>
        </w:tc>
        <w:tc>
          <w:tcPr>
            <w:tcW w:w="1798" w:type="dxa"/>
          </w:tcPr>
          <w:p w14:paraId="6162FCF8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91B2E">
              <w:t>KROL681&amp;682</w:t>
            </w:r>
          </w:p>
        </w:tc>
        <w:tc>
          <w:tcPr>
            <w:tcW w:w="1776" w:type="dxa"/>
          </w:tcPr>
          <w:p w14:paraId="2D8F9747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4927A7">
              <w:rPr>
                <w:rFonts w:asciiTheme="minorHAnsi" w:hAnsiTheme="minorHAnsi"/>
              </w:rPr>
              <w:t>3549</w:t>
            </w:r>
            <w:r>
              <w:rPr>
                <w:rFonts w:asciiTheme="minorHAnsi" w:hAnsiTheme="minorHAnsi"/>
              </w:rPr>
              <w:t xml:space="preserve"> or 2212</w:t>
            </w:r>
          </w:p>
        </w:tc>
      </w:tr>
      <w:tr w:rsidR="005975D8" w14:paraId="6545A6B7" w14:textId="77777777" w:rsidTr="005975D8">
        <w:tc>
          <w:tcPr>
            <w:tcW w:w="1181" w:type="dxa"/>
          </w:tcPr>
          <w:p w14:paraId="5E158BCF" w14:textId="730B9171" w:rsidR="005975D8" w:rsidRDefault="005975D8" w:rsidP="005975D8">
            <w:r>
              <w:t>14</w:t>
            </w:r>
          </w:p>
        </w:tc>
        <w:tc>
          <w:tcPr>
            <w:tcW w:w="3255" w:type="dxa"/>
          </w:tcPr>
          <w:p w14:paraId="7BA17736" w14:textId="77777777" w:rsidR="005975D8" w:rsidRPr="00DF08D6" w:rsidRDefault="005975D8" w:rsidP="005975D8">
            <w:pPr>
              <w:rPr>
                <w:rFonts w:asciiTheme="minorHAnsi" w:hAnsiTheme="minorHAnsi" w:cs="Calibri"/>
              </w:rPr>
            </w:pPr>
            <w:r w:rsidRPr="00352A94">
              <w:rPr>
                <w:rFonts w:asciiTheme="minorHAnsi" w:hAnsiTheme="minorHAnsi"/>
              </w:rPr>
              <w:t>Checking deletion of FTL_0508</w:t>
            </w:r>
          </w:p>
        </w:tc>
        <w:tc>
          <w:tcPr>
            <w:tcW w:w="2204" w:type="dxa"/>
            <w:vAlign w:val="bottom"/>
          </w:tcPr>
          <w:p w14:paraId="7C674BD9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F08D6">
              <w:rPr>
                <w:rFonts w:asciiTheme="minorHAnsi" w:hAnsiTheme="minorHAnsi" w:cs="Calibri"/>
              </w:rPr>
              <w:t>2.2</w:t>
            </w:r>
          </w:p>
        </w:tc>
        <w:tc>
          <w:tcPr>
            <w:tcW w:w="1798" w:type="dxa"/>
          </w:tcPr>
          <w:p w14:paraId="21D5BFFE" w14:textId="77777777" w:rsidR="005975D8" w:rsidRPr="00DF08D6" w:rsidRDefault="005975D8" w:rsidP="005975D8">
            <w:pPr>
              <w:rPr>
                <w:rFonts w:asciiTheme="minorHAnsi" w:hAnsiTheme="minorHAnsi" w:cs="Calibri"/>
              </w:rPr>
            </w:pPr>
            <w:r w:rsidRPr="00D91B2E">
              <w:t>KROL681&amp;682</w:t>
            </w:r>
          </w:p>
        </w:tc>
        <w:tc>
          <w:tcPr>
            <w:tcW w:w="1776" w:type="dxa"/>
          </w:tcPr>
          <w:p w14:paraId="20332601" w14:textId="77777777" w:rsidR="005975D8" w:rsidRPr="00DF08D6" w:rsidRDefault="005975D8" w:rsidP="005975D8">
            <w:pPr>
              <w:rPr>
                <w:rFonts w:asciiTheme="minorHAnsi" w:hAnsiTheme="minorHAnsi" w:cs="Calibri"/>
              </w:rPr>
            </w:pPr>
            <w:r w:rsidRPr="004927A7">
              <w:rPr>
                <w:rFonts w:asciiTheme="minorHAnsi" w:hAnsiTheme="minorHAnsi"/>
              </w:rPr>
              <w:t>3549</w:t>
            </w:r>
            <w:r>
              <w:rPr>
                <w:rFonts w:asciiTheme="minorHAnsi" w:hAnsiTheme="minorHAnsi"/>
              </w:rPr>
              <w:t xml:space="preserve"> or 2212</w:t>
            </w:r>
          </w:p>
        </w:tc>
      </w:tr>
      <w:tr w:rsidR="005975D8" w14:paraId="787AD9FF" w14:textId="77777777" w:rsidTr="005975D8">
        <w:tc>
          <w:tcPr>
            <w:tcW w:w="1181" w:type="dxa"/>
          </w:tcPr>
          <w:p w14:paraId="3C1996B8" w14:textId="1DD79DC1" w:rsidR="005975D8" w:rsidRDefault="005975D8" w:rsidP="005975D8">
            <w:r>
              <w:t>15</w:t>
            </w:r>
          </w:p>
        </w:tc>
        <w:tc>
          <w:tcPr>
            <w:tcW w:w="3255" w:type="dxa"/>
          </w:tcPr>
          <w:p w14:paraId="3CB7DB53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352A94">
              <w:rPr>
                <w:rFonts w:asciiTheme="minorHAnsi" w:hAnsiTheme="minorHAnsi"/>
              </w:rPr>
              <w:t>Checking deletion of FTL_0508</w:t>
            </w:r>
          </w:p>
        </w:tc>
        <w:tc>
          <w:tcPr>
            <w:tcW w:w="2204" w:type="dxa"/>
            <w:vAlign w:val="bottom"/>
          </w:tcPr>
          <w:p w14:paraId="7465C7C1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F08D6">
              <w:rPr>
                <w:rFonts w:asciiTheme="minorHAnsi" w:hAnsiTheme="minorHAnsi"/>
              </w:rPr>
              <w:t>2.3</w:t>
            </w:r>
          </w:p>
        </w:tc>
        <w:tc>
          <w:tcPr>
            <w:tcW w:w="1798" w:type="dxa"/>
          </w:tcPr>
          <w:p w14:paraId="7FAD37B0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91B2E">
              <w:t>KROL681&amp;682</w:t>
            </w:r>
          </w:p>
        </w:tc>
        <w:tc>
          <w:tcPr>
            <w:tcW w:w="1776" w:type="dxa"/>
          </w:tcPr>
          <w:p w14:paraId="333E4F74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4927A7">
              <w:rPr>
                <w:rFonts w:asciiTheme="minorHAnsi" w:hAnsiTheme="minorHAnsi"/>
              </w:rPr>
              <w:t>3549</w:t>
            </w:r>
            <w:r>
              <w:rPr>
                <w:rFonts w:asciiTheme="minorHAnsi" w:hAnsiTheme="minorHAnsi"/>
              </w:rPr>
              <w:t xml:space="preserve"> or 2212</w:t>
            </w:r>
          </w:p>
        </w:tc>
      </w:tr>
      <w:tr w:rsidR="005975D8" w14:paraId="5FB52382" w14:textId="77777777" w:rsidTr="005975D8">
        <w:tc>
          <w:tcPr>
            <w:tcW w:w="1181" w:type="dxa"/>
          </w:tcPr>
          <w:p w14:paraId="1C0A0912" w14:textId="73CBB8C5" w:rsidR="005975D8" w:rsidRDefault="005975D8" w:rsidP="005975D8">
            <w:r>
              <w:lastRenderedPageBreak/>
              <w:t>16</w:t>
            </w:r>
          </w:p>
        </w:tc>
        <w:tc>
          <w:tcPr>
            <w:tcW w:w="3255" w:type="dxa"/>
          </w:tcPr>
          <w:p w14:paraId="480AAD90" w14:textId="77777777" w:rsidR="005975D8" w:rsidRPr="00DF08D6" w:rsidRDefault="005975D8" w:rsidP="005975D8">
            <w:pPr>
              <w:rPr>
                <w:rFonts w:asciiTheme="minorHAnsi" w:hAnsiTheme="minorHAnsi" w:cs="Calibri"/>
              </w:rPr>
            </w:pPr>
            <w:r w:rsidRPr="00352A94">
              <w:rPr>
                <w:rFonts w:asciiTheme="minorHAnsi" w:hAnsiTheme="minorHAnsi"/>
              </w:rPr>
              <w:t>Checking deletion of FTL_0508</w:t>
            </w:r>
          </w:p>
        </w:tc>
        <w:tc>
          <w:tcPr>
            <w:tcW w:w="2204" w:type="dxa"/>
            <w:vAlign w:val="bottom"/>
          </w:tcPr>
          <w:p w14:paraId="5CB145BA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F08D6">
              <w:rPr>
                <w:rFonts w:asciiTheme="minorHAnsi" w:hAnsiTheme="minorHAnsi" w:cs="Calibri"/>
              </w:rPr>
              <w:t>2.4</w:t>
            </w:r>
          </w:p>
        </w:tc>
        <w:tc>
          <w:tcPr>
            <w:tcW w:w="1798" w:type="dxa"/>
          </w:tcPr>
          <w:p w14:paraId="17CCD74D" w14:textId="77777777" w:rsidR="005975D8" w:rsidRPr="00DF08D6" w:rsidRDefault="005975D8" w:rsidP="005975D8">
            <w:pPr>
              <w:rPr>
                <w:rFonts w:asciiTheme="minorHAnsi" w:hAnsiTheme="minorHAnsi" w:cs="Calibri"/>
              </w:rPr>
            </w:pPr>
            <w:r w:rsidRPr="00D91B2E">
              <w:t>KROL681&amp;682</w:t>
            </w:r>
          </w:p>
        </w:tc>
        <w:tc>
          <w:tcPr>
            <w:tcW w:w="1776" w:type="dxa"/>
          </w:tcPr>
          <w:p w14:paraId="286C5993" w14:textId="77777777" w:rsidR="005975D8" w:rsidRPr="00DF08D6" w:rsidRDefault="005975D8" w:rsidP="005975D8">
            <w:pPr>
              <w:rPr>
                <w:rFonts w:asciiTheme="minorHAnsi" w:hAnsiTheme="minorHAnsi" w:cs="Calibri"/>
              </w:rPr>
            </w:pPr>
            <w:r w:rsidRPr="004927A7">
              <w:rPr>
                <w:rFonts w:asciiTheme="minorHAnsi" w:hAnsiTheme="minorHAnsi"/>
              </w:rPr>
              <w:t>3549</w:t>
            </w:r>
            <w:r>
              <w:rPr>
                <w:rFonts w:asciiTheme="minorHAnsi" w:hAnsiTheme="minorHAnsi"/>
              </w:rPr>
              <w:t xml:space="preserve"> or 2212</w:t>
            </w:r>
          </w:p>
        </w:tc>
      </w:tr>
      <w:tr w:rsidR="005975D8" w14:paraId="248A0DB0" w14:textId="77777777" w:rsidTr="005975D8">
        <w:tc>
          <w:tcPr>
            <w:tcW w:w="1181" w:type="dxa"/>
          </w:tcPr>
          <w:p w14:paraId="43201A87" w14:textId="697C5E97" w:rsidR="005975D8" w:rsidRDefault="005975D8" w:rsidP="005975D8">
            <w:r>
              <w:t>17</w:t>
            </w:r>
          </w:p>
        </w:tc>
        <w:tc>
          <w:tcPr>
            <w:tcW w:w="3255" w:type="dxa"/>
          </w:tcPr>
          <w:p w14:paraId="41A680E3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352A94">
              <w:rPr>
                <w:rFonts w:asciiTheme="minorHAnsi" w:hAnsiTheme="minorHAnsi"/>
              </w:rPr>
              <w:t>Checking deletion of FTL_0508</w:t>
            </w:r>
          </w:p>
        </w:tc>
        <w:tc>
          <w:tcPr>
            <w:tcW w:w="2204" w:type="dxa"/>
            <w:vAlign w:val="bottom"/>
          </w:tcPr>
          <w:p w14:paraId="2BAB681F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F08D6">
              <w:rPr>
                <w:rFonts w:asciiTheme="minorHAnsi" w:hAnsiTheme="minorHAnsi"/>
              </w:rPr>
              <w:t>2.5</w:t>
            </w:r>
          </w:p>
        </w:tc>
        <w:tc>
          <w:tcPr>
            <w:tcW w:w="1798" w:type="dxa"/>
          </w:tcPr>
          <w:p w14:paraId="69C63710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91B2E">
              <w:t>KROL681&amp;682</w:t>
            </w:r>
          </w:p>
        </w:tc>
        <w:tc>
          <w:tcPr>
            <w:tcW w:w="1776" w:type="dxa"/>
          </w:tcPr>
          <w:p w14:paraId="743B5DCA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4927A7">
              <w:rPr>
                <w:rFonts w:asciiTheme="minorHAnsi" w:hAnsiTheme="minorHAnsi"/>
              </w:rPr>
              <w:t>3549</w:t>
            </w:r>
            <w:r>
              <w:rPr>
                <w:rFonts w:asciiTheme="minorHAnsi" w:hAnsiTheme="minorHAnsi"/>
              </w:rPr>
              <w:t xml:space="preserve"> or 2212</w:t>
            </w:r>
          </w:p>
        </w:tc>
      </w:tr>
      <w:tr w:rsidR="005975D8" w14:paraId="088395F3" w14:textId="77777777" w:rsidTr="005975D8">
        <w:tc>
          <w:tcPr>
            <w:tcW w:w="1181" w:type="dxa"/>
          </w:tcPr>
          <w:p w14:paraId="5F3BE3CA" w14:textId="6345BED0" w:rsidR="005975D8" w:rsidRDefault="005975D8" w:rsidP="005975D8">
            <w:r>
              <w:t>18</w:t>
            </w:r>
          </w:p>
        </w:tc>
        <w:tc>
          <w:tcPr>
            <w:tcW w:w="3255" w:type="dxa"/>
          </w:tcPr>
          <w:p w14:paraId="179EA7D5" w14:textId="77777777" w:rsidR="005975D8" w:rsidRPr="00DF08D6" w:rsidRDefault="005975D8" w:rsidP="005975D8">
            <w:pPr>
              <w:rPr>
                <w:rFonts w:asciiTheme="minorHAnsi" w:hAnsiTheme="minorHAnsi" w:cs="Calibri"/>
              </w:rPr>
            </w:pPr>
            <w:r w:rsidRPr="00352A94">
              <w:rPr>
                <w:rFonts w:asciiTheme="minorHAnsi" w:hAnsiTheme="minorHAnsi"/>
              </w:rPr>
              <w:t>Checking deletion of FTL_0508</w:t>
            </w:r>
          </w:p>
        </w:tc>
        <w:tc>
          <w:tcPr>
            <w:tcW w:w="2204" w:type="dxa"/>
            <w:vAlign w:val="bottom"/>
          </w:tcPr>
          <w:p w14:paraId="3C995BFD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F08D6">
              <w:rPr>
                <w:rFonts w:asciiTheme="minorHAnsi" w:hAnsiTheme="minorHAnsi" w:cs="Calibri"/>
              </w:rPr>
              <w:t>2.6</w:t>
            </w:r>
          </w:p>
        </w:tc>
        <w:tc>
          <w:tcPr>
            <w:tcW w:w="1798" w:type="dxa"/>
          </w:tcPr>
          <w:p w14:paraId="626AC8EF" w14:textId="77777777" w:rsidR="005975D8" w:rsidRPr="00DF08D6" w:rsidRDefault="005975D8" w:rsidP="005975D8">
            <w:pPr>
              <w:rPr>
                <w:rFonts w:asciiTheme="minorHAnsi" w:hAnsiTheme="minorHAnsi" w:cs="Calibri"/>
              </w:rPr>
            </w:pPr>
            <w:r w:rsidRPr="00D91B2E">
              <w:t>KROL681&amp;682</w:t>
            </w:r>
          </w:p>
        </w:tc>
        <w:tc>
          <w:tcPr>
            <w:tcW w:w="1776" w:type="dxa"/>
          </w:tcPr>
          <w:p w14:paraId="35AB525D" w14:textId="77777777" w:rsidR="005975D8" w:rsidRPr="00DF08D6" w:rsidRDefault="005975D8" w:rsidP="005975D8">
            <w:pPr>
              <w:rPr>
                <w:rFonts w:asciiTheme="minorHAnsi" w:hAnsiTheme="minorHAnsi" w:cs="Calibri"/>
              </w:rPr>
            </w:pPr>
            <w:r w:rsidRPr="004927A7">
              <w:rPr>
                <w:rFonts w:asciiTheme="minorHAnsi" w:hAnsiTheme="minorHAnsi"/>
              </w:rPr>
              <w:t>3549</w:t>
            </w:r>
            <w:r>
              <w:rPr>
                <w:rFonts w:asciiTheme="minorHAnsi" w:hAnsiTheme="minorHAnsi"/>
              </w:rPr>
              <w:t xml:space="preserve"> or 2212</w:t>
            </w:r>
          </w:p>
        </w:tc>
      </w:tr>
      <w:tr w:rsidR="005975D8" w14:paraId="0241B7AA" w14:textId="77777777" w:rsidTr="005975D8">
        <w:tc>
          <w:tcPr>
            <w:tcW w:w="1181" w:type="dxa"/>
          </w:tcPr>
          <w:p w14:paraId="3B1C4ECA" w14:textId="05B62A5A" w:rsidR="005975D8" w:rsidRDefault="005975D8" w:rsidP="005975D8">
            <w:r>
              <w:t>19</w:t>
            </w:r>
          </w:p>
        </w:tc>
        <w:tc>
          <w:tcPr>
            <w:tcW w:w="3255" w:type="dxa"/>
          </w:tcPr>
          <w:p w14:paraId="4807681C" w14:textId="77777777" w:rsidR="005975D8" w:rsidRPr="00DF08D6" w:rsidRDefault="005975D8" w:rsidP="005975D8">
            <w:pPr>
              <w:rPr>
                <w:rFonts w:asciiTheme="minorHAnsi" w:hAnsiTheme="minorHAnsi" w:cs="Calibri"/>
              </w:rPr>
            </w:pPr>
            <w:r w:rsidRPr="00352A94">
              <w:rPr>
                <w:rFonts w:asciiTheme="minorHAnsi" w:hAnsiTheme="minorHAnsi"/>
              </w:rPr>
              <w:t>Checking deletion of FTL_0508</w:t>
            </w:r>
          </w:p>
        </w:tc>
        <w:tc>
          <w:tcPr>
            <w:tcW w:w="2204" w:type="dxa"/>
            <w:vAlign w:val="bottom"/>
          </w:tcPr>
          <w:p w14:paraId="5F31D402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F08D6">
              <w:rPr>
                <w:rFonts w:asciiTheme="minorHAnsi" w:hAnsiTheme="minorHAnsi" w:cs="Calibri"/>
              </w:rPr>
              <w:t>2.7</w:t>
            </w:r>
          </w:p>
        </w:tc>
        <w:tc>
          <w:tcPr>
            <w:tcW w:w="1798" w:type="dxa"/>
          </w:tcPr>
          <w:p w14:paraId="159F48C4" w14:textId="77777777" w:rsidR="005975D8" w:rsidRPr="00DF08D6" w:rsidRDefault="005975D8" w:rsidP="005975D8">
            <w:pPr>
              <w:rPr>
                <w:rFonts w:asciiTheme="minorHAnsi" w:hAnsiTheme="minorHAnsi" w:cs="Calibri"/>
              </w:rPr>
            </w:pPr>
            <w:r w:rsidRPr="00D91B2E">
              <w:t>KROL681&amp;682</w:t>
            </w:r>
          </w:p>
        </w:tc>
        <w:tc>
          <w:tcPr>
            <w:tcW w:w="1776" w:type="dxa"/>
          </w:tcPr>
          <w:p w14:paraId="1AB73A3B" w14:textId="77777777" w:rsidR="005975D8" w:rsidRPr="00DF08D6" w:rsidRDefault="005975D8" w:rsidP="005975D8">
            <w:pPr>
              <w:rPr>
                <w:rFonts w:asciiTheme="minorHAnsi" w:hAnsiTheme="minorHAnsi" w:cs="Calibri"/>
              </w:rPr>
            </w:pPr>
            <w:r w:rsidRPr="004927A7">
              <w:rPr>
                <w:rFonts w:asciiTheme="minorHAnsi" w:hAnsiTheme="minorHAnsi"/>
              </w:rPr>
              <w:t>3549</w:t>
            </w:r>
            <w:r>
              <w:rPr>
                <w:rFonts w:asciiTheme="minorHAnsi" w:hAnsiTheme="minorHAnsi"/>
              </w:rPr>
              <w:t xml:space="preserve"> or 2212</w:t>
            </w:r>
          </w:p>
        </w:tc>
      </w:tr>
      <w:tr w:rsidR="005975D8" w14:paraId="7D3CB042" w14:textId="77777777" w:rsidTr="005975D8">
        <w:tc>
          <w:tcPr>
            <w:tcW w:w="1181" w:type="dxa"/>
          </w:tcPr>
          <w:p w14:paraId="2E2F9A26" w14:textId="38836AAE" w:rsidR="005975D8" w:rsidRDefault="005975D8" w:rsidP="005975D8">
            <w:r>
              <w:t>20</w:t>
            </w:r>
          </w:p>
        </w:tc>
        <w:tc>
          <w:tcPr>
            <w:tcW w:w="3255" w:type="dxa"/>
          </w:tcPr>
          <w:p w14:paraId="73396FC8" w14:textId="77777777" w:rsidR="005975D8" w:rsidRPr="00DF08D6" w:rsidRDefault="005975D8" w:rsidP="005975D8">
            <w:pPr>
              <w:rPr>
                <w:rFonts w:asciiTheme="minorHAnsi" w:hAnsiTheme="minorHAnsi" w:cs="Calibri"/>
              </w:rPr>
            </w:pPr>
            <w:r w:rsidRPr="00352A94">
              <w:rPr>
                <w:rFonts w:asciiTheme="minorHAnsi" w:hAnsiTheme="minorHAnsi"/>
              </w:rPr>
              <w:t>Checking deletion of FTL_0508</w:t>
            </w:r>
          </w:p>
        </w:tc>
        <w:tc>
          <w:tcPr>
            <w:tcW w:w="2204" w:type="dxa"/>
            <w:vAlign w:val="bottom"/>
          </w:tcPr>
          <w:p w14:paraId="7D82438A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F08D6">
              <w:rPr>
                <w:rFonts w:asciiTheme="minorHAnsi" w:hAnsiTheme="minorHAnsi" w:cs="Calibri"/>
              </w:rPr>
              <w:t>2.8</w:t>
            </w:r>
          </w:p>
        </w:tc>
        <w:tc>
          <w:tcPr>
            <w:tcW w:w="1798" w:type="dxa"/>
          </w:tcPr>
          <w:p w14:paraId="0965F6F4" w14:textId="77777777" w:rsidR="005975D8" w:rsidRPr="00DF08D6" w:rsidRDefault="005975D8" w:rsidP="005975D8">
            <w:pPr>
              <w:rPr>
                <w:rFonts w:asciiTheme="minorHAnsi" w:hAnsiTheme="minorHAnsi" w:cs="Calibri"/>
              </w:rPr>
            </w:pPr>
            <w:r w:rsidRPr="00D91B2E">
              <w:t>KROL681&amp;682</w:t>
            </w:r>
          </w:p>
        </w:tc>
        <w:tc>
          <w:tcPr>
            <w:tcW w:w="1776" w:type="dxa"/>
          </w:tcPr>
          <w:p w14:paraId="27BF9ED2" w14:textId="77777777" w:rsidR="005975D8" w:rsidRPr="00DF08D6" w:rsidRDefault="005975D8" w:rsidP="005975D8">
            <w:pPr>
              <w:rPr>
                <w:rFonts w:asciiTheme="minorHAnsi" w:hAnsiTheme="minorHAnsi" w:cs="Calibri"/>
              </w:rPr>
            </w:pPr>
            <w:r w:rsidRPr="004927A7">
              <w:rPr>
                <w:rFonts w:asciiTheme="minorHAnsi" w:hAnsiTheme="minorHAnsi"/>
              </w:rPr>
              <w:t>3549</w:t>
            </w:r>
            <w:r>
              <w:rPr>
                <w:rFonts w:asciiTheme="minorHAnsi" w:hAnsiTheme="minorHAnsi"/>
              </w:rPr>
              <w:t xml:space="preserve"> or 2212</w:t>
            </w:r>
          </w:p>
        </w:tc>
      </w:tr>
      <w:tr w:rsidR="005975D8" w14:paraId="3C9EDA9F" w14:textId="77777777" w:rsidTr="005975D8">
        <w:tc>
          <w:tcPr>
            <w:tcW w:w="1181" w:type="dxa"/>
          </w:tcPr>
          <w:p w14:paraId="1C42C93E" w14:textId="24A06097" w:rsidR="005975D8" w:rsidRDefault="005975D8" w:rsidP="005975D8">
            <w:r>
              <w:t>21</w:t>
            </w:r>
          </w:p>
        </w:tc>
        <w:tc>
          <w:tcPr>
            <w:tcW w:w="3255" w:type="dxa"/>
          </w:tcPr>
          <w:p w14:paraId="492F0D57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352A94">
              <w:rPr>
                <w:rFonts w:asciiTheme="minorHAnsi" w:hAnsiTheme="minorHAnsi"/>
              </w:rPr>
              <w:t>Checking deletion of FTL_0508</w:t>
            </w:r>
          </w:p>
        </w:tc>
        <w:tc>
          <w:tcPr>
            <w:tcW w:w="2204" w:type="dxa"/>
            <w:vAlign w:val="bottom"/>
          </w:tcPr>
          <w:p w14:paraId="2D1F96D4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F08D6">
              <w:rPr>
                <w:rFonts w:asciiTheme="minorHAnsi" w:hAnsiTheme="minorHAnsi"/>
              </w:rPr>
              <w:t>2.9</w:t>
            </w:r>
          </w:p>
        </w:tc>
        <w:tc>
          <w:tcPr>
            <w:tcW w:w="1798" w:type="dxa"/>
          </w:tcPr>
          <w:p w14:paraId="2FE9FCC9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91B2E">
              <w:t>KROL681&amp;682</w:t>
            </w:r>
          </w:p>
        </w:tc>
        <w:tc>
          <w:tcPr>
            <w:tcW w:w="1776" w:type="dxa"/>
          </w:tcPr>
          <w:p w14:paraId="3E938695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4927A7">
              <w:rPr>
                <w:rFonts w:asciiTheme="minorHAnsi" w:hAnsiTheme="minorHAnsi"/>
              </w:rPr>
              <w:t>3549</w:t>
            </w:r>
            <w:r>
              <w:rPr>
                <w:rFonts w:asciiTheme="minorHAnsi" w:hAnsiTheme="minorHAnsi"/>
              </w:rPr>
              <w:t xml:space="preserve"> or 2212</w:t>
            </w:r>
          </w:p>
        </w:tc>
      </w:tr>
      <w:tr w:rsidR="005975D8" w14:paraId="6A7280AF" w14:textId="77777777" w:rsidTr="005975D8">
        <w:tc>
          <w:tcPr>
            <w:tcW w:w="1181" w:type="dxa"/>
          </w:tcPr>
          <w:p w14:paraId="3535CD18" w14:textId="37A6505B" w:rsidR="005975D8" w:rsidRDefault="005975D8" w:rsidP="005975D8">
            <w:r>
              <w:t>22</w:t>
            </w:r>
          </w:p>
        </w:tc>
        <w:tc>
          <w:tcPr>
            <w:tcW w:w="3255" w:type="dxa"/>
          </w:tcPr>
          <w:p w14:paraId="6C09E88F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352A94">
              <w:rPr>
                <w:rFonts w:asciiTheme="minorHAnsi" w:hAnsiTheme="minorHAnsi"/>
              </w:rPr>
              <w:t>Checking deletion of FTL_0508</w:t>
            </w:r>
          </w:p>
        </w:tc>
        <w:tc>
          <w:tcPr>
            <w:tcW w:w="2204" w:type="dxa"/>
          </w:tcPr>
          <w:p w14:paraId="532BA3CB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F08D6">
              <w:rPr>
                <w:rFonts w:asciiTheme="minorHAnsi" w:hAnsiTheme="minorHAnsi"/>
              </w:rPr>
              <w:t>2.10</w:t>
            </w:r>
          </w:p>
        </w:tc>
        <w:tc>
          <w:tcPr>
            <w:tcW w:w="1798" w:type="dxa"/>
          </w:tcPr>
          <w:p w14:paraId="4C378786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91B2E">
              <w:t>KROL681&amp;682</w:t>
            </w:r>
          </w:p>
        </w:tc>
        <w:tc>
          <w:tcPr>
            <w:tcW w:w="1776" w:type="dxa"/>
          </w:tcPr>
          <w:p w14:paraId="09570549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4927A7">
              <w:rPr>
                <w:rFonts w:asciiTheme="minorHAnsi" w:hAnsiTheme="minorHAnsi"/>
              </w:rPr>
              <w:t>3549</w:t>
            </w:r>
            <w:r>
              <w:rPr>
                <w:rFonts w:asciiTheme="minorHAnsi" w:hAnsiTheme="minorHAnsi"/>
              </w:rPr>
              <w:t xml:space="preserve"> or 2212</w:t>
            </w:r>
          </w:p>
        </w:tc>
      </w:tr>
      <w:tr w:rsidR="005975D8" w14:paraId="0D2FBD3F" w14:textId="77777777" w:rsidTr="005975D8">
        <w:tc>
          <w:tcPr>
            <w:tcW w:w="1181" w:type="dxa"/>
          </w:tcPr>
          <w:p w14:paraId="45BF9822" w14:textId="02658230" w:rsidR="005975D8" w:rsidRDefault="005975D8" w:rsidP="005975D8">
            <w:r>
              <w:t>23</w:t>
            </w:r>
          </w:p>
        </w:tc>
        <w:tc>
          <w:tcPr>
            <w:tcW w:w="3255" w:type="dxa"/>
          </w:tcPr>
          <w:p w14:paraId="623C3308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352A94">
              <w:rPr>
                <w:rFonts w:asciiTheme="minorHAnsi" w:hAnsiTheme="minorHAnsi"/>
              </w:rPr>
              <w:t>Checking deletion of FTL_0508</w:t>
            </w:r>
          </w:p>
        </w:tc>
        <w:tc>
          <w:tcPr>
            <w:tcW w:w="2204" w:type="dxa"/>
          </w:tcPr>
          <w:p w14:paraId="3A7E9C36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F08D6">
              <w:rPr>
                <w:rFonts w:asciiTheme="minorHAnsi" w:hAnsiTheme="minorHAnsi"/>
              </w:rPr>
              <w:t>2.11</w:t>
            </w:r>
          </w:p>
        </w:tc>
        <w:tc>
          <w:tcPr>
            <w:tcW w:w="1798" w:type="dxa"/>
          </w:tcPr>
          <w:p w14:paraId="263BA972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91B2E">
              <w:t>KROL681&amp;682</w:t>
            </w:r>
          </w:p>
        </w:tc>
        <w:tc>
          <w:tcPr>
            <w:tcW w:w="1776" w:type="dxa"/>
          </w:tcPr>
          <w:p w14:paraId="59E04E7B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4927A7">
              <w:rPr>
                <w:rFonts w:asciiTheme="minorHAnsi" w:hAnsiTheme="minorHAnsi"/>
              </w:rPr>
              <w:t>3549</w:t>
            </w:r>
            <w:r>
              <w:rPr>
                <w:rFonts w:asciiTheme="minorHAnsi" w:hAnsiTheme="minorHAnsi"/>
              </w:rPr>
              <w:t xml:space="preserve"> or 2212</w:t>
            </w:r>
          </w:p>
        </w:tc>
      </w:tr>
      <w:tr w:rsidR="005975D8" w14:paraId="6C6C72DC" w14:textId="77777777" w:rsidTr="005975D8">
        <w:tc>
          <w:tcPr>
            <w:tcW w:w="1181" w:type="dxa"/>
          </w:tcPr>
          <w:p w14:paraId="7B7BD753" w14:textId="0B4017B9" w:rsidR="005975D8" w:rsidRDefault="005975D8" w:rsidP="005975D8">
            <w:r>
              <w:t>24</w:t>
            </w:r>
          </w:p>
        </w:tc>
        <w:tc>
          <w:tcPr>
            <w:tcW w:w="3255" w:type="dxa"/>
          </w:tcPr>
          <w:p w14:paraId="59008941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352A94">
              <w:rPr>
                <w:rFonts w:asciiTheme="minorHAnsi" w:hAnsiTheme="minorHAnsi"/>
              </w:rPr>
              <w:t>Checking deletion of FTL_0508</w:t>
            </w:r>
          </w:p>
        </w:tc>
        <w:tc>
          <w:tcPr>
            <w:tcW w:w="2204" w:type="dxa"/>
          </w:tcPr>
          <w:p w14:paraId="049E776E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F08D6">
              <w:rPr>
                <w:rFonts w:asciiTheme="minorHAnsi" w:hAnsiTheme="minorHAnsi"/>
              </w:rPr>
              <w:t>2.12</w:t>
            </w:r>
          </w:p>
        </w:tc>
        <w:tc>
          <w:tcPr>
            <w:tcW w:w="1798" w:type="dxa"/>
          </w:tcPr>
          <w:p w14:paraId="4E587141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D91B2E">
              <w:t>KROL681&amp;682</w:t>
            </w:r>
          </w:p>
        </w:tc>
        <w:tc>
          <w:tcPr>
            <w:tcW w:w="1776" w:type="dxa"/>
          </w:tcPr>
          <w:p w14:paraId="31FDB098" w14:textId="77777777" w:rsidR="005975D8" w:rsidRPr="00DF08D6" w:rsidRDefault="005975D8" w:rsidP="005975D8">
            <w:pPr>
              <w:rPr>
                <w:rFonts w:asciiTheme="minorHAnsi" w:hAnsiTheme="minorHAnsi"/>
              </w:rPr>
            </w:pPr>
            <w:r w:rsidRPr="004927A7">
              <w:rPr>
                <w:rFonts w:asciiTheme="minorHAnsi" w:hAnsiTheme="minorHAnsi"/>
              </w:rPr>
              <w:t>3549</w:t>
            </w:r>
            <w:r>
              <w:rPr>
                <w:rFonts w:asciiTheme="minorHAnsi" w:hAnsiTheme="minorHAnsi"/>
              </w:rPr>
              <w:t xml:space="preserve"> or 2212</w:t>
            </w:r>
          </w:p>
        </w:tc>
      </w:tr>
      <w:tr w:rsidR="005975D8" w14:paraId="0E0ABBD6" w14:textId="77777777" w:rsidTr="005975D8">
        <w:tc>
          <w:tcPr>
            <w:tcW w:w="1181" w:type="dxa"/>
          </w:tcPr>
          <w:p w14:paraId="177F523E" w14:textId="34DAD519" w:rsidR="005975D8" w:rsidRDefault="005975D8" w:rsidP="005975D8">
            <w:r>
              <w:t>25</w:t>
            </w:r>
          </w:p>
        </w:tc>
        <w:tc>
          <w:tcPr>
            <w:tcW w:w="3255" w:type="dxa"/>
          </w:tcPr>
          <w:p w14:paraId="0A82D2CB" w14:textId="77777777" w:rsidR="005975D8" w:rsidRDefault="005975D8" w:rsidP="005975D8">
            <w:r>
              <w:t>Control</w:t>
            </w:r>
          </w:p>
        </w:tc>
        <w:tc>
          <w:tcPr>
            <w:tcW w:w="2204" w:type="dxa"/>
          </w:tcPr>
          <w:p w14:paraId="57DD670C" w14:textId="77777777" w:rsidR="005975D8" w:rsidRDefault="005975D8" w:rsidP="005975D8">
            <w:r>
              <w:t>LVS colony (from plate from 2/6)</w:t>
            </w:r>
          </w:p>
        </w:tc>
        <w:tc>
          <w:tcPr>
            <w:tcW w:w="1798" w:type="dxa"/>
          </w:tcPr>
          <w:p w14:paraId="63C72521" w14:textId="77777777" w:rsidR="005975D8" w:rsidRDefault="005975D8" w:rsidP="005975D8">
            <w:r w:rsidRPr="00D91B2E">
              <w:t>KROL681&amp;682</w:t>
            </w:r>
          </w:p>
        </w:tc>
        <w:tc>
          <w:tcPr>
            <w:tcW w:w="1776" w:type="dxa"/>
          </w:tcPr>
          <w:p w14:paraId="69E840CC" w14:textId="77777777" w:rsidR="005975D8" w:rsidRDefault="005975D8" w:rsidP="005975D8">
            <w:r>
              <w:t>3549</w:t>
            </w:r>
          </w:p>
        </w:tc>
      </w:tr>
      <w:tr w:rsidR="005975D8" w14:paraId="1D0163B9" w14:textId="77777777" w:rsidTr="005975D8">
        <w:tc>
          <w:tcPr>
            <w:tcW w:w="1181" w:type="dxa"/>
          </w:tcPr>
          <w:p w14:paraId="4CD4BF88" w14:textId="4A2DF617" w:rsidR="005975D8" w:rsidRDefault="005975D8" w:rsidP="005975D8">
            <w:r>
              <w:t>26</w:t>
            </w:r>
          </w:p>
        </w:tc>
        <w:tc>
          <w:tcPr>
            <w:tcW w:w="3255" w:type="dxa"/>
          </w:tcPr>
          <w:p w14:paraId="18C4A67D" w14:textId="77777777" w:rsidR="005975D8" w:rsidRDefault="005975D8" w:rsidP="005975D8">
            <w:r>
              <w:t>Control</w:t>
            </w:r>
          </w:p>
        </w:tc>
        <w:tc>
          <w:tcPr>
            <w:tcW w:w="2204" w:type="dxa"/>
          </w:tcPr>
          <w:p w14:paraId="4B33DA55" w14:textId="77777777" w:rsidR="005975D8" w:rsidRDefault="005975D8" w:rsidP="005975D8">
            <w:r>
              <w:t>LVS gDNA</w:t>
            </w:r>
          </w:p>
        </w:tc>
        <w:tc>
          <w:tcPr>
            <w:tcW w:w="1798" w:type="dxa"/>
          </w:tcPr>
          <w:p w14:paraId="1F4BCF50" w14:textId="77777777" w:rsidR="005975D8" w:rsidRDefault="005975D8" w:rsidP="005975D8">
            <w:r w:rsidRPr="00D91B2E">
              <w:t>KROL681&amp;682</w:t>
            </w:r>
          </w:p>
        </w:tc>
        <w:tc>
          <w:tcPr>
            <w:tcW w:w="1776" w:type="dxa"/>
          </w:tcPr>
          <w:p w14:paraId="3A5D0123" w14:textId="77777777" w:rsidR="005975D8" w:rsidRDefault="005975D8" w:rsidP="005975D8">
            <w:r>
              <w:t>3549</w:t>
            </w:r>
          </w:p>
        </w:tc>
      </w:tr>
      <w:tr w:rsidR="005975D8" w14:paraId="7DF63E59" w14:textId="77777777" w:rsidTr="005975D8">
        <w:tc>
          <w:tcPr>
            <w:tcW w:w="1181" w:type="dxa"/>
          </w:tcPr>
          <w:p w14:paraId="595B7909" w14:textId="24EBCAEC" w:rsidR="005975D8" w:rsidRDefault="005975D8" w:rsidP="005975D8">
            <w:r>
              <w:t>27</w:t>
            </w:r>
          </w:p>
        </w:tc>
        <w:tc>
          <w:tcPr>
            <w:tcW w:w="3255" w:type="dxa"/>
          </w:tcPr>
          <w:p w14:paraId="253F3D64" w14:textId="77777777" w:rsidR="005975D8" w:rsidRDefault="005975D8" w:rsidP="005975D8">
            <w:r>
              <w:t>Control</w:t>
            </w:r>
          </w:p>
        </w:tc>
        <w:tc>
          <w:tcPr>
            <w:tcW w:w="2204" w:type="dxa"/>
          </w:tcPr>
          <w:p w14:paraId="0622E71E" w14:textId="77777777" w:rsidR="005975D8" w:rsidRDefault="005975D8" w:rsidP="005975D8">
            <w:r>
              <w:t>pKR200 plasmid (diluted 1:10)</w:t>
            </w:r>
          </w:p>
        </w:tc>
        <w:tc>
          <w:tcPr>
            <w:tcW w:w="1798" w:type="dxa"/>
          </w:tcPr>
          <w:p w14:paraId="04092FCF" w14:textId="77777777" w:rsidR="005975D8" w:rsidRDefault="005975D8" w:rsidP="005975D8">
            <w:r w:rsidRPr="00D91B2E">
              <w:t>KROL681&amp;682</w:t>
            </w:r>
          </w:p>
        </w:tc>
        <w:tc>
          <w:tcPr>
            <w:tcW w:w="1776" w:type="dxa"/>
          </w:tcPr>
          <w:p w14:paraId="6F7BDDBB" w14:textId="77777777" w:rsidR="005975D8" w:rsidRDefault="005975D8" w:rsidP="005975D8">
            <w:r>
              <w:t>2212?</w:t>
            </w:r>
          </w:p>
        </w:tc>
      </w:tr>
      <w:bookmarkEnd w:id="28"/>
    </w:tbl>
    <w:p w14:paraId="471BBD16" w14:textId="77777777" w:rsidR="005975D8" w:rsidRDefault="005975D8" w:rsidP="005975D8"/>
    <w:p w14:paraId="68AFAA26" w14:textId="77777777" w:rsidR="005975D8" w:rsidRDefault="005975D8" w:rsidP="005975D8"/>
    <w:p w14:paraId="6B067832" w14:textId="77777777" w:rsidR="005975D8" w:rsidRDefault="005975D8" w:rsidP="005975D8"/>
    <w:p w14:paraId="510FBB5D" w14:textId="7212ACA4" w:rsidR="005975D8" w:rsidRPr="00E7396F" w:rsidRDefault="005975D8" w:rsidP="005975D8">
      <w:proofErr w:type="spellStart"/>
      <w:r>
        <w:t>MasterMix</w:t>
      </w:r>
      <w:proofErr w:type="spellEnd"/>
    </w:p>
    <w:tbl>
      <w:tblPr>
        <w:tblW w:w="9079" w:type="dxa"/>
        <w:tblLook w:val="04A0" w:firstRow="1" w:lastRow="0" w:firstColumn="1" w:lastColumn="0" w:noHBand="0" w:noVBand="1"/>
      </w:tblPr>
      <w:tblGrid>
        <w:gridCol w:w="3052"/>
        <w:gridCol w:w="1819"/>
        <w:gridCol w:w="1789"/>
        <w:gridCol w:w="1232"/>
        <w:gridCol w:w="1187"/>
      </w:tblGrid>
      <w:tr w:rsidR="005975D8" w14:paraId="4B568064" w14:textId="77777777" w:rsidTr="005975D8">
        <w:trPr>
          <w:trHeight w:val="279"/>
        </w:trPr>
        <w:tc>
          <w:tcPr>
            <w:tcW w:w="3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D25E3F5" w14:textId="77777777" w:rsidR="005975D8" w:rsidRDefault="005975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otal reaction volume</w:t>
            </w:r>
          </w:p>
        </w:tc>
        <w:tc>
          <w:tcPr>
            <w:tcW w:w="1819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1A6F0C3" w14:textId="77777777" w:rsidR="005975D8" w:rsidRDefault="005975D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</w:t>
            </w:r>
          </w:p>
        </w:tc>
        <w:tc>
          <w:tcPr>
            <w:tcW w:w="17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F62F9" w14:textId="77777777" w:rsidR="005975D8" w:rsidRDefault="005975D8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4C725" w14:textId="77777777" w:rsidR="005975D8" w:rsidRDefault="005975D8">
            <w:pPr>
              <w:rPr>
                <w:sz w:val="20"/>
                <w:szCs w:val="20"/>
              </w:rPr>
            </w:pP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8A45E" w14:textId="77777777" w:rsidR="005975D8" w:rsidRDefault="005975D8">
            <w:pPr>
              <w:rPr>
                <w:sz w:val="20"/>
                <w:szCs w:val="20"/>
              </w:rPr>
            </w:pPr>
          </w:p>
        </w:tc>
      </w:tr>
      <w:tr w:rsidR="005975D8" w14:paraId="6D135468" w14:textId="77777777" w:rsidTr="005975D8">
        <w:trPr>
          <w:trHeight w:val="279"/>
        </w:trPr>
        <w:tc>
          <w:tcPr>
            <w:tcW w:w="30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08858CA" w14:textId="77777777" w:rsidR="005975D8" w:rsidRDefault="005975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otal number of reactions</w:t>
            </w:r>
          </w:p>
        </w:tc>
        <w:tc>
          <w:tcPr>
            <w:tcW w:w="181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9C31CC5" w14:textId="77777777" w:rsidR="005975D8" w:rsidRDefault="005975D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7</w:t>
            </w:r>
          </w:p>
        </w:tc>
        <w:tc>
          <w:tcPr>
            <w:tcW w:w="17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36DCE" w14:textId="77777777" w:rsidR="005975D8" w:rsidRDefault="005975D8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87989" w14:textId="77777777" w:rsidR="005975D8" w:rsidRDefault="005975D8">
            <w:pPr>
              <w:rPr>
                <w:sz w:val="20"/>
                <w:szCs w:val="20"/>
              </w:rPr>
            </w:pP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B66CC" w14:textId="77777777" w:rsidR="005975D8" w:rsidRDefault="005975D8">
            <w:pPr>
              <w:rPr>
                <w:sz w:val="20"/>
                <w:szCs w:val="20"/>
              </w:rPr>
            </w:pPr>
          </w:p>
        </w:tc>
      </w:tr>
      <w:tr w:rsidR="005975D8" w14:paraId="4C132AF6" w14:textId="77777777" w:rsidTr="005975D8">
        <w:trPr>
          <w:trHeight w:val="279"/>
        </w:trPr>
        <w:tc>
          <w:tcPr>
            <w:tcW w:w="3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A11BE" w14:textId="77777777" w:rsidR="005975D8" w:rsidRDefault="005975D8">
            <w:pPr>
              <w:rPr>
                <w:sz w:val="20"/>
                <w:szCs w:val="20"/>
              </w:rPr>
            </w:pPr>
          </w:p>
        </w:tc>
        <w:tc>
          <w:tcPr>
            <w:tcW w:w="1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77885" w14:textId="77777777" w:rsidR="005975D8" w:rsidRDefault="005975D8">
            <w:pPr>
              <w:rPr>
                <w:sz w:val="20"/>
                <w:szCs w:val="20"/>
              </w:rPr>
            </w:pPr>
          </w:p>
        </w:tc>
        <w:tc>
          <w:tcPr>
            <w:tcW w:w="17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75FA2" w14:textId="77777777" w:rsidR="005975D8" w:rsidRDefault="005975D8">
            <w:pPr>
              <w:rPr>
                <w:sz w:val="20"/>
                <w:szCs w:val="20"/>
              </w:rPr>
            </w:pP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C911B" w14:textId="77777777" w:rsidR="005975D8" w:rsidRDefault="005975D8">
            <w:pPr>
              <w:rPr>
                <w:sz w:val="20"/>
                <w:szCs w:val="20"/>
              </w:rPr>
            </w:pPr>
          </w:p>
        </w:tc>
        <w:tc>
          <w:tcPr>
            <w:tcW w:w="11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F47AF0C" w14:textId="77777777" w:rsidR="005975D8" w:rsidRDefault="005975D8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Factor</w:t>
            </w:r>
          </w:p>
        </w:tc>
      </w:tr>
      <w:tr w:rsidR="005975D8" w14:paraId="3A4850C0" w14:textId="77777777" w:rsidTr="005975D8">
        <w:trPr>
          <w:trHeight w:val="279"/>
        </w:trPr>
        <w:tc>
          <w:tcPr>
            <w:tcW w:w="3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66403C6" w14:textId="77777777" w:rsidR="005975D8" w:rsidRDefault="005975D8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Component</w:t>
            </w:r>
          </w:p>
        </w:tc>
        <w:tc>
          <w:tcPr>
            <w:tcW w:w="1819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5F185B2" w14:textId="77777777" w:rsidR="005975D8" w:rsidRDefault="005975D8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Stock concentration</w:t>
            </w:r>
          </w:p>
        </w:tc>
        <w:tc>
          <w:tcPr>
            <w:tcW w:w="1789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DA2AB11" w14:textId="77777777" w:rsidR="005975D8" w:rsidRDefault="005975D8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Final concentration</w:t>
            </w:r>
          </w:p>
        </w:tc>
        <w:tc>
          <w:tcPr>
            <w:tcW w:w="1232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489AE3A" w14:textId="77777777" w:rsidR="005975D8" w:rsidRDefault="005975D8">
            <w:pPr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 xml:space="preserve">1 </w:t>
            </w:r>
            <w:proofErr w:type="spellStart"/>
            <w:r>
              <w:rPr>
                <w:rFonts w:ascii="Calibri" w:hAnsi="Calibri" w:cs="Calibri"/>
                <w:b/>
                <w:bCs/>
                <w:color w:val="000000"/>
              </w:rPr>
              <w:t>rxn</w:t>
            </w:r>
            <w:proofErr w:type="spellEnd"/>
            <w:r>
              <w:rPr>
                <w:rFonts w:ascii="Calibri" w:hAnsi="Calibri" w:cs="Calibri"/>
                <w:b/>
                <w:bCs/>
                <w:color w:val="000000"/>
              </w:rPr>
              <w:t xml:space="preserve"> volume</w:t>
            </w:r>
          </w:p>
        </w:tc>
        <w:tc>
          <w:tcPr>
            <w:tcW w:w="118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0EDB513" w14:textId="77777777" w:rsidR="005975D8" w:rsidRDefault="005975D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8</w:t>
            </w:r>
          </w:p>
        </w:tc>
      </w:tr>
      <w:tr w:rsidR="005975D8" w14:paraId="041777AC" w14:textId="77777777" w:rsidTr="005975D8">
        <w:trPr>
          <w:trHeight w:val="279"/>
        </w:trPr>
        <w:tc>
          <w:tcPr>
            <w:tcW w:w="3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4EAE18" w14:textId="77777777" w:rsidR="005975D8" w:rsidRDefault="005975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diH2O</w:t>
            </w:r>
          </w:p>
        </w:tc>
        <w:tc>
          <w:tcPr>
            <w:tcW w:w="1819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C799393" w14:textId="77777777" w:rsidR="005975D8" w:rsidRDefault="005975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178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F1F6BD5" w14:textId="77777777" w:rsidR="005975D8" w:rsidRDefault="005975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12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378BDB1" w14:textId="77777777" w:rsidR="005975D8" w:rsidRDefault="005975D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2.4</w:t>
            </w:r>
          </w:p>
        </w:tc>
        <w:tc>
          <w:tcPr>
            <w:tcW w:w="118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A121E0B" w14:textId="77777777" w:rsidR="005975D8" w:rsidRDefault="005975D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47.2</w:t>
            </w:r>
          </w:p>
        </w:tc>
      </w:tr>
      <w:tr w:rsidR="005975D8" w14:paraId="740A4B1D" w14:textId="77777777" w:rsidTr="005975D8">
        <w:trPr>
          <w:trHeight w:val="279"/>
        </w:trPr>
        <w:tc>
          <w:tcPr>
            <w:tcW w:w="3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356B5A3" w14:textId="77777777" w:rsidR="005975D8" w:rsidRDefault="005975D8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rimeSTAR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GXL Buffer</w:t>
            </w:r>
          </w:p>
        </w:tc>
        <w:tc>
          <w:tcPr>
            <w:tcW w:w="181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082F1E1" w14:textId="77777777" w:rsidR="005975D8" w:rsidRDefault="005975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x</w:t>
            </w:r>
          </w:p>
        </w:tc>
        <w:tc>
          <w:tcPr>
            <w:tcW w:w="178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A85F90A" w14:textId="77777777" w:rsidR="005975D8" w:rsidRDefault="005975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x</w:t>
            </w:r>
          </w:p>
        </w:tc>
        <w:tc>
          <w:tcPr>
            <w:tcW w:w="12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0AFC63B" w14:textId="77777777" w:rsidR="005975D8" w:rsidRDefault="005975D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.0</w:t>
            </w:r>
          </w:p>
        </w:tc>
        <w:tc>
          <w:tcPr>
            <w:tcW w:w="118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254A352" w14:textId="77777777" w:rsidR="005975D8" w:rsidRDefault="005975D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12</w:t>
            </w:r>
          </w:p>
        </w:tc>
      </w:tr>
      <w:tr w:rsidR="005975D8" w14:paraId="4CF7295D" w14:textId="77777777" w:rsidTr="005975D8">
        <w:trPr>
          <w:trHeight w:val="279"/>
        </w:trPr>
        <w:tc>
          <w:tcPr>
            <w:tcW w:w="30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9F09EEE" w14:textId="77777777" w:rsidR="005975D8" w:rsidRDefault="005975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NTPs</w:t>
            </w:r>
          </w:p>
        </w:tc>
        <w:tc>
          <w:tcPr>
            <w:tcW w:w="181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F0DF2FE" w14:textId="77777777" w:rsidR="005975D8" w:rsidRDefault="005975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5 mM</w:t>
            </w:r>
          </w:p>
        </w:tc>
        <w:tc>
          <w:tcPr>
            <w:tcW w:w="178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52FCEA5" w14:textId="77777777" w:rsidR="005975D8" w:rsidRDefault="005975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 mM</w:t>
            </w:r>
          </w:p>
        </w:tc>
        <w:tc>
          <w:tcPr>
            <w:tcW w:w="12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61757A6" w14:textId="77777777" w:rsidR="005975D8" w:rsidRDefault="005975D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6</w:t>
            </w:r>
          </w:p>
        </w:tc>
        <w:tc>
          <w:tcPr>
            <w:tcW w:w="118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88A4EA0" w14:textId="77777777" w:rsidR="005975D8" w:rsidRDefault="005975D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4.8</w:t>
            </w:r>
          </w:p>
        </w:tc>
      </w:tr>
      <w:tr w:rsidR="005975D8" w14:paraId="4ABEB000" w14:textId="77777777" w:rsidTr="005975D8">
        <w:trPr>
          <w:trHeight w:val="279"/>
        </w:trPr>
        <w:tc>
          <w:tcPr>
            <w:tcW w:w="30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0FABB70" w14:textId="77777777" w:rsidR="005975D8" w:rsidRDefault="005975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oligo F</w:t>
            </w:r>
          </w:p>
        </w:tc>
        <w:tc>
          <w:tcPr>
            <w:tcW w:w="181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DF58BAE" w14:textId="77777777" w:rsidR="005975D8" w:rsidRDefault="005975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10 </w:t>
            </w:r>
            <w:proofErr w:type="spellStart"/>
            <w:proofErr w:type="gramStart"/>
            <w:r>
              <w:rPr>
                <w:rFonts w:ascii="Calibri" w:hAnsi="Calibri" w:cs="Calibri"/>
                <w:color w:val="000000"/>
              </w:rPr>
              <w:t>uM</w:t>
            </w:r>
            <w:proofErr w:type="spellEnd"/>
            <w:proofErr w:type="gramEnd"/>
          </w:p>
        </w:tc>
        <w:tc>
          <w:tcPr>
            <w:tcW w:w="178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FFC83CC" w14:textId="77777777" w:rsidR="005975D8" w:rsidRDefault="005975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0.3 </w:t>
            </w:r>
            <w:proofErr w:type="spellStart"/>
            <w:r>
              <w:rPr>
                <w:rFonts w:ascii="Calibri" w:hAnsi="Calibri" w:cs="Calibri"/>
                <w:color w:val="000000"/>
              </w:rPr>
              <w:t>uM</w:t>
            </w:r>
            <w:proofErr w:type="spellEnd"/>
          </w:p>
        </w:tc>
        <w:tc>
          <w:tcPr>
            <w:tcW w:w="12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5593767" w14:textId="77777777" w:rsidR="005975D8" w:rsidRDefault="005975D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18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AAF1B80" w14:textId="77777777" w:rsidR="005975D8" w:rsidRDefault="005975D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6.8</w:t>
            </w:r>
          </w:p>
        </w:tc>
      </w:tr>
      <w:tr w:rsidR="005975D8" w14:paraId="5211AEA7" w14:textId="77777777" w:rsidTr="005975D8">
        <w:trPr>
          <w:trHeight w:val="279"/>
        </w:trPr>
        <w:tc>
          <w:tcPr>
            <w:tcW w:w="30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072DA2D" w14:textId="77777777" w:rsidR="005975D8" w:rsidRDefault="005975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oligo R</w:t>
            </w:r>
          </w:p>
        </w:tc>
        <w:tc>
          <w:tcPr>
            <w:tcW w:w="181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128B296" w14:textId="77777777" w:rsidR="005975D8" w:rsidRDefault="005975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10 </w:t>
            </w:r>
            <w:proofErr w:type="spellStart"/>
            <w:proofErr w:type="gramStart"/>
            <w:r>
              <w:rPr>
                <w:rFonts w:ascii="Calibri" w:hAnsi="Calibri" w:cs="Calibri"/>
                <w:color w:val="000000"/>
              </w:rPr>
              <w:t>uM</w:t>
            </w:r>
            <w:proofErr w:type="spellEnd"/>
            <w:proofErr w:type="gramEnd"/>
          </w:p>
        </w:tc>
        <w:tc>
          <w:tcPr>
            <w:tcW w:w="178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157EDD9" w14:textId="77777777" w:rsidR="005975D8" w:rsidRDefault="005975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0.3 </w:t>
            </w:r>
            <w:proofErr w:type="spellStart"/>
            <w:r>
              <w:rPr>
                <w:rFonts w:ascii="Calibri" w:hAnsi="Calibri" w:cs="Calibri"/>
                <w:color w:val="000000"/>
              </w:rPr>
              <w:t>uM</w:t>
            </w:r>
            <w:proofErr w:type="spellEnd"/>
          </w:p>
        </w:tc>
        <w:tc>
          <w:tcPr>
            <w:tcW w:w="12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54C7101" w14:textId="77777777" w:rsidR="005975D8" w:rsidRDefault="005975D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18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097FEAB" w14:textId="77777777" w:rsidR="005975D8" w:rsidRDefault="005975D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6.8</w:t>
            </w:r>
          </w:p>
        </w:tc>
      </w:tr>
      <w:tr w:rsidR="005975D8" w14:paraId="4E9B4397" w14:textId="77777777" w:rsidTr="005975D8">
        <w:trPr>
          <w:trHeight w:val="279"/>
        </w:trPr>
        <w:tc>
          <w:tcPr>
            <w:tcW w:w="30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B660FEB" w14:textId="77777777" w:rsidR="005975D8" w:rsidRDefault="005975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emplate</w:t>
            </w:r>
          </w:p>
        </w:tc>
        <w:tc>
          <w:tcPr>
            <w:tcW w:w="181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57D5647" w14:textId="77777777" w:rsidR="005975D8" w:rsidRDefault="005975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0 ng/</w:t>
            </w:r>
            <w:proofErr w:type="spellStart"/>
            <w:r>
              <w:rPr>
                <w:rFonts w:ascii="Calibri" w:hAnsi="Calibri" w:cs="Calibri"/>
                <w:color w:val="000000"/>
              </w:rPr>
              <w:t>ul</w:t>
            </w:r>
            <w:proofErr w:type="spellEnd"/>
          </w:p>
        </w:tc>
        <w:tc>
          <w:tcPr>
            <w:tcW w:w="178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463CC92" w14:textId="77777777" w:rsidR="005975D8" w:rsidRDefault="005975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 ng/</w:t>
            </w:r>
            <w:proofErr w:type="spellStart"/>
            <w:r>
              <w:rPr>
                <w:rFonts w:ascii="Calibri" w:hAnsi="Calibri" w:cs="Calibri"/>
                <w:color w:val="000000"/>
              </w:rPr>
              <w:t>ul</w:t>
            </w:r>
            <w:proofErr w:type="spellEnd"/>
          </w:p>
        </w:tc>
        <w:tc>
          <w:tcPr>
            <w:tcW w:w="12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3ABAA4B" w14:textId="77777777" w:rsidR="005975D8" w:rsidRDefault="005975D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</w:t>
            </w:r>
          </w:p>
        </w:tc>
        <w:tc>
          <w:tcPr>
            <w:tcW w:w="118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BB0F45B" w14:textId="77777777" w:rsidR="005975D8" w:rsidRDefault="005975D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</w:tr>
      <w:tr w:rsidR="005975D8" w14:paraId="5DB9A638" w14:textId="77777777" w:rsidTr="005975D8">
        <w:trPr>
          <w:trHeight w:val="279"/>
        </w:trPr>
        <w:tc>
          <w:tcPr>
            <w:tcW w:w="30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57CCD5A" w14:textId="77777777" w:rsidR="005975D8" w:rsidRDefault="005975D8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rimeSTAR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GXL DNA Polymerase</w:t>
            </w:r>
          </w:p>
        </w:tc>
        <w:tc>
          <w:tcPr>
            <w:tcW w:w="181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FDEB2D7" w14:textId="77777777" w:rsidR="005975D8" w:rsidRDefault="005975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25 U/</w:t>
            </w:r>
            <w:proofErr w:type="spellStart"/>
            <w:r>
              <w:rPr>
                <w:rFonts w:ascii="Calibri" w:hAnsi="Calibri" w:cs="Calibri"/>
                <w:color w:val="000000"/>
              </w:rPr>
              <w:t>ul</w:t>
            </w:r>
            <w:proofErr w:type="spellEnd"/>
          </w:p>
        </w:tc>
        <w:tc>
          <w:tcPr>
            <w:tcW w:w="178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D7F9DF9" w14:textId="77777777" w:rsidR="005975D8" w:rsidRDefault="005975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25 U/</w:t>
            </w:r>
            <w:proofErr w:type="spellStart"/>
            <w:r>
              <w:rPr>
                <w:rFonts w:ascii="Calibri" w:hAnsi="Calibri" w:cs="Calibri"/>
                <w:color w:val="000000"/>
              </w:rPr>
              <w:t>ul</w:t>
            </w:r>
            <w:proofErr w:type="spellEnd"/>
          </w:p>
        </w:tc>
        <w:tc>
          <w:tcPr>
            <w:tcW w:w="12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3DC3851" w14:textId="77777777" w:rsidR="005975D8" w:rsidRDefault="005975D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</w:t>
            </w:r>
          </w:p>
        </w:tc>
        <w:tc>
          <w:tcPr>
            <w:tcW w:w="118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269539E" w14:textId="77777777" w:rsidR="005975D8" w:rsidRDefault="005975D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1.2</w:t>
            </w:r>
          </w:p>
        </w:tc>
      </w:tr>
      <w:tr w:rsidR="005975D8" w14:paraId="608B4BAD" w14:textId="77777777" w:rsidTr="005975D8">
        <w:trPr>
          <w:trHeight w:val="279"/>
        </w:trPr>
        <w:tc>
          <w:tcPr>
            <w:tcW w:w="30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62A99AC" w14:textId="77777777" w:rsidR="005975D8" w:rsidRDefault="005975D8">
            <w:pPr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 </w:t>
            </w:r>
          </w:p>
        </w:tc>
        <w:tc>
          <w:tcPr>
            <w:tcW w:w="181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B562178" w14:textId="77777777" w:rsidR="005975D8" w:rsidRDefault="005975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178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24EC518" w14:textId="77777777" w:rsidR="005975D8" w:rsidRDefault="005975D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otal volume</w:t>
            </w:r>
          </w:p>
        </w:tc>
        <w:tc>
          <w:tcPr>
            <w:tcW w:w="12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2EC1504" w14:textId="77777777" w:rsidR="005975D8" w:rsidRDefault="005975D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</w:t>
            </w:r>
          </w:p>
        </w:tc>
        <w:tc>
          <w:tcPr>
            <w:tcW w:w="118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5EF187D" w14:textId="77777777" w:rsidR="005975D8" w:rsidRDefault="005975D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48.8</w:t>
            </w:r>
          </w:p>
        </w:tc>
      </w:tr>
    </w:tbl>
    <w:p w14:paraId="30AB445A" w14:textId="77777777" w:rsidR="00DA78C3" w:rsidRDefault="00DA78C3">
      <w:pPr>
        <w:rPr>
          <w:rFonts w:ascii="Calibri" w:hAnsi="Calibri" w:cs="Calibri"/>
          <w:color w:val="C238B8"/>
        </w:rPr>
      </w:pPr>
    </w:p>
    <w:p w14:paraId="09A744DB" w14:textId="77777777" w:rsidR="005975D8" w:rsidRDefault="005975D8" w:rsidP="005975D8">
      <w:pPr>
        <w:pStyle w:val="Heading2"/>
      </w:pPr>
      <w:bookmarkStart w:id="29" w:name="_Toc164330900"/>
      <w:r>
        <w:lastRenderedPageBreak/>
        <w:t>Transferring Patches to PCR strip tubes</w:t>
      </w:r>
      <w:bookmarkEnd w:id="29"/>
    </w:p>
    <w:p w14:paraId="71094E03" w14:textId="0B933CC1" w:rsidR="005975D8" w:rsidRDefault="005975D8" w:rsidP="005975D8">
      <w:pPr>
        <w:pStyle w:val="ListParagraph"/>
        <w:numPr>
          <w:ilvl w:val="0"/>
          <w:numId w:val="29"/>
        </w:numPr>
      </w:pPr>
      <w:r>
        <w:t xml:space="preserve">Load 50 </w:t>
      </w:r>
      <w:proofErr w:type="spellStart"/>
      <w:r>
        <w:t>uL</w:t>
      </w:r>
      <w:proofErr w:type="spellEnd"/>
      <w:r>
        <w:t xml:space="preserve"> of H20 into PCR strip tubes </w:t>
      </w:r>
    </w:p>
    <w:p w14:paraId="0D02BBBC" w14:textId="77777777" w:rsidR="005975D8" w:rsidRDefault="005975D8" w:rsidP="005975D8">
      <w:pPr>
        <w:pStyle w:val="ListParagraph"/>
        <w:numPr>
          <w:ilvl w:val="0"/>
          <w:numId w:val="29"/>
        </w:numPr>
      </w:pPr>
      <w:r>
        <w:t xml:space="preserve">Aseptically, scrape a few colonies on one patch (of CHAH) at a time using a wooden stick and mix with the H2O in the designated PCR strip tube. Patch 1 goes into PCR strip tube 1 etc. </w:t>
      </w:r>
    </w:p>
    <w:p w14:paraId="3CE8CB54" w14:textId="77777777" w:rsidR="005975D8" w:rsidRDefault="005975D8" w:rsidP="005975D8">
      <w:pPr>
        <w:pStyle w:val="ListParagraph"/>
        <w:numPr>
          <w:ilvl w:val="0"/>
          <w:numId w:val="29"/>
        </w:numPr>
      </w:pPr>
      <w:r>
        <w:t xml:space="preserve">Repeat this for the set number of patches and PCR strip </w:t>
      </w:r>
      <w:proofErr w:type="gramStart"/>
      <w:r>
        <w:t>tubes</w:t>
      </w:r>
      <w:proofErr w:type="gramEnd"/>
      <w:r>
        <w:t xml:space="preserve"> </w:t>
      </w:r>
    </w:p>
    <w:p w14:paraId="5C5A0D5D" w14:textId="0F8D9DEB" w:rsidR="005975D8" w:rsidRDefault="005975D8" w:rsidP="005975D8">
      <w:pPr>
        <w:pStyle w:val="Heading2"/>
      </w:pPr>
      <w:bookmarkStart w:id="30" w:name="_Toc164330901"/>
      <w:r>
        <w:t>PCR strip tubes to dilution tubes</w:t>
      </w:r>
      <w:bookmarkEnd w:id="30"/>
      <w:r>
        <w:t xml:space="preserve"> </w:t>
      </w:r>
    </w:p>
    <w:p w14:paraId="00C3627B" w14:textId="4479C75E" w:rsidR="005975D8" w:rsidRDefault="005975D8" w:rsidP="005975D8">
      <w:pPr>
        <w:pStyle w:val="ListParagraph"/>
        <w:numPr>
          <w:ilvl w:val="0"/>
          <w:numId w:val="37"/>
        </w:numPr>
      </w:pPr>
      <w:r>
        <w:t xml:space="preserve">Load 10ul from PCR strip tubes into diluted tubes (after heating step) </w:t>
      </w:r>
    </w:p>
    <w:p w14:paraId="173496A3" w14:textId="15085BA1" w:rsidR="005975D8" w:rsidRPr="005975D8" w:rsidRDefault="005975D8" w:rsidP="005975D8">
      <w:pPr>
        <w:pStyle w:val="ListParagraph"/>
        <w:numPr>
          <w:ilvl w:val="0"/>
          <w:numId w:val="37"/>
        </w:numPr>
      </w:pPr>
      <w:r>
        <w:t xml:space="preserve">Load 90 </w:t>
      </w:r>
      <w:proofErr w:type="spellStart"/>
      <w:r>
        <w:t>uL</w:t>
      </w:r>
      <w:proofErr w:type="spellEnd"/>
      <w:r>
        <w:t xml:space="preserve"> of water into the diluted tubes </w:t>
      </w:r>
    </w:p>
    <w:p w14:paraId="66B4AAAA" w14:textId="77777777" w:rsidR="00FB562A" w:rsidRDefault="00FB562A" w:rsidP="00FB562A">
      <w:pPr>
        <w:rPr>
          <w:rFonts w:ascii="Calibri" w:hAnsi="Calibri" w:cs="Calibri"/>
          <w:b/>
        </w:rPr>
      </w:pPr>
    </w:p>
    <w:p w14:paraId="06A5DEC3" w14:textId="77777777" w:rsidR="00FB562A" w:rsidRDefault="00FB562A" w:rsidP="00FB562A">
      <w:pPr>
        <w:rPr>
          <w:rFonts w:ascii="Calibri" w:hAnsi="Calibri" w:cs="Calibri"/>
          <w:b/>
        </w:rPr>
      </w:pPr>
    </w:p>
    <w:p w14:paraId="005D89C7" w14:textId="3084E640" w:rsidR="00FB562A" w:rsidRPr="00391B82" w:rsidRDefault="00FB562A" w:rsidP="00FB562A">
      <w:pPr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t>Thursday</w:t>
      </w:r>
      <w:r w:rsidRPr="00391B82">
        <w:rPr>
          <w:rFonts w:ascii="Calibri" w:hAnsi="Calibri" w:cs="Calibri"/>
          <w:b/>
        </w:rPr>
        <w:t xml:space="preserve">, March </w:t>
      </w:r>
      <w:proofErr w:type="gramStart"/>
      <w:r>
        <w:rPr>
          <w:rFonts w:ascii="Calibri" w:hAnsi="Calibri" w:cs="Calibri"/>
          <w:b/>
        </w:rPr>
        <w:t>21</w:t>
      </w:r>
      <w:r w:rsidRPr="00391B82">
        <w:rPr>
          <w:rFonts w:ascii="Calibri" w:hAnsi="Calibri" w:cs="Calibri"/>
          <w:b/>
        </w:rPr>
        <w:t xml:space="preserve"> ,</w:t>
      </w:r>
      <w:proofErr w:type="gramEnd"/>
      <w:r w:rsidRPr="00391B82">
        <w:rPr>
          <w:rFonts w:ascii="Calibri" w:hAnsi="Calibri" w:cs="Calibri"/>
          <w:b/>
        </w:rPr>
        <w:t xml:space="preserve"> 2024</w:t>
      </w:r>
    </w:p>
    <w:p w14:paraId="500FF3B0" w14:textId="77777777" w:rsidR="00FB562A" w:rsidRDefault="00FB562A" w:rsidP="00FB562A">
      <w:pPr>
        <w:rPr>
          <w:b/>
          <w:color w:val="FF84D0"/>
          <w:sz w:val="18"/>
          <w:szCs w:val="18"/>
        </w:rPr>
      </w:pPr>
      <w:r w:rsidRPr="00BC591D">
        <w:rPr>
          <w:b/>
          <w:color w:val="FF84D0"/>
          <w:sz w:val="18"/>
          <w:szCs w:val="18"/>
        </w:rPr>
        <w:t xml:space="preserve">To Do: </w:t>
      </w:r>
    </w:p>
    <w:p w14:paraId="0F048773" w14:textId="62E19661" w:rsidR="00FB562A" w:rsidRDefault="00FB562A" w:rsidP="00FB562A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 xml:space="preserve">Run 16 samples of PCR colony on </w:t>
      </w:r>
      <w:proofErr w:type="gramStart"/>
      <w:r>
        <w:rPr>
          <w:b/>
        </w:rPr>
        <w:t>gel</w:t>
      </w:r>
      <w:proofErr w:type="gramEnd"/>
      <w:r>
        <w:rPr>
          <w:b/>
        </w:rPr>
        <w:t xml:space="preserve"> </w:t>
      </w:r>
    </w:p>
    <w:p w14:paraId="3BCCF875" w14:textId="77777777" w:rsidR="00FB562A" w:rsidRPr="000C78A1" w:rsidRDefault="00FB562A" w:rsidP="00FB562A">
      <w:pPr>
        <w:pStyle w:val="Heading2"/>
      </w:pPr>
      <w:bookmarkStart w:id="31" w:name="_Toc164330902"/>
      <w:r w:rsidRPr="000C78A1">
        <w:t xml:space="preserve">Setting up to run </w:t>
      </w:r>
      <w:proofErr w:type="gramStart"/>
      <w:r w:rsidRPr="000C78A1">
        <w:t>gel</w:t>
      </w:r>
      <w:bookmarkEnd w:id="31"/>
      <w:proofErr w:type="gramEnd"/>
    </w:p>
    <w:p w14:paraId="41646464" w14:textId="6D81923B" w:rsidR="00FB562A" w:rsidRDefault="00FB562A" w:rsidP="00FB562A">
      <w:pPr>
        <w:pStyle w:val="ListParagraph"/>
        <w:numPr>
          <w:ilvl w:val="0"/>
          <w:numId w:val="31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Thaw 16 CHAH PCR colonies </w:t>
      </w:r>
    </w:p>
    <w:p w14:paraId="436C1988" w14:textId="30399D5D" w:rsidR="00FB562A" w:rsidRDefault="00FB562A" w:rsidP="00FB562A">
      <w:pPr>
        <w:pStyle w:val="ListParagraph"/>
        <w:numPr>
          <w:ilvl w:val="0"/>
          <w:numId w:val="31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Set up agarose gel rig (used the larger, green rig </w:t>
      </w:r>
      <w:proofErr w:type="spellStart"/>
      <w:r>
        <w:rPr>
          <w:rFonts w:ascii="Calibri" w:hAnsi="Calibri" w:cs="Calibri"/>
          <w:sz w:val="24"/>
          <w:szCs w:val="24"/>
        </w:rPr>
        <w:t>bc</w:t>
      </w:r>
      <w:proofErr w:type="spellEnd"/>
      <w:r>
        <w:rPr>
          <w:rFonts w:ascii="Calibri" w:hAnsi="Calibri" w:cs="Calibri"/>
          <w:sz w:val="24"/>
          <w:szCs w:val="24"/>
        </w:rPr>
        <w:t xml:space="preserve"> there is more volume). </w:t>
      </w:r>
      <w:r>
        <w:rPr>
          <w:rFonts w:ascii="Calibri" w:hAnsi="Calibri" w:cs="Calibri"/>
          <w:color w:val="D99594" w:themeColor="accent2" w:themeTint="99"/>
          <w:sz w:val="24"/>
          <w:szCs w:val="24"/>
        </w:rPr>
        <w:t xml:space="preserve">Using one gel rig. </w:t>
      </w:r>
    </w:p>
    <w:p w14:paraId="251C6201" w14:textId="77777777" w:rsidR="00FB562A" w:rsidRDefault="00FB562A" w:rsidP="00FB562A">
      <w:pPr>
        <w:pStyle w:val="ListParagraph"/>
        <w:numPr>
          <w:ilvl w:val="0"/>
          <w:numId w:val="31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Load </w:t>
      </w:r>
      <w:r>
        <w:rPr>
          <w:rFonts w:ascii="Calibri" w:hAnsi="Calibri" w:cs="Calibri"/>
          <w:color w:val="D99594" w:themeColor="accent2" w:themeTint="99"/>
          <w:sz w:val="24"/>
          <w:szCs w:val="24"/>
        </w:rPr>
        <w:t>12</w:t>
      </w:r>
      <w:r>
        <w:rPr>
          <w:rFonts w:ascii="Calibri" w:hAnsi="Calibri" w:cs="Calibri"/>
          <w:sz w:val="24"/>
          <w:szCs w:val="24"/>
        </w:rPr>
        <w:t xml:space="preserve"> </w:t>
      </w:r>
      <w:proofErr w:type="spellStart"/>
      <w:r>
        <w:rPr>
          <w:rFonts w:ascii="Calibri" w:hAnsi="Calibri" w:cs="Calibri"/>
          <w:sz w:val="24"/>
          <w:szCs w:val="24"/>
        </w:rPr>
        <w:t>uL</w:t>
      </w:r>
      <w:proofErr w:type="spellEnd"/>
      <w:r>
        <w:rPr>
          <w:rFonts w:ascii="Calibri" w:hAnsi="Calibri" w:cs="Calibri"/>
          <w:sz w:val="24"/>
          <w:szCs w:val="24"/>
        </w:rPr>
        <w:t xml:space="preserve"> of </w:t>
      </w:r>
      <w:proofErr w:type="spellStart"/>
      <w:r>
        <w:rPr>
          <w:rFonts w:ascii="Calibri" w:hAnsi="Calibri" w:cs="Calibri"/>
          <w:sz w:val="24"/>
          <w:szCs w:val="24"/>
        </w:rPr>
        <w:t>Sybersafe</w:t>
      </w:r>
      <w:proofErr w:type="spellEnd"/>
      <w:r>
        <w:rPr>
          <w:rFonts w:ascii="Calibri" w:hAnsi="Calibri" w:cs="Calibri"/>
          <w:sz w:val="24"/>
          <w:szCs w:val="24"/>
        </w:rPr>
        <w:t xml:space="preserve"> (mix with column) Pour agarose gel into rig after cools. And let sit until solidified. </w:t>
      </w:r>
    </w:p>
    <w:p w14:paraId="4CE893E8" w14:textId="77777777" w:rsidR="00FB562A" w:rsidRDefault="00FB562A" w:rsidP="00FB562A">
      <w:pPr>
        <w:pStyle w:val="ListParagraph"/>
        <w:numPr>
          <w:ilvl w:val="0"/>
          <w:numId w:val="31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Load 10 </w:t>
      </w:r>
      <w:proofErr w:type="spellStart"/>
      <w:r>
        <w:rPr>
          <w:rFonts w:ascii="Calibri" w:hAnsi="Calibri" w:cs="Calibri"/>
          <w:sz w:val="24"/>
          <w:szCs w:val="24"/>
        </w:rPr>
        <w:t>ul</w:t>
      </w:r>
      <w:proofErr w:type="spellEnd"/>
      <w:r>
        <w:rPr>
          <w:rFonts w:ascii="Calibri" w:hAnsi="Calibri" w:cs="Calibri"/>
          <w:sz w:val="24"/>
          <w:szCs w:val="24"/>
        </w:rPr>
        <w:t xml:space="preserve"> of 1Kb ladder dye into ladder </w:t>
      </w:r>
    </w:p>
    <w:p w14:paraId="117F196E" w14:textId="12E711B0" w:rsidR="00FB562A" w:rsidRDefault="00FB562A" w:rsidP="00FB562A">
      <w:pPr>
        <w:pStyle w:val="ListParagraph"/>
        <w:numPr>
          <w:ilvl w:val="0"/>
          <w:numId w:val="31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Mix 3 </w:t>
      </w:r>
      <w:proofErr w:type="spellStart"/>
      <w:r>
        <w:rPr>
          <w:rFonts w:ascii="Calibri" w:hAnsi="Calibri" w:cs="Calibri"/>
          <w:sz w:val="24"/>
          <w:szCs w:val="24"/>
        </w:rPr>
        <w:t>uL</w:t>
      </w:r>
      <w:proofErr w:type="spellEnd"/>
      <w:r>
        <w:rPr>
          <w:rFonts w:ascii="Calibri" w:hAnsi="Calibri" w:cs="Calibri"/>
          <w:sz w:val="24"/>
          <w:szCs w:val="24"/>
        </w:rPr>
        <w:t xml:space="preserve"> of loading dye into the each 15 </w:t>
      </w:r>
      <w:proofErr w:type="spellStart"/>
      <w:r>
        <w:rPr>
          <w:rFonts w:ascii="Calibri" w:hAnsi="Calibri" w:cs="Calibri"/>
          <w:sz w:val="24"/>
          <w:szCs w:val="24"/>
        </w:rPr>
        <w:t>uL</w:t>
      </w:r>
      <w:proofErr w:type="spellEnd"/>
      <w:r>
        <w:rPr>
          <w:rFonts w:ascii="Calibri" w:hAnsi="Calibri" w:cs="Calibri"/>
          <w:sz w:val="24"/>
          <w:szCs w:val="24"/>
        </w:rPr>
        <w:t xml:space="preserve"> PCR colony strip tube. Using the multichannel, to load the dye into PCR strip tubes. </w:t>
      </w:r>
    </w:p>
    <w:p w14:paraId="53FF44E3" w14:textId="77777777" w:rsidR="00FB562A" w:rsidRDefault="00FB562A" w:rsidP="00FB562A">
      <w:pPr>
        <w:pStyle w:val="ListParagraph"/>
        <w:numPr>
          <w:ilvl w:val="0"/>
          <w:numId w:val="31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Load PCR strips tubes into each well about 20 </w:t>
      </w:r>
      <w:proofErr w:type="spellStart"/>
      <w:r>
        <w:rPr>
          <w:rFonts w:ascii="Calibri" w:hAnsi="Calibri" w:cs="Calibri"/>
          <w:sz w:val="24"/>
          <w:szCs w:val="24"/>
        </w:rPr>
        <w:t>uL</w:t>
      </w:r>
      <w:proofErr w:type="spellEnd"/>
    </w:p>
    <w:p w14:paraId="65E6B898" w14:textId="2B9BAF6B" w:rsidR="00744ECF" w:rsidRPr="00041852" w:rsidRDefault="00FB562A" w:rsidP="00744ECF">
      <w:pPr>
        <w:pStyle w:val="ListParagraph"/>
        <w:numPr>
          <w:ilvl w:val="0"/>
          <w:numId w:val="31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Run to red when connecting power pack to casting tray. </w:t>
      </w:r>
      <w:r>
        <w:rPr>
          <w:rFonts w:ascii="Calibri" w:hAnsi="Calibri" w:cs="Calibri"/>
          <w:b/>
          <w:bCs/>
          <w:sz w:val="24"/>
          <w:szCs w:val="24"/>
        </w:rPr>
        <w:t xml:space="preserve">Covered tray with aluminum foil so </w:t>
      </w:r>
      <w:proofErr w:type="spellStart"/>
      <w:r>
        <w:rPr>
          <w:rFonts w:ascii="Calibri" w:hAnsi="Calibri" w:cs="Calibri"/>
          <w:b/>
          <w:bCs/>
          <w:sz w:val="24"/>
          <w:szCs w:val="24"/>
        </w:rPr>
        <w:t>Sybersafe</w:t>
      </w:r>
      <w:proofErr w:type="spellEnd"/>
      <w:r>
        <w:rPr>
          <w:rFonts w:ascii="Calibri" w:hAnsi="Calibri" w:cs="Calibri"/>
          <w:b/>
          <w:bCs/>
          <w:sz w:val="24"/>
          <w:szCs w:val="24"/>
        </w:rPr>
        <w:t xml:space="preserve"> does not degrade under light. </w:t>
      </w:r>
    </w:p>
    <w:p w14:paraId="244AFEE7" w14:textId="77777777" w:rsidR="00744ECF" w:rsidRPr="00744ECF" w:rsidRDefault="00744ECF" w:rsidP="00744ECF">
      <w:pPr>
        <w:rPr>
          <w:rFonts w:ascii="Calibri" w:hAnsi="Calibri" w:cs="Calibri"/>
        </w:rPr>
      </w:pPr>
    </w:p>
    <w:p w14:paraId="7A5E2B12" w14:textId="0A19A97C" w:rsidR="005975D8" w:rsidRPr="00FB562A" w:rsidRDefault="005975D8">
      <w:pPr>
        <w:rPr>
          <w:b/>
          <w:color w:val="FF84D0"/>
          <w:sz w:val="18"/>
          <w:szCs w:val="18"/>
        </w:rPr>
      </w:pPr>
    </w:p>
    <w:p w14:paraId="68AE8F4B" w14:textId="77777777" w:rsidR="00744ECF" w:rsidRPr="00391B82" w:rsidRDefault="00744ECF" w:rsidP="00744ECF">
      <w:pPr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t>Monday</w:t>
      </w:r>
      <w:r w:rsidRPr="00391B82">
        <w:rPr>
          <w:rFonts w:ascii="Calibri" w:hAnsi="Calibri" w:cs="Calibri"/>
          <w:b/>
        </w:rPr>
        <w:t xml:space="preserve">, March </w:t>
      </w:r>
      <w:proofErr w:type="gramStart"/>
      <w:r>
        <w:rPr>
          <w:rFonts w:ascii="Calibri" w:hAnsi="Calibri" w:cs="Calibri"/>
          <w:b/>
        </w:rPr>
        <w:t>25</w:t>
      </w:r>
      <w:r w:rsidRPr="00391B82">
        <w:rPr>
          <w:rFonts w:ascii="Calibri" w:hAnsi="Calibri" w:cs="Calibri"/>
          <w:b/>
        </w:rPr>
        <w:t xml:space="preserve"> ,</w:t>
      </w:r>
      <w:proofErr w:type="gramEnd"/>
      <w:r w:rsidRPr="00391B82">
        <w:rPr>
          <w:rFonts w:ascii="Calibri" w:hAnsi="Calibri" w:cs="Calibri"/>
          <w:b/>
        </w:rPr>
        <w:t xml:space="preserve"> 2024</w:t>
      </w:r>
    </w:p>
    <w:p w14:paraId="0BBC140E" w14:textId="77777777" w:rsidR="00744ECF" w:rsidRDefault="00744ECF" w:rsidP="00744ECF">
      <w:pPr>
        <w:rPr>
          <w:b/>
          <w:color w:val="FF84D0"/>
          <w:sz w:val="18"/>
          <w:szCs w:val="18"/>
        </w:rPr>
      </w:pPr>
      <w:r w:rsidRPr="00BC591D">
        <w:rPr>
          <w:b/>
          <w:color w:val="FF84D0"/>
          <w:sz w:val="18"/>
          <w:szCs w:val="18"/>
        </w:rPr>
        <w:t xml:space="preserve">To Do: </w:t>
      </w:r>
    </w:p>
    <w:p w14:paraId="495A0E77" w14:textId="77777777" w:rsidR="00744ECF" w:rsidRDefault="00744ECF" w:rsidP="00744ECF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 xml:space="preserve">Make CHAH square </w:t>
      </w:r>
      <w:proofErr w:type="gramStart"/>
      <w:r>
        <w:rPr>
          <w:b/>
        </w:rPr>
        <w:t>plates</w:t>
      </w:r>
      <w:proofErr w:type="gramEnd"/>
    </w:p>
    <w:p w14:paraId="1EE9B99C" w14:textId="77777777" w:rsidR="00744ECF" w:rsidRPr="00744ECF" w:rsidRDefault="00744ECF" w:rsidP="00744ECF">
      <w:pPr>
        <w:rPr>
          <w:b/>
        </w:rPr>
      </w:pPr>
      <w:r w:rsidRPr="00744ECF">
        <w:rPr>
          <w:b/>
        </w:rPr>
        <w:t xml:space="preserve"> </w:t>
      </w:r>
    </w:p>
    <w:p w14:paraId="63950347" w14:textId="77777777" w:rsidR="00744ECF" w:rsidRDefault="00744ECF" w:rsidP="00744ECF">
      <w:pPr>
        <w:rPr>
          <w:rFonts w:ascii="Calibri" w:hAnsi="Calibri" w:cs="Calibri"/>
          <w:b/>
        </w:rPr>
      </w:pPr>
    </w:p>
    <w:p w14:paraId="62DBB535" w14:textId="77777777" w:rsidR="00744ECF" w:rsidRDefault="00744ECF" w:rsidP="00744ECF">
      <w:pPr>
        <w:rPr>
          <w:rFonts w:ascii="Calibri" w:hAnsi="Calibri" w:cs="Calibri"/>
          <w:b/>
        </w:rPr>
      </w:pPr>
    </w:p>
    <w:p w14:paraId="679EA1FB" w14:textId="7846163D" w:rsidR="00744ECF" w:rsidRPr="00391B82" w:rsidRDefault="00744ECF" w:rsidP="00744ECF">
      <w:pPr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t>Tuesday</w:t>
      </w:r>
      <w:r w:rsidRPr="00391B82">
        <w:rPr>
          <w:rFonts w:ascii="Calibri" w:hAnsi="Calibri" w:cs="Calibri"/>
          <w:b/>
        </w:rPr>
        <w:t xml:space="preserve">, March </w:t>
      </w:r>
      <w:proofErr w:type="gramStart"/>
      <w:r>
        <w:rPr>
          <w:rFonts w:ascii="Calibri" w:hAnsi="Calibri" w:cs="Calibri"/>
          <w:b/>
        </w:rPr>
        <w:t>26</w:t>
      </w:r>
      <w:r w:rsidRPr="00391B82">
        <w:rPr>
          <w:rFonts w:ascii="Calibri" w:hAnsi="Calibri" w:cs="Calibri"/>
          <w:b/>
        </w:rPr>
        <w:t xml:space="preserve"> ,</w:t>
      </w:r>
      <w:proofErr w:type="gramEnd"/>
      <w:r w:rsidRPr="00391B82">
        <w:rPr>
          <w:rFonts w:ascii="Calibri" w:hAnsi="Calibri" w:cs="Calibri"/>
          <w:b/>
        </w:rPr>
        <w:t xml:space="preserve"> 2024</w:t>
      </w:r>
    </w:p>
    <w:p w14:paraId="4BB90F5F" w14:textId="77777777" w:rsidR="00744ECF" w:rsidRDefault="00744ECF" w:rsidP="00744ECF">
      <w:pPr>
        <w:rPr>
          <w:b/>
          <w:color w:val="FF84D0"/>
          <w:sz w:val="18"/>
          <w:szCs w:val="18"/>
        </w:rPr>
      </w:pPr>
      <w:r w:rsidRPr="00BC591D">
        <w:rPr>
          <w:b/>
          <w:color w:val="FF84D0"/>
          <w:sz w:val="18"/>
          <w:szCs w:val="18"/>
        </w:rPr>
        <w:t xml:space="preserve">To Do: </w:t>
      </w:r>
    </w:p>
    <w:p w14:paraId="158F8CA7" w14:textId="75F1A09F" w:rsidR="00744ECF" w:rsidRDefault="00744ECF" w:rsidP="00744ECF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 xml:space="preserve">Make single use glycerol </w:t>
      </w:r>
      <w:proofErr w:type="gramStart"/>
      <w:r>
        <w:rPr>
          <w:b/>
        </w:rPr>
        <w:t>stocks</w:t>
      </w:r>
      <w:proofErr w:type="gramEnd"/>
      <w:r>
        <w:rPr>
          <w:b/>
        </w:rPr>
        <w:t xml:space="preserve"> </w:t>
      </w:r>
    </w:p>
    <w:p w14:paraId="42891CF1" w14:textId="77777777" w:rsidR="00744ECF" w:rsidRDefault="00744ECF" w:rsidP="00744ECF">
      <w:pPr>
        <w:pStyle w:val="Heading3"/>
        <w:rPr>
          <w:color w:val="8D64B8"/>
        </w:rPr>
      </w:pPr>
      <w:r w:rsidRPr="00744ECF">
        <w:t xml:space="preserve"> </w:t>
      </w:r>
      <w:bookmarkStart w:id="32" w:name="_Toc164330903"/>
      <w:r w:rsidRPr="00C71D65">
        <w:rPr>
          <w:color w:val="8D64B8"/>
        </w:rPr>
        <w:t>Protocol for Making Glycerol Stocks</w:t>
      </w:r>
      <w:bookmarkEnd w:id="32"/>
    </w:p>
    <w:p w14:paraId="21281827" w14:textId="77777777" w:rsidR="00744ECF" w:rsidRPr="00C71D65" w:rsidRDefault="00744ECF" w:rsidP="00744ECF"/>
    <w:p w14:paraId="1A335867" w14:textId="77777777" w:rsidR="00744ECF" w:rsidRDefault="00744ECF" w:rsidP="00744ECF">
      <w:pPr>
        <w:spacing w:after="240"/>
      </w:pPr>
      <w:r w:rsidRPr="00EC4098">
        <w:rPr>
          <w:b/>
          <w:bCs/>
        </w:rPr>
        <w:t>For single use stocks:</w:t>
      </w:r>
      <w:r>
        <w:t xml:space="preserve"> follow steps 2 - 5 but instead of step 6, pipet 50 – 100 </w:t>
      </w:r>
      <w:proofErr w:type="spellStart"/>
      <w:r>
        <w:t>ul</w:t>
      </w:r>
      <w:proofErr w:type="spellEnd"/>
      <w:r>
        <w:t xml:space="preserve"> of cells to sterile labeled microfuge tubes. Note that if you don’t have many cells, you can reduce the volume of MHB and glycerol </w:t>
      </w:r>
      <w:r>
        <w:lastRenderedPageBreak/>
        <w:t xml:space="preserve">(keep the same ratio, with a final concentration of glycerol of 15%. </w:t>
      </w:r>
      <w:proofErr w:type="gramStart"/>
      <w:r>
        <w:t>E.g.</w:t>
      </w:r>
      <w:proofErr w:type="gramEnd"/>
      <w:r>
        <w:t xml:space="preserve"> 800 </w:t>
      </w:r>
      <w:proofErr w:type="spellStart"/>
      <w:r>
        <w:t>uL</w:t>
      </w:r>
      <w:proofErr w:type="spellEnd"/>
      <w:r>
        <w:t xml:space="preserve"> MHB and 200 </w:t>
      </w:r>
      <w:proofErr w:type="spellStart"/>
      <w:r>
        <w:t>uL</w:t>
      </w:r>
      <w:proofErr w:type="spellEnd"/>
      <w:r>
        <w:t xml:space="preserve"> 75% glycerol).</w:t>
      </w:r>
    </w:p>
    <w:p w14:paraId="3ED31ECA" w14:textId="77777777" w:rsidR="00744ECF" w:rsidRDefault="00744ECF" w:rsidP="00744ECF"/>
    <w:p w14:paraId="44510E23" w14:textId="77777777" w:rsidR="00744ECF" w:rsidRDefault="00744ECF" w:rsidP="00744ECF">
      <w:pPr>
        <w:pStyle w:val="ListParagraph"/>
        <w:numPr>
          <w:ilvl w:val="0"/>
          <w:numId w:val="38"/>
        </w:numPr>
        <w:spacing w:after="240" w:line="259" w:lineRule="auto"/>
        <w:contextualSpacing w:val="0"/>
        <w:jc w:val="left"/>
      </w:pPr>
      <w:r>
        <w:t xml:space="preserve">Make </w:t>
      </w:r>
      <w:r w:rsidRPr="00C71D65">
        <w:rPr>
          <w:color w:val="C04F94"/>
        </w:rPr>
        <w:t xml:space="preserve">4 cryovials </w:t>
      </w:r>
      <w:r>
        <w:t xml:space="preserve">for each strain (permanent stocks), label! </w:t>
      </w:r>
    </w:p>
    <w:p w14:paraId="74983DFC" w14:textId="77777777" w:rsidR="00744ECF" w:rsidRDefault="00744ECF" w:rsidP="00744ECF">
      <w:pPr>
        <w:pStyle w:val="ListParagraph"/>
        <w:numPr>
          <w:ilvl w:val="0"/>
          <w:numId w:val="38"/>
        </w:numPr>
        <w:spacing w:after="240" w:line="259" w:lineRule="auto"/>
        <w:contextualSpacing w:val="0"/>
        <w:jc w:val="left"/>
      </w:pPr>
      <w:r>
        <w:t>(add specific strain info here!)</w:t>
      </w:r>
    </w:p>
    <w:p w14:paraId="0F8EF49F" w14:textId="77777777" w:rsidR="00744ECF" w:rsidRDefault="00744ECF" w:rsidP="00744ECF">
      <w:pPr>
        <w:pStyle w:val="ListParagraph"/>
        <w:numPr>
          <w:ilvl w:val="0"/>
          <w:numId w:val="38"/>
        </w:numPr>
        <w:spacing w:after="240" w:line="259" w:lineRule="auto"/>
        <w:contextualSpacing w:val="0"/>
        <w:jc w:val="left"/>
      </w:pPr>
      <w:r>
        <w:t xml:space="preserve">Prepare </w:t>
      </w:r>
      <w:r w:rsidRPr="00C71D65">
        <w:rPr>
          <w:color w:val="C04F94"/>
        </w:rPr>
        <w:t xml:space="preserve">3.2 mL </w:t>
      </w:r>
      <w:r>
        <w:t xml:space="preserve">of MHB in a 50mL conical (adjust if you are also making single use stocks) </w:t>
      </w:r>
    </w:p>
    <w:p w14:paraId="7A4B25D7" w14:textId="77777777" w:rsidR="00744ECF" w:rsidRDefault="00744ECF" w:rsidP="00744ECF">
      <w:pPr>
        <w:pStyle w:val="ListParagraph"/>
        <w:numPr>
          <w:ilvl w:val="0"/>
          <w:numId w:val="38"/>
        </w:numPr>
        <w:spacing w:after="240" w:line="259" w:lineRule="auto"/>
        <w:contextualSpacing w:val="0"/>
        <w:jc w:val="left"/>
      </w:pPr>
      <w:r>
        <w:t xml:space="preserve">Take at least half of a thickly spread plate and add cells to the MHB </w:t>
      </w:r>
      <w:proofErr w:type="gramStart"/>
      <w:r>
        <w:t>tube</w:t>
      </w:r>
      <w:proofErr w:type="gramEnd"/>
    </w:p>
    <w:p w14:paraId="2FF79E25" w14:textId="77777777" w:rsidR="00744ECF" w:rsidRDefault="00744ECF" w:rsidP="00744ECF">
      <w:pPr>
        <w:pStyle w:val="ListParagraph"/>
        <w:numPr>
          <w:ilvl w:val="0"/>
          <w:numId w:val="38"/>
        </w:numPr>
        <w:spacing w:after="240" w:line="259" w:lineRule="auto"/>
        <w:contextualSpacing w:val="0"/>
        <w:jc w:val="left"/>
      </w:pPr>
      <w:r>
        <w:t xml:space="preserve">Resuspend until there are no clumps in the </w:t>
      </w:r>
      <w:proofErr w:type="gramStart"/>
      <w:r>
        <w:t>MHB</w:t>
      </w:r>
      <w:proofErr w:type="gramEnd"/>
      <w:r>
        <w:t xml:space="preserve"> </w:t>
      </w:r>
    </w:p>
    <w:p w14:paraId="497AC0A4" w14:textId="77777777" w:rsidR="00744ECF" w:rsidRPr="00C71D65" w:rsidRDefault="00744ECF" w:rsidP="00744ECF">
      <w:pPr>
        <w:pStyle w:val="ListParagraph"/>
        <w:numPr>
          <w:ilvl w:val="0"/>
          <w:numId w:val="38"/>
        </w:numPr>
        <w:spacing w:after="240" w:line="259" w:lineRule="auto"/>
        <w:contextualSpacing w:val="0"/>
        <w:jc w:val="left"/>
        <w:rPr>
          <w:color w:val="C04F94"/>
        </w:rPr>
      </w:pPr>
      <w:r w:rsidRPr="00C71D65">
        <w:rPr>
          <w:color w:val="C04F94"/>
        </w:rPr>
        <w:t xml:space="preserve">Add 800 </w:t>
      </w:r>
      <w:proofErr w:type="spellStart"/>
      <w:r w:rsidRPr="00C71D65">
        <w:rPr>
          <w:color w:val="C04F94"/>
        </w:rPr>
        <w:t>ul</w:t>
      </w:r>
      <w:proofErr w:type="spellEnd"/>
      <w:r w:rsidRPr="00C71D65">
        <w:rPr>
          <w:color w:val="C04F94"/>
        </w:rPr>
        <w:t xml:space="preserve"> MHB into each </w:t>
      </w:r>
      <w:proofErr w:type="gramStart"/>
      <w:r w:rsidRPr="00C71D65">
        <w:rPr>
          <w:color w:val="C04F94"/>
        </w:rPr>
        <w:t>cryovial</w:t>
      </w:r>
      <w:proofErr w:type="gramEnd"/>
    </w:p>
    <w:p w14:paraId="053D2D32" w14:textId="77777777" w:rsidR="00744ECF" w:rsidRDefault="00744ECF" w:rsidP="00744ECF">
      <w:pPr>
        <w:pStyle w:val="ListParagraph"/>
        <w:numPr>
          <w:ilvl w:val="0"/>
          <w:numId w:val="38"/>
        </w:numPr>
        <w:spacing w:after="240" w:line="259" w:lineRule="auto"/>
        <w:contextualSpacing w:val="0"/>
        <w:jc w:val="left"/>
      </w:pPr>
      <w:r>
        <w:t xml:space="preserve">Add </w:t>
      </w:r>
      <w:r w:rsidRPr="00C71D65">
        <w:rPr>
          <w:color w:val="C04F94"/>
        </w:rPr>
        <w:t xml:space="preserve">200 </w:t>
      </w:r>
      <w:proofErr w:type="spellStart"/>
      <w:r w:rsidRPr="00C71D65">
        <w:rPr>
          <w:color w:val="C04F94"/>
        </w:rPr>
        <w:t>ul</w:t>
      </w:r>
      <w:proofErr w:type="spellEnd"/>
      <w:r w:rsidRPr="00C71D65">
        <w:rPr>
          <w:color w:val="C04F94"/>
        </w:rPr>
        <w:t xml:space="preserve"> </w:t>
      </w:r>
      <w:r>
        <w:t xml:space="preserve">of 75% glycerol to the </w:t>
      </w:r>
      <w:r w:rsidRPr="00C71D65">
        <w:rPr>
          <w:color w:val="C04F94"/>
        </w:rPr>
        <w:t xml:space="preserve">3.2 mL </w:t>
      </w:r>
      <w:r>
        <w:t xml:space="preserve">mix by </w:t>
      </w:r>
      <w:proofErr w:type="gramStart"/>
      <w:r>
        <w:t>pipetting</w:t>
      </w:r>
      <w:proofErr w:type="gramEnd"/>
      <w:r>
        <w:t xml:space="preserve">  </w:t>
      </w:r>
    </w:p>
    <w:p w14:paraId="3F138DAD" w14:textId="731E9BC1" w:rsidR="00744ECF" w:rsidRPr="00041852" w:rsidRDefault="00744ECF" w:rsidP="00744ECF">
      <w:pPr>
        <w:pStyle w:val="ListParagraph"/>
        <w:numPr>
          <w:ilvl w:val="0"/>
          <w:numId w:val="38"/>
        </w:numPr>
        <w:spacing w:after="240" w:line="259" w:lineRule="auto"/>
        <w:contextualSpacing w:val="0"/>
        <w:jc w:val="left"/>
      </w:pPr>
      <w:r>
        <w:t xml:space="preserve">Aliquot 1mL per cryovial, freeze at -80  </w:t>
      </w:r>
    </w:p>
    <w:p w14:paraId="33F31A56" w14:textId="578F8E79" w:rsidR="00041852" w:rsidRDefault="00041852" w:rsidP="00041852">
      <w:pPr>
        <w:pStyle w:val="Heading1"/>
        <w:rPr>
          <w:color w:val="8D64B8"/>
        </w:rPr>
      </w:pPr>
      <w:bookmarkStart w:id="33" w:name="_Toc164330904"/>
      <w:r>
        <w:rPr>
          <w:color w:val="8D64B8"/>
        </w:rPr>
        <w:t>April 2024</w:t>
      </w:r>
      <w:bookmarkEnd w:id="33"/>
    </w:p>
    <w:p w14:paraId="5601F074" w14:textId="77777777" w:rsidR="00041852" w:rsidRDefault="00041852" w:rsidP="00041852">
      <w:pPr>
        <w:rPr>
          <w:rFonts w:ascii="Calibri" w:hAnsi="Calibri" w:cs="Calibri"/>
          <w:b/>
        </w:rPr>
      </w:pPr>
    </w:p>
    <w:p w14:paraId="727E1680" w14:textId="2ADCDA00" w:rsidR="00041852" w:rsidRPr="00391B82" w:rsidRDefault="00041852" w:rsidP="00041852">
      <w:pPr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t>Tuesday</w:t>
      </w:r>
      <w:r w:rsidRPr="00391B82">
        <w:rPr>
          <w:rFonts w:ascii="Calibri" w:hAnsi="Calibri" w:cs="Calibri"/>
          <w:b/>
        </w:rPr>
        <w:t xml:space="preserve">, </w:t>
      </w:r>
      <w:r>
        <w:rPr>
          <w:rFonts w:ascii="Calibri" w:hAnsi="Calibri" w:cs="Calibri"/>
          <w:b/>
        </w:rPr>
        <w:t xml:space="preserve">April </w:t>
      </w:r>
      <w:proofErr w:type="gramStart"/>
      <w:r>
        <w:rPr>
          <w:rFonts w:ascii="Calibri" w:hAnsi="Calibri" w:cs="Calibri"/>
          <w:b/>
        </w:rPr>
        <w:t>2</w:t>
      </w:r>
      <w:r w:rsidRPr="00391B82">
        <w:rPr>
          <w:rFonts w:ascii="Calibri" w:hAnsi="Calibri" w:cs="Calibri"/>
          <w:b/>
        </w:rPr>
        <w:t xml:space="preserve"> ,</w:t>
      </w:r>
      <w:proofErr w:type="gramEnd"/>
      <w:r w:rsidRPr="00391B82">
        <w:rPr>
          <w:rFonts w:ascii="Calibri" w:hAnsi="Calibri" w:cs="Calibri"/>
          <w:b/>
        </w:rPr>
        <w:t xml:space="preserve"> 2024</w:t>
      </w:r>
    </w:p>
    <w:p w14:paraId="6A322D26" w14:textId="77777777" w:rsidR="00041852" w:rsidRDefault="00041852" w:rsidP="00041852">
      <w:pPr>
        <w:rPr>
          <w:b/>
          <w:color w:val="FF84D0"/>
          <w:sz w:val="18"/>
          <w:szCs w:val="18"/>
        </w:rPr>
      </w:pPr>
      <w:r w:rsidRPr="00BC591D">
        <w:rPr>
          <w:b/>
          <w:color w:val="FF84D0"/>
          <w:sz w:val="18"/>
          <w:szCs w:val="18"/>
        </w:rPr>
        <w:t xml:space="preserve">To Do: </w:t>
      </w:r>
    </w:p>
    <w:p w14:paraId="21FB065D" w14:textId="77777777" w:rsidR="00041852" w:rsidRDefault="00041852" w:rsidP="00041852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 xml:space="preserve">Make CHAH square </w:t>
      </w:r>
      <w:proofErr w:type="gramStart"/>
      <w:r>
        <w:rPr>
          <w:b/>
        </w:rPr>
        <w:t>plates</w:t>
      </w:r>
      <w:proofErr w:type="gramEnd"/>
    </w:p>
    <w:p w14:paraId="1DC1A4A1" w14:textId="77777777" w:rsidR="00475F72" w:rsidRDefault="00475F72" w:rsidP="00475F72">
      <w:pPr>
        <w:pStyle w:val="Heading3"/>
        <w:rPr>
          <w:color w:val="8D64B8"/>
        </w:rPr>
      </w:pPr>
    </w:p>
    <w:p w14:paraId="7E9761D2" w14:textId="67AC8353" w:rsidR="00475F72" w:rsidRDefault="00475F72" w:rsidP="00475F72">
      <w:pPr>
        <w:pStyle w:val="Heading3"/>
        <w:rPr>
          <w:color w:val="8D64B8"/>
        </w:rPr>
      </w:pPr>
      <w:r w:rsidRPr="00C71D65">
        <w:rPr>
          <w:color w:val="8D64B8"/>
        </w:rPr>
        <w:t xml:space="preserve"> </w:t>
      </w:r>
      <w:bookmarkStart w:id="34" w:name="_Toc164330905"/>
      <w:r w:rsidRPr="00C71D65">
        <w:rPr>
          <w:color w:val="8D64B8"/>
        </w:rPr>
        <w:t xml:space="preserve">Making </w:t>
      </w:r>
      <w:r>
        <w:rPr>
          <w:color w:val="8D64B8"/>
        </w:rPr>
        <w:t>CHAH Square Plates for Serial Dilution</w:t>
      </w:r>
      <w:bookmarkEnd w:id="34"/>
    </w:p>
    <w:p w14:paraId="0C3B20B1" w14:textId="72B234A6" w:rsidR="00475F72" w:rsidRDefault="00475F72" w:rsidP="00041852"/>
    <w:p w14:paraId="35BBE812" w14:textId="77777777" w:rsidR="00475F72" w:rsidRPr="00B70FA8" w:rsidRDefault="00475F72" w:rsidP="00475F72">
      <w:r>
        <w:t>For 600 mL of CHA</w:t>
      </w:r>
    </w:p>
    <w:p w14:paraId="04C2CC4A" w14:textId="77777777" w:rsidR="00475F72" w:rsidRDefault="00475F72" w:rsidP="00475F72">
      <w:pPr>
        <w:tabs>
          <w:tab w:val="left" w:pos="720"/>
        </w:tabs>
        <w:ind w:left="720"/>
      </w:pPr>
      <w:r>
        <w:t xml:space="preserve">1.    out 30.6g of cystine heart agar into 1L flask (non-baffled; 10.2g/100mL) </w:t>
      </w:r>
    </w:p>
    <w:p w14:paraId="4023ECE1" w14:textId="77777777" w:rsidR="00475F72" w:rsidRDefault="00475F72" w:rsidP="00475F72">
      <w:pPr>
        <w:tabs>
          <w:tab w:val="left" w:pos="720"/>
        </w:tabs>
        <w:ind w:left="720"/>
      </w:pPr>
      <w:r>
        <w:t>2. Add 300mL of ddiH</w:t>
      </w:r>
      <w:r w:rsidRPr="00B70FA8">
        <w:rPr>
          <w:vertAlign w:val="subscript"/>
        </w:rPr>
        <w:t>2</w:t>
      </w:r>
      <w:r>
        <w:t xml:space="preserve">O (type I) </w:t>
      </w:r>
    </w:p>
    <w:p w14:paraId="3D433DD8" w14:textId="77777777" w:rsidR="00475F72" w:rsidRDefault="00475F72" w:rsidP="00475F72">
      <w:pPr>
        <w:tabs>
          <w:tab w:val="left" w:pos="720"/>
        </w:tabs>
        <w:ind w:left="720"/>
      </w:pPr>
      <w:r>
        <w:t xml:space="preserve">3. Add </w:t>
      </w:r>
      <w:proofErr w:type="spellStart"/>
      <w:r>
        <w:t>stirbar</w:t>
      </w:r>
      <w:proofErr w:type="spellEnd"/>
      <w:r>
        <w:t xml:space="preserve"> to flask </w:t>
      </w:r>
    </w:p>
    <w:p w14:paraId="57A85398" w14:textId="77777777" w:rsidR="00475F72" w:rsidRDefault="00475F72" w:rsidP="00475F72">
      <w:pPr>
        <w:tabs>
          <w:tab w:val="left" w:pos="720"/>
        </w:tabs>
        <w:ind w:left="720"/>
      </w:pPr>
      <w:r>
        <w:t xml:space="preserve">4. Heat on low, stirring, for about 10 minutes (media should be totally dissolved) </w:t>
      </w:r>
    </w:p>
    <w:p w14:paraId="6F9BDD09" w14:textId="77777777" w:rsidR="00475F72" w:rsidRDefault="00475F72" w:rsidP="00475F72">
      <w:pPr>
        <w:tabs>
          <w:tab w:val="left" w:pos="720"/>
        </w:tabs>
        <w:ind w:left="720"/>
      </w:pPr>
      <w:r>
        <w:t xml:space="preserve">5. Autoclave on 30’ liquid cycle, filling the water bin up to the height of the media </w:t>
      </w:r>
    </w:p>
    <w:p w14:paraId="497B94E9" w14:textId="77777777" w:rsidR="00475F72" w:rsidRDefault="00475F72" w:rsidP="00475F72">
      <w:pPr>
        <w:tabs>
          <w:tab w:val="left" w:pos="720"/>
        </w:tabs>
        <w:ind w:left="720"/>
      </w:pPr>
      <w:r>
        <w:t>6. Cool down (ideally to ~55C)</w:t>
      </w:r>
    </w:p>
    <w:p w14:paraId="250C850A" w14:textId="77777777" w:rsidR="00475F72" w:rsidRDefault="00475F72" w:rsidP="00475F72">
      <w:pPr>
        <w:tabs>
          <w:tab w:val="left" w:pos="720"/>
        </w:tabs>
        <w:ind w:left="720"/>
      </w:pPr>
      <w:r>
        <w:t xml:space="preserve">7. Separately (before), prepare hemoglobin 2% solution </w:t>
      </w:r>
    </w:p>
    <w:p w14:paraId="6C5894AA" w14:textId="77777777" w:rsidR="00475F72" w:rsidRDefault="00475F72" w:rsidP="00475F72">
      <w:pPr>
        <w:tabs>
          <w:tab w:val="left" w:pos="720"/>
        </w:tabs>
        <w:ind w:left="720"/>
      </w:pPr>
      <w:r>
        <w:t>8.  Add 6g freeze-dried hemoglobin to 300mL of ddiH</w:t>
      </w:r>
      <w:r>
        <w:rPr>
          <w:vertAlign w:val="subscript"/>
        </w:rPr>
        <w:t>2</w:t>
      </w:r>
      <w:r>
        <w:t>O (type I)</w:t>
      </w:r>
    </w:p>
    <w:p w14:paraId="1D4C3B44" w14:textId="77777777" w:rsidR="00475F72" w:rsidRDefault="00475F72" w:rsidP="00475F72">
      <w:pPr>
        <w:tabs>
          <w:tab w:val="left" w:pos="720"/>
        </w:tabs>
        <w:ind w:left="720"/>
      </w:pPr>
      <w:r>
        <w:t>9. Autoclave on 20’ liquid cycle with water in the bin</w:t>
      </w:r>
    </w:p>
    <w:p w14:paraId="108A5CC6" w14:textId="77777777" w:rsidR="00475F72" w:rsidRDefault="00475F72" w:rsidP="00475F72">
      <w:pPr>
        <w:tabs>
          <w:tab w:val="left" w:pos="720"/>
        </w:tabs>
        <w:ind w:left="720"/>
      </w:pPr>
      <w:r>
        <w:t>10. Cool down (ideally to ~55C)</w:t>
      </w:r>
    </w:p>
    <w:p w14:paraId="2715CCD5" w14:textId="77777777" w:rsidR="00475F72" w:rsidRDefault="00475F72" w:rsidP="00475F72">
      <w:pPr>
        <w:tabs>
          <w:tab w:val="left" w:pos="720"/>
        </w:tabs>
        <w:ind w:left="720"/>
      </w:pPr>
      <w:r>
        <w:t>11. Using sterile technique, pour hemoglobin into CHA</w:t>
      </w:r>
    </w:p>
    <w:p w14:paraId="0A5FC400" w14:textId="3F727CA9" w:rsidR="00475F72" w:rsidRDefault="00475F72" w:rsidP="00475F72">
      <w:pPr>
        <w:tabs>
          <w:tab w:val="left" w:pos="720"/>
        </w:tabs>
        <w:ind w:left="720"/>
      </w:pPr>
      <w:r>
        <w:t xml:space="preserve">12. Using a 50mL pipet, </w:t>
      </w:r>
      <w:r w:rsidRPr="00306219">
        <w:rPr>
          <w:color w:val="D99594" w:themeColor="accent2" w:themeTint="99"/>
        </w:rPr>
        <w:t>aliquot</w:t>
      </w:r>
      <w:r w:rsidR="00306219" w:rsidRPr="00306219">
        <w:rPr>
          <w:color w:val="D99594" w:themeColor="accent2" w:themeTint="99"/>
        </w:rPr>
        <w:t xml:space="preserve"> 30 </w:t>
      </w:r>
      <w:r w:rsidRPr="00306219">
        <w:rPr>
          <w:color w:val="D99594" w:themeColor="accent2" w:themeTint="99"/>
        </w:rPr>
        <w:t xml:space="preserve">mL of CHAH mixture into each </w:t>
      </w:r>
      <w:r w:rsidR="00306219" w:rsidRPr="00306219">
        <w:rPr>
          <w:color w:val="D99594" w:themeColor="accent2" w:themeTint="99"/>
        </w:rPr>
        <w:t>square</w:t>
      </w:r>
      <w:r w:rsidRPr="00306219">
        <w:rPr>
          <w:color w:val="D99594" w:themeColor="accent2" w:themeTint="99"/>
        </w:rPr>
        <w:t xml:space="preserve"> plate</w:t>
      </w:r>
      <w:r w:rsidR="00306219">
        <w:t xml:space="preserve">. </w:t>
      </w:r>
      <w:r>
        <w:t>Try to avoid bubbles!</w:t>
      </w:r>
    </w:p>
    <w:p w14:paraId="6ED67E65" w14:textId="77777777" w:rsidR="00475F72" w:rsidRPr="00041852" w:rsidRDefault="00475F72" w:rsidP="00041852"/>
    <w:p w14:paraId="25D020D9" w14:textId="77777777" w:rsidR="0090357D" w:rsidRDefault="0090357D" w:rsidP="0090357D">
      <w:pPr>
        <w:rPr>
          <w:rFonts w:ascii="Calibri" w:hAnsi="Calibri" w:cs="Calibri"/>
          <w:b/>
        </w:rPr>
      </w:pPr>
    </w:p>
    <w:p w14:paraId="6B492490" w14:textId="77777777" w:rsidR="0090357D" w:rsidRDefault="0090357D" w:rsidP="0090357D">
      <w:pPr>
        <w:rPr>
          <w:rFonts w:ascii="Calibri" w:hAnsi="Calibri" w:cs="Calibri"/>
          <w:b/>
        </w:rPr>
      </w:pPr>
    </w:p>
    <w:p w14:paraId="300B88BD" w14:textId="77777777" w:rsidR="0090357D" w:rsidRDefault="0090357D" w:rsidP="0090357D">
      <w:pPr>
        <w:rPr>
          <w:rFonts w:ascii="Calibri" w:hAnsi="Calibri" w:cs="Calibri"/>
          <w:b/>
        </w:rPr>
      </w:pPr>
    </w:p>
    <w:p w14:paraId="634B1846" w14:textId="59E36427" w:rsidR="0090357D" w:rsidRPr="00391B82" w:rsidRDefault="0090357D" w:rsidP="0090357D">
      <w:pPr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t>Friday</w:t>
      </w:r>
      <w:r w:rsidRPr="00391B82">
        <w:rPr>
          <w:rFonts w:ascii="Calibri" w:hAnsi="Calibri" w:cs="Calibri"/>
          <w:b/>
        </w:rPr>
        <w:t xml:space="preserve">, </w:t>
      </w:r>
      <w:r>
        <w:rPr>
          <w:rFonts w:ascii="Calibri" w:hAnsi="Calibri" w:cs="Calibri"/>
          <w:b/>
        </w:rPr>
        <w:t xml:space="preserve">April </w:t>
      </w:r>
      <w:proofErr w:type="gramStart"/>
      <w:r>
        <w:rPr>
          <w:rFonts w:ascii="Calibri" w:hAnsi="Calibri" w:cs="Calibri"/>
          <w:b/>
        </w:rPr>
        <w:t>5</w:t>
      </w:r>
      <w:r w:rsidRPr="00391B82">
        <w:rPr>
          <w:rFonts w:ascii="Calibri" w:hAnsi="Calibri" w:cs="Calibri"/>
          <w:b/>
        </w:rPr>
        <w:t xml:space="preserve"> ,</w:t>
      </w:r>
      <w:proofErr w:type="gramEnd"/>
      <w:r w:rsidRPr="00391B82">
        <w:rPr>
          <w:rFonts w:ascii="Calibri" w:hAnsi="Calibri" w:cs="Calibri"/>
          <w:b/>
        </w:rPr>
        <w:t xml:space="preserve"> 2024</w:t>
      </w:r>
    </w:p>
    <w:p w14:paraId="52EF1051" w14:textId="77777777" w:rsidR="0090357D" w:rsidRDefault="0090357D" w:rsidP="0090357D">
      <w:pPr>
        <w:rPr>
          <w:b/>
          <w:color w:val="FF84D0"/>
          <w:sz w:val="18"/>
          <w:szCs w:val="18"/>
        </w:rPr>
      </w:pPr>
      <w:r w:rsidRPr="00BC591D">
        <w:rPr>
          <w:b/>
          <w:color w:val="FF84D0"/>
          <w:sz w:val="18"/>
          <w:szCs w:val="18"/>
        </w:rPr>
        <w:t xml:space="preserve">To Do: </w:t>
      </w:r>
    </w:p>
    <w:p w14:paraId="3851D9EE" w14:textId="77777777" w:rsidR="0090357D" w:rsidRDefault="0090357D" w:rsidP="0090357D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 xml:space="preserve">Make CHAH square </w:t>
      </w:r>
      <w:proofErr w:type="gramStart"/>
      <w:r>
        <w:rPr>
          <w:b/>
        </w:rPr>
        <w:t>plates</w:t>
      </w:r>
      <w:proofErr w:type="gramEnd"/>
    </w:p>
    <w:p w14:paraId="37224585" w14:textId="77777777" w:rsidR="0090357D" w:rsidRDefault="0090357D" w:rsidP="0090357D">
      <w:pPr>
        <w:pStyle w:val="Heading3"/>
        <w:rPr>
          <w:color w:val="8D64B8"/>
        </w:rPr>
      </w:pPr>
    </w:p>
    <w:p w14:paraId="38D1D2CA" w14:textId="77777777" w:rsidR="0090357D" w:rsidRDefault="0090357D" w:rsidP="0090357D">
      <w:pPr>
        <w:pStyle w:val="Heading3"/>
        <w:rPr>
          <w:color w:val="8D64B8"/>
        </w:rPr>
      </w:pPr>
      <w:r w:rsidRPr="00C71D65">
        <w:rPr>
          <w:color w:val="8D64B8"/>
        </w:rPr>
        <w:t xml:space="preserve"> </w:t>
      </w:r>
      <w:bookmarkStart w:id="35" w:name="_Toc164330906"/>
      <w:r w:rsidRPr="00C71D65">
        <w:rPr>
          <w:color w:val="8D64B8"/>
        </w:rPr>
        <w:t xml:space="preserve">Making </w:t>
      </w:r>
      <w:r>
        <w:rPr>
          <w:color w:val="8D64B8"/>
        </w:rPr>
        <w:t>CHAH Square Plates for Serial Dilution</w:t>
      </w:r>
      <w:bookmarkEnd w:id="35"/>
    </w:p>
    <w:p w14:paraId="64905032" w14:textId="77777777" w:rsidR="0090357D" w:rsidRDefault="0090357D" w:rsidP="0090357D"/>
    <w:p w14:paraId="0F616C94" w14:textId="77777777" w:rsidR="0090357D" w:rsidRPr="00B70FA8" w:rsidRDefault="0090357D" w:rsidP="0090357D">
      <w:r>
        <w:t>For 600 mL of CHA</w:t>
      </w:r>
    </w:p>
    <w:p w14:paraId="278F1826" w14:textId="77777777" w:rsidR="0090357D" w:rsidRDefault="0090357D" w:rsidP="0090357D">
      <w:pPr>
        <w:tabs>
          <w:tab w:val="left" w:pos="720"/>
        </w:tabs>
        <w:ind w:left="720"/>
      </w:pPr>
      <w:r>
        <w:t xml:space="preserve">1.    out 30.6g of cystine heart agar into 1L flask (non-baffled; 10.2g/100mL) </w:t>
      </w:r>
    </w:p>
    <w:p w14:paraId="379E2DFE" w14:textId="77777777" w:rsidR="0090357D" w:rsidRDefault="0090357D" w:rsidP="0090357D">
      <w:pPr>
        <w:tabs>
          <w:tab w:val="left" w:pos="720"/>
        </w:tabs>
        <w:ind w:left="720"/>
      </w:pPr>
      <w:r>
        <w:t>2. Add 300mL of ddiH</w:t>
      </w:r>
      <w:r w:rsidRPr="00B70FA8">
        <w:rPr>
          <w:vertAlign w:val="subscript"/>
        </w:rPr>
        <w:t>2</w:t>
      </w:r>
      <w:r>
        <w:t xml:space="preserve">O (type I) </w:t>
      </w:r>
    </w:p>
    <w:p w14:paraId="4A5727FD" w14:textId="77777777" w:rsidR="0090357D" w:rsidRDefault="0090357D" w:rsidP="0090357D">
      <w:pPr>
        <w:tabs>
          <w:tab w:val="left" w:pos="720"/>
        </w:tabs>
        <w:ind w:left="720"/>
      </w:pPr>
      <w:r>
        <w:t xml:space="preserve">3. Add </w:t>
      </w:r>
      <w:proofErr w:type="spellStart"/>
      <w:r>
        <w:t>stirbar</w:t>
      </w:r>
      <w:proofErr w:type="spellEnd"/>
      <w:r>
        <w:t xml:space="preserve"> to flask </w:t>
      </w:r>
    </w:p>
    <w:p w14:paraId="0CA5F007" w14:textId="77777777" w:rsidR="0090357D" w:rsidRDefault="0090357D" w:rsidP="0090357D">
      <w:pPr>
        <w:tabs>
          <w:tab w:val="left" w:pos="720"/>
        </w:tabs>
        <w:ind w:left="720"/>
      </w:pPr>
      <w:r>
        <w:t xml:space="preserve">4. Heat on low, stirring, for about 10 minutes (media should be totally dissolved) </w:t>
      </w:r>
    </w:p>
    <w:p w14:paraId="54F5EB39" w14:textId="77777777" w:rsidR="0090357D" w:rsidRDefault="0090357D" w:rsidP="0090357D">
      <w:pPr>
        <w:tabs>
          <w:tab w:val="left" w:pos="720"/>
        </w:tabs>
        <w:ind w:left="720"/>
      </w:pPr>
      <w:r>
        <w:t xml:space="preserve">5. Autoclave on 30’ liquid cycle, filling the water bin up to the height of the media </w:t>
      </w:r>
    </w:p>
    <w:p w14:paraId="794DC9C3" w14:textId="77777777" w:rsidR="0090357D" w:rsidRDefault="0090357D" w:rsidP="0090357D">
      <w:pPr>
        <w:tabs>
          <w:tab w:val="left" w:pos="720"/>
        </w:tabs>
        <w:ind w:left="720"/>
      </w:pPr>
      <w:r>
        <w:t>6. Cool down (ideally to ~55C)</w:t>
      </w:r>
    </w:p>
    <w:p w14:paraId="384238CC" w14:textId="77777777" w:rsidR="0090357D" w:rsidRDefault="0090357D" w:rsidP="0090357D">
      <w:pPr>
        <w:tabs>
          <w:tab w:val="left" w:pos="720"/>
        </w:tabs>
        <w:ind w:left="720"/>
      </w:pPr>
      <w:r>
        <w:t xml:space="preserve">7. Separately (before), prepare hemoglobin 2% solution </w:t>
      </w:r>
    </w:p>
    <w:p w14:paraId="5F89C6CB" w14:textId="77777777" w:rsidR="0090357D" w:rsidRDefault="0090357D" w:rsidP="0090357D">
      <w:pPr>
        <w:tabs>
          <w:tab w:val="left" w:pos="720"/>
        </w:tabs>
        <w:ind w:left="720"/>
      </w:pPr>
      <w:r>
        <w:t>8.  Add 6g freeze-dried hemoglobin to 300mL of ddiH</w:t>
      </w:r>
      <w:r>
        <w:rPr>
          <w:vertAlign w:val="subscript"/>
        </w:rPr>
        <w:t>2</w:t>
      </w:r>
      <w:r>
        <w:t>O (type I)</w:t>
      </w:r>
    </w:p>
    <w:p w14:paraId="439C4E09" w14:textId="77777777" w:rsidR="0090357D" w:rsidRDefault="0090357D" w:rsidP="0090357D">
      <w:pPr>
        <w:tabs>
          <w:tab w:val="left" w:pos="720"/>
        </w:tabs>
        <w:ind w:left="720"/>
      </w:pPr>
      <w:r>
        <w:t>9. Autoclave on 20’ liquid cycle with water in the bin</w:t>
      </w:r>
    </w:p>
    <w:p w14:paraId="5E6A8583" w14:textId="77777777" w:rsidR="0090357D" w:rsidRDefault="0090357D" w:rsidP="0090357D">
      <w:pPr>
        <w:tabs>
          <w:tab w:val="left" w:pos="720"/>
        </w:tabs>
        <w:ind w:left="720"/>
      </w:pPr>
      <w:r>
        <w:t>10. Cool down (ideally to ~55C)</w:t>
      </w:r>
    </w:p>
    <w:p w14:paraId="3790CF0D" w14:textId="77777777" w:rsidR="0090357D" w:rsidRDefault="0090357D" w:rsidP="0090357D">
      <w:pPr>
        <w:tabs>
          <w:tab w:val="left" w:pos="720"/>
        </w:tabs>
        <w:ind w:left="720"/>
      </w:pPr>
      <w:r>
        <w:t>11. Using sterile technique, pour hemoglobin into CHA</w:t>
      </w:r>
    </w:p>
    <w:p w14:paraId="4964051B" w14:textId="77777777" w:rsidR="0090357D" w:rsidRDefault="0090357D" w:rsidP="0090357D">
      <w:pPr>
        <w:tabs>
          <w:tab w:val="left" w:pos="720"/>
        </w:tabs>
        <w:ind w:left="720"/>
      </w:pPr>
      <w:r>
        <w:t xml:space="preserve">12. Using a 50mL pipet, </w:t>
      </w:r>
      <w:r w:rsidRPr="00306219">
        <w:rPr>
          <w:color w:val="D99594" w:themeColor="accent2" w:themeTint="99"/>
        </w:rPr>
        <w:t>aliquot 30 mL of CHAH mixture into each square plate</w:t>
      </w:r>
      <w:r>
        <w:t>. Try to avoid bubbles!</w:t>
      </w:r>
    </w:p>
    <w:p w14:paraId="6277187F" w14:textId="77777777" w:rsidR="0090357D" w:rsidRDefault="0090357D" w:rsidP="0090357D">
      <w:pPr>
        <w:rPr>
          <w:rFonts w:ascii="Calibri" w:hAnsi="Calibri" w:cs="Calibri"/>
          <w:b/>
        </w:rPr>
      </w:pPr>
    </w:p>
    <w:p w14:paraId="05812793" w14:textId="2E764F84" w:rsidR="0090357D" w:rsidRPr="00391B82" w:rsidRDefault="0090357D" w:rsidP="0090357D">
      <w:pPr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t>Sunday</w:t>
      </w:r>
      <w:r w:rsidRPr="00391B82">
        <w:rPr>
          <w:rFonts w:ascii="Calibri" w:hAnsi="Calibri" w:cs="Calibri"/>
          <w:b/>
        </w:rPr>
        <w:t xml:space="preserve">, </w:t>
      </w:r>
      <w:r>
        <w:rPr>
          <w:rFonts w:ascii="Calibri" w:hAnsi="Calibri" w:cs="Calibri"/>
          <w:b/>
        </w:rPr>
        <w:t>April 7</w:t>
      </w:r>
      <w:r w:rsidRPr="00391B82">
        <w:rPr>
          <w:rFonts w:ascii="Calibri" w:hAnsi="Calibri" w:cs="Calibri"/>
          <w:b/>
        </w:rPr>
        <w:t>, 2024</w:t>
      </w:r>
    </w:p>
    <w:p w14:paraId="46D7E8A6" w14:textId="77777777" w:rsidR="0090357D" w:rsidRDefault="0090357D" w:rsidP="0090357D">
      <w:pPr>
        <w:rPr>
          <w:b/>
          <w:color w:val="FF84D0"/>
          <w:sz w:val="18"/>
          <w:szCs w:val="18"/>
        </w:rPr>
      </w:pPr>
      <w:r w:rsidRPr="00BC591D">
        <w:rPr>
          <w:b/>
          <w:color w:val="FF84D0"/>
          <w:sz w:val="18"/>
          <w:szCs w:val="18"/>
        </w:rPr>
        <w:t xml:space="preserve">To Do: </w:t>
      </w:r>
    </w:p>
    <w:p w14:paraId="640515A0" w14:textId="52A5C954" w:rsidR="0090357D" w:rsidRDefault="0090357D" w:rsidP="0090357D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 xml:space="preserve">Patch out LVS and KRLVS 274 on CHAH plates for Monday’s set </w:t>
      </w:r>
      <w:proofErr w:type="gramStart"/>
      <w:r>
        <w:rPr>
          <w:b/>
        </w:rPr>
        <w:t>up</w:t>
      </w:r>
      <w:proofErr w:type="gramEnd"/>
    </w:p>
    <w:p w14:paraId="12E18A6F" w14:textId="77777777" w:rsidR="0090357D" w:rsidRDefault="0090357D" w:rsidP="0090357D">
      <w:pPr>
        <w:rPr>
          <w:b/>
        </w:rPr>
      </w:pPr>
    </w:p>
    <w:p w14:paraId="3D4B74A3" w14:textId="77777777" w:rsidR="0090357D" w:rsidRDefault="0090357D" w:rsidP="0090357D">
      <w:pPr>
        <w:rPr>
          <w:b/>
        </w:rPr>
      </w:pPr>
    </w:p>
    <w:p w14:paraId="619B4308" w14:textId="148C10BF" w:rsidR="0090357D" w:rsidRDefault="0090357D" w:rsidP="0090357D">
      <w:pPr>
        <w:pStyle w:val="ListParagraph"/>
        <w:numPr>
          <w:ilvl w:val="0"/>
          <w:numId w:val="40"/>
        </w:numPr>
        <w:rPr>
          <w:bCs/>
        </w:rPr>
      </w:pPr>
      <w:r>
        <w:rPr>
          <w:bCs/>
        </w:rPr>
        <w:t xml:space="preserve">Thaw 1 aliquot of LVS and 1 aliquot of KRLVS 274 on ice </w:t>
      </w:r>
    </w:p>
    <w:p w14:paraId="1547C868" w14:textId="2C1910A8" w:rsidR="0090357D" w:rsidRDefault="0090357D" w:rsidP="0090357D">
      <w:pPr>
        <w:pStyle w:val="ListParagraph"/>
        <w:numPr>
          <w:ilvl w:val="0"/>
          <w:numId w:val="40"/>
        </w:numPr>
        <w:rPr>
          <w:bCs/>
        </w:rPr>
      </w:pPr>
      <w:r>
        <w:rPr>
          <w:bCs/>
        </w:rPr>
        <w:t xml:space="preserve">Using aseptic technique, pipette 25 </w:t>
      </w:r>
      <w:proofErr w:type="spellStart"/>
      <w:r>
        <w:rPr>
          <w:bCs/>
        </w:rPr>
        <w:t>uL</w:t>
      </w:r>
      <w:proofErr w:type="spellEnd"/>
      <w:r>
        <w:rPr>
          <w:bCs/>
        </w:rPr>
        <w:t xml:space="preserve"> of LVS on center of CHAH plate</w:t>
      </w:r>
    </w:p>
    <w:p w14:paraId="28EDADE6" w14:textId="307ECEB4" w:rsidR="0090357D" w:rsidRDefault="0090357D" w:rsidP="0090357D">
      <w:pPr>
        <w:pStyle w:val="ListParagraph"/>
        <w:numPr>
          <w:ilvl w:val="0"/>
          <w:numId w:val="40"/>
        </w:numPr>
        <w:rPr>
          <w:bCs/>
        </w:rPr>
      </w:pPr>
      <w:r>
        <w:rPr>
          <w:bCs/>
        </w:rPr>
        <w:t xml:space="preserve">With a sterile wooden stick spread the cells on the plate avoiding the corner of plates </w:t>
      </w:r>
    </w:p>
    <w:p w14:paraId="43D5E181" w14:textId="4080B47B" w:rsidR="0090357D" w:rsidRDefault="0090357D" w:rsidP="0090357D">
      <w:pPr>
        <w:pStyle w:val="ListParagraph"/>
        <w:numPr>
          <w:ilvl w:val="0"/>
          <w:numId w:val="40"/>
        </w:numPr>
        <w:rPr>
          <w:bCs/>
        </w:rPr>
      </w:pPr>
      <w:r>
        <w:rPr>
          <w:bCs/>
        </w:rPr>
        <w:t>Repeat step for the other half of LVS aliquot and KRLVS 274</w:t>
      </w:r>
    </w:p>
    <w:p w14:paraId="0F043F22" w14:textId="67060374" w:rsidR="0090357D" w:rsidRPr="0090357D" w:rsidRDefault="0090357D" w:rsidP="0090357D">
      <w:pPr>
        <w:pStyle w:val="ListParagraph"/>
        <w:numPr>
          <w:ilvl w:val="0"/>
          <w:numId w:val="40"/>
        </w:numPr>
        <w:rPr>
          <w:bCs/>
        </w:rPr>
      </w:pPr>
      <w:r>
        <w:rPr>
          <w:bCs/>
        </w:rPr>
        <w:t xml:space="preserve">Place plates in incubator at 36 </w:t>
      </w:r>
      <w:proofErr w:type="spellStart"/>
      <w:r>
        <w:rPr>
          <w:bCs/>
        </w:rPr>
        <w:t>degress</w:t>
      </w:r>
      <w:proofErr w:type="spellEnd"/>
      <w:r>
        <w:rPr>
          <w:bCs/>
        </w:rPr>
        <w:t xml:space="preserve"> Celsius overnight</w:t>
      </w:r>
    </w:p>
    <w:p w14:paraId="3F4EDBFB" w14:textId="77777777" w:rsidR="00753952" w:rsidRDefault="00753952" w:rsidP="00753952">
      <w:pPr>
        <w:rPr>
          <w:rFonts w:ascii="Calibri" w:hAnsi="Calibri" w:cs="Calibri"/>
          <w:b/>
        </w:rPr>
      </w:pPr>
    </w:p>
    <w:p w14:paraId="74A91057" w14:textId="77777777" w:rsidR="00753952" w:rsidRDefault="00753952" w:rsidP="00753952">
      <w:pPr>
        <w:rPr>
          <w:rFonts w:ascii="Calibri" w:hAnsi="Calibri" w:cs="Calibri"/>
          <w:b/>
        </w:rPr>
      </w:pPr>
    </w:p>
    <w:p w14:paraId="2AF4C6D4" w14:textId="77777777" w:rsidR="00753952" w:rsidRDefault="00753952" w:rsidP="00753952">
      <w:pPr>
        <w:rPr>
          <w:rFonts w:ascii="Calibri" w:hAnsi="Calibri" w:cs="Calibri"/>
          <w:b/>
        </w:rPr>
      </w:pPr>
    </w:p>
    <w:p w14:paraId="430C6C8D" w14:textId="77777777" w:rsidR="00753952" w:rsidRDefault="00753952" w:rsidP="00753952">
      <w:pPr>
        <w:rPr>
          <w:rFonts w:ascii="Calibri" w:hAnsi="Calibri" w:cs="Calibri"/>
          <w:b/>
        </w:rPr>
      </w:pPr>
    </w:p>
    <w:p w14:paraId="6673CEFE" w14:textId="77777777" w:rsidR="00753952" w:rsidRDefault="00753952" w:rsidP="00753952">
      <w:pPr>
        <w:rPr>
          <w:rFonts w:ascii="Calibri" w:hAnsi="Calibri" w:cs="Calibri"/>
          <w:b/>
        </w:rPr>
      </w:pPr>
    </w:p>
    <w:p w14:paraId="4B3B8AA3" w14:textId="77777777" w:rsidR="00753952" w:rsidRDefault="00753952" w:rsidP="00753952">
      <w:pPr>
        <w:rPr>
          <w:rFonts w:ascii="Calibri" w:hAnsi="Calibri" w:cs="Calibri"/>
          <w:b/>
        </w:rPr>
      </w:pPr>
    </w:p>
    <w:p w14:paraId="7C8E7236" w14:textId="77777777" w:rsidR="00753952" w:rsidRDefault="00753952" w:rsidP="00753952">
      <w:pPr>
        <w:rPr>
          <w:rFonts w:ascii="Calibri" w:hAnsi="Calibri" w:cs="Calibri"/>
          <w:b/>
        </w:rPr>
      </w:pPr>
    </w:p>
    <w:p w14:paraId="176C4506" w14:textId="77777777" w:rsidR="00753952" w:rsidRDefault="00753952" w:rsidP="00753952">
      <w:pPr>
        <w:rPr>
          <w:rFonts w:ascii="Calibri" w:hAnsi="Calibri" w:cs="Calibri"/>
          <w:b/>
        </w:rPr>
      </w:pPr>
    </w:p>
    <w:p w14:paraId="43ED679D" w14:textId="77777777" w:rsidR="00753952" w:rsidRDefault="00753952" w:rsidP="00753952">
      <w:pPr>
        <w:rPr>
          <w:rFonts w:ascii="Calibri" w:hAnsi="Calibri" w:cs="Calibri"/>
          <w:b/>
        </w:rPr>
      </w:pPr>
    </w:p>
    <w:p w14:paraId="51F09838" w14:textId="77777777" w:rsidR="00753952" w:rsidRDefault="00753952" w:rsidP="00753952">
      <w:pPr>
        <w:rPr>
          <w:rFonts w:ascii="Calibri" w:hAnsi="Calibri" w:cs="Calibri"/>
          <w:b/>
        </w:rPr>
      </w:pPr>
    </w:p>
    <w:p w14:paraId="761C0662" w14:textId="77777777" w:rsidR="00753952" w:rsidRDefault="00753952" w:rsidP="00753952">
      <w:pPr>
        <w:rPr>
          <w:rFonts w:ascii="Calibri" w:hAnsi="Calibri" w:cs="Calibri"/>
          <w:b/>
        </w:rPr>
      </w:pPr>
    </w:p>
    <w:p w14:paraId="31E5666B" w14:textId="3A8BF329" w:rsidR="00753952" w:rsidRPr="00391B82" w:rsidRDefault="00872CE8" w:rsidP="00753952">
      <w:pPr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t>Monday</w:t>
      </w:r>
      <w:r w:rsidR="00753952" w:rsidRPr="00391B82">
        <w:rPr>
          <w:rFonts w:ascii="Calibri" w:hAnsi="Calibri" w:cs="Calibri"/>
          <w:b/>
        </w:rPr>
        <w:t xml:space="preserve">, </w:t>
      </w:r>
      <w:r w:rsidR="00753952">
        <w:rPr>
          <w:rFonts w:ascii="Calibri" w:hAnsi="Calibri" w:cs="Calibri"/>
          <w:b/>
        </w:rPr>
        <w:t xml:space="preserve">April </w:t>
      </w:r>
      <w:r>
        <w:rPr>
          <w:rFonts w:ascii="Calibri" w:hAnsi="Calibri" w:cs="Calibri"/>
          <w:b/>
        </w:rPr>
        <w:t>15</w:t>
      </w:r>
      <w:r w:rsidR="00753952" w:rsidRPr="00391B82">
        <w:rPr>
          <w:rFonts w:ascii="Calibri" w:hAnsi="Calibri" w:cs="Calibri"/>
          <w:b/>
        </w:rPr>
        <w:t>, 2024</w:t>
      </w:r>
    </w:p>
    <w:p w14:paraId="4896DDE7" w14:textId="77777777" w:rsidR="00753952" w:rsidRDefault="00753952" w:rsidP="00753952">
      <w:pPr>
        <w:rPr>
          <w:b/>
          <w:color w:val="FF84D0"/>
          <w:sz w:val="18"/>
          <w:szCs w:val="18"/>
        </w:rPr>
      </w:pPr>
      <w:r w:rsidRPr="00BC591D">
        <w:rPr>
          <w:b/>
          <w:color w:val="FF84D0"/>
          <w:sz w:val="18"/>
          <w:szCs w:val="18"/>
        </w:rPr>
        <w:t xml:space="preserve">To Do: </w:t>
      </w:r>
    </w:p>
    <w:p w14:paraId="5ECBC840" w14:textId="7E89F6A0" w:rsidR="00753952" w:rsidRDefault="00753952" w:rsidP="00753952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 xml:space="preserve">Dilute cells to inoculate the 6 </w:t>
      </w:r>
      <w:proofErr w:type="gramStart"/>
      <w:r>
        <w:rPr>
          <w:b/>
        </w:rPr>
        <w:t>flasks</w:t>
      </w:r>
      <w:proofErr w:type="gramEnd"/>
      <w:r>
        <w:rPr>
          <w:b/>
        </w:rPr>
        <w:t xml:space="preserve"> </w:t>
      </w:r>
    </w:p>
    <w:p w14:paraId="56EFD2CA" w14:textId="6B646662" w:rsidR="00872CE8" w:rsidRDefault="00872CE8" w:rsidP="00753952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 xml:space="preserve">Start survival </w:t>
      </w:r>
      <w:proofErr w:type="gramStart"/>
      <w:r>
        <w:rPr>
          <w:b/>
        </w:rPr>
        <w:t>assay</w:t>
      </w:r>
      <w:proofErr w:type="gramEnd"/>
      <w:r>
        <w:rPr>
          <w:b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404"/>
        <w:gridCol w:w="3405"/>
        <w:gridCol w:w="3405"/>
      </w:tblGrid>
      <w:tr w:rsidR="007E5147" w14:paraId="325EBEF7" w14:textId="77777777" w:rsidTr="007E5147">
        <w:tc>
          <w:tcPr>
            <w:tcW w:w="3404" w:type="dxa"/>
          </w:tcPr>
          <w:p w14:paraId="03D280FB" w14:textId="3C67AC40" w:rsidR="007E5147" w:rsidRDefault="007E5147" w:rsidP="00753952">
            <w:pPr>
              <w:rPr>
                <w:b/>
              </w:rPr>
            </w:pPr>
            <w:r>
              <w:rPr>
                <w:b/>
              </w:rPr>
              <w:t>Flask #</w:t>
            </w:r>
          </w:p>
        </w:tc>
        <w:tc>
          <w:tcPr>
            <w:tcW w:w="3405" w:type="dxa"/>
          </w:tcPr>
          <w:p w14:paraId="3DAADCB9" w14:textId="635B96E6" w:rsidR="007E5147" w:rsidRDefault="007E5147" w:rsidP="00753952">
            <w:pPr>
              <w:rPr>
                <w:b/>
              </w:rPr>
            </w:pPr>
            <w:r>
              <w:rPr>
                <w:b/>
              </w:rPr>
              <w:t>Bacteria</w:t>
            </w:r>
          </w:p>
        </w:tc>
        <w:tc>
          <w:tcPr>
            <w:tcW w:w="3405" w:type="dxa"/>
          </w:tcPr>
          <w:p w14:paraId="5EE2803E" w14:textId="0D3B936A" w:rsidR="007E5147" w:rsidRDefault="007E5147" w:rsidP="00753952">
            <w:pPr>
              <w:rPr>
                <w:b/>
              </w:rPr>
            </w:pPr>
            <w:r>
              <w:rPr>
                <w:b/>
              </w:rPr>
              <w:t>Temp</w:t>
            </w:r>
          </w:p>
        </w:tc>
      </w:tr>
      <w:tr w:rsidR="007E5147" w14:paraId="76E4919D" w14:textId="77777777" w:rsidTr="007E5147">
        <w:tc>
          <w:tcPr>
            <w:tcW w:w="3404" w:type="dxa"/>
          </w:tcPr>
          <w:p w14:paraId="77D0C78B" w14:textId="6961757B" w:rsidR="007E5147" w:rsidRPr="007E5147" w:rsidRDefault="007E5147" w:rsidP="00753952">
            <w:pPr>
              <w:rPr>
                <w:bCs/>
              </w:rPr>
            </w:pPr>
            <w:r>
              <w:rPr>
                <w:bCs/>
              </w:rPr>
              <w:t>1</w:t>
            </w:r>
          </w:p>
        </w:tc>
        <w:tc>
          <w:tcPr>
            <w:tcW w:w="3405" w:type="dxa"/>
          </w:tcPr>
          <w:p w14:paraId="1F841A15" w14:textId="10E44A82" w:rsidR="007E5147" w:rsidRPr="007E5147" w:rsidRDefault="007E5147" w:rsidP="00753952">
            <w:pPr>
              <w:rPr>
                <w:bCs/>
              </w:rPr>
            </w:pPr>
            <w:r w:rsidRPr="007E5147">
              <w:rPr>
                <w:bCs/>
                <w:i/>
                <w:iCs/>
              </w:rPr>
              <w:t>LVS</w:t>
            </w:r>
            <w:r>
              <w:rPr>
                <w:bCs/>
              </w:rPr>
              <w:t xml:space="preserve"> A</w:t>
            </w:r>
          </w:p>
        </w:tc>
        <w:tc>
          <w:tcPr>
            <w:tcW w:w="3405" w:type="dxa"/>
          </w:tcPr>
          <w:p w14:paraId="29E95166" w14:textId="42DFF2B2" w:rsidR="007E5147" w:rsidRDefault="007E5147" w:rsidP="00753952">
            <w:pPr>
              <w:rPr>
                <w:b/>
              </w:rPr>
            </w:pPr>
            <w:r>
              <w:rPr>
                <w:b/>
              </w:rPr>
              <w:t>4 degrees Celsius</w:t>
            </w:r>
          </w:p>
        </w:tc>
      </w:tr>
      <w:tr w:rsidR="007E5147" w14:paraId="14ACAF09" w14:textId="77777777" w:rsidTr="007E5147">
        <w:tc>
          <w:tcPr>
            <w:tcW w:w="3404" w:type="dxa"/>
          </w:tcPr>
          <w:p w14:paraId="39B332E4" w14:textId="5AE4EADD" w:rsidR="007E5147" w:rsidRDefault="007E5147" w:rsidP="00753952">
            <w:pPr>
              <w:rPr>
                <w:b/>
              </w:rPr>
            </w:pPr>
            <w:r>
              <w:rPr>
                <w:b/>
              </w:rPr>
              <w:t>2</w:t>
            </w:r>
          </w:p>
        </w:tc>
        <w:tc>
          <w:tcPr>
            <w:tcW w:w="3405" w:type="dxa"/>
          </w:tcPr>
          <w:p w14:paraId="2AB41C3D" w14:textId="3FDB8608" w:rsidR="007E5147" w:rsidRPr="007E5147" w:rsidRDefault="007E5147" w:rsidP="00753952">
            <w:pPr>
              <w:rPr>
                <w:bCs/>
              </w:rPr>
            </w:pPr>
            <w:r w:rsidRPr="007E5147">
              <w:rPr>
                <w:bCs/>
                <w:i/>
                <w:iCs/>
              </w:rPr>
              <w:t xml:space="preserve">LVS </w:t>
            </w:r>
            <w:r>
              <w:rPr>
                <w:bCs/>
              </w:rPr>
              <w:t>B</w:t>
            </w:r>
          </w:p>
        </w:tc>
        <w:tc>
          <w:tcPr>
            <w:tcW w:w="3405" w:type="dxa"/>
          </w:tcPr>
          <w:p w14:paraId="5AAC079B" w14:textId="64BB194E" w:rsidR="007E5147" w:rsidRDefault="007E5147" w:rsidP="00753952">
            <w:pPr>
              <w:rPr>
                <w:b/>
              </w:rPr>
            </w:pPr>
            <w:r>
              <w:rPr>
                <w:b/>
              </w:rPr>
              <w:t>4 degrees Celsius</w:t>
            </w:r>
          </w:p>
        </w:tc>
      </w:tr>
      <w:tr w:rsidR="007E5147" w14:paraId="7A3CE0F2" w14:textId="77777777" w:rsidTr="007E5147">
        <w:tc>
          <w:tcPr>
            <w:tcW w:w="3404" w:type="dxa"/>
          </w:tcPr>
          <w:p w14:paraId="3FC3AB0F" w14:textId="1B1311CE" w:rsidR="007E5147" w:rsidRDefault="007E5147" w:rsidP="00753952">
            <w:pPr>
              <w:rPr>
                <w:b/>
              </w:rPr>
            </w:pPr>
            <w:r>
              <w:rPr>
                <w:b/>
              </w:rPr>
              <w:t>3</w:t>
            </w:r>
          </w:p>
        </w:tc>
        <w:tc>
          <w:tcPr>
            <w:tcW w:w="3405" w:type="dxa"/>
          </w:tcPr>
          <w:p w14:paraId="50864088" w14:textId="6815124D" w:rsidR="007E5147" w:rsidRPr="007E5147" w:rsidRDefault="007E5147" w:rsidP="00753952">
            <w:pPr>
              <w:rPr>
                <w:bCs/>
              </w:rPr>
            </w:pPr>
            <w:r w:rsidRPr="007E5147">
              <w:rPr>
                <w:bCs/>
                <w:i/>
                <w:iCs/>
              </w:rPr>
              <w:t>LVS</w:t>
            </w:r>
            <w:r>
              <w:rPr>
                <w:bCs/>
              </w:rPr>
              <w:t xml:space="preserve"> C</w:t>
            </w:r>
          </w:p>
        </w:tc>
        <w:tc>
          <w:tcPr>
            <w:tcW w:w="3405" w:type="dxa"/>
          </w:tcPr>
          <w:p w14:paraId="49667254" w14:textId="78C6A385" w:rsidR="007E5147" w:rsidRDefault="007E5147" w:rsidP="00753952">
            <w:pPr>
              <w:rPr>
                <w:b/>
              </w:rPr>
            </w:pPr>
            <w:r>
              <w:rPr>
                <w:b/>
              </w:rPr>
              <w:t>4 degrees Celsius</w:t>
            </w:r>
          </w:p>
        </w:tc>
      </w:tr>
      <w:tr w:rsidR="007E5147" w14:paraId="30073877" w14:textId="77777777" w:rsidTr="007E5147">
        <w:tc>
          <w:tcPr>
            <w:tcW w:w="3404" w:type="dxa"/>
          </w:tcPr>
          <w:p w14:paraId="0C8E9B5A" w14:textId="459EC66E" w:rsidR="007E5147" w:rsidRDefault="007E5147" w:rsidP="00753952">
            <w:pPr>
              <w:rPr>
                <w:b/>
              </w:rPr>
            </w:pPr>
            <w:r>
              <w:rPr>
                <w:b/>
              </w:rPr>
              <w:t>4</w:t>
            </w:r>
          </w:p>
        </w:tc>
        <w:tc>
          <w:tcPr>
            <w:tcW w:w="3405" w:type="dxa"/>
          </w:tcPr>
          <w:p w14:paraId="55EA93B3" w14:textId="4C8A1C59" w:rsidR="007E5147" w:rsidRPr="007E5147" w:rsidRDefault="007E5147" w:rsidP="00753952">
            <w:pPr>
              <w:rPr>
                <w:bCs/>
              </w:rPr>
            </w:pPr>
            <w:r w:rsidRPr="007E5147">
              <w:rPr>
                <w:bCs/>
                <w:i/>
                <w:iCs/>
              </w:rPr>
              <w:t>KRLVS</w:t>
            </w:r>
            <w:r>
              <w:rPr>
                <w:bCs/>
              </w:rPr>
              <w:t xml:space="preserve"> 274 A</w:t>
            </w:r>
          </w:p>
        </w:tc>
        <w:tc>
          <w:tcPr>
            <w:tcW w:w="3405" w:type="dxa"/>
          </w:tcPr>
          <w:p w14:paraId="23312939" w14:textId="777C0B84" w:rsidR="007E5147" w:rsidRDefault="007E5147" w:rsidP="00753952">
            <w:pPr>
              <w:rPr>
                <w:b/>
              </w:rPr>
            </w:pPr>
            <w:r>
              <w:rPr>
                <w:b/>
              </w:rPr>
              <w:t>4 degrees Celsius</w:t>
            </w:r>
          </w:p>
        </w:tc>
      </w:tr>
      <w:tr w:rsidR="007E5147" w14:paraId="751EDDDC" w14:textId="77777777" w:rsidTr="007E5147">
        <w:tc>
          <w:tcPr>
            <w:tcW w:w="3404" w:type="dxa"/>
          </w:tcPr>
          <w:p w14:paraId="200DEF05" w14:textId="772F4572" w:rsidR="007E5147" w:rsidRDefault="007E5147" w:rsidP="00753952">
            <w:pPr>
              <w:rPr>
                <w:b/>
              </w:rPr>
            </w:pPr>
            <w:r>
              <w:rPr>
                <w:b/>
              </w:rPr>
              <w:t>5</w:t>
            </w:r>
          </w:p>
        </w:tc>
        <w:tc>
          <w:tcPr>
            <w:tcW w:w="3405" w:type="dxa"/>
          </w:tcPr>
          <w:p w14:paraId="519758B9" w14:textId="4AAE4B43" w:rsidR="007E5147" w:rsidRDefault="007E5147" w:rsidP="00753952">
            <w:pPr>
              <w:rPr>
                <w:b/>
              </w:rPr>
            </w:pPr>
            <w:r w:rsidRPr="007E5147">
              <w:rPr>
                <w:bCs/>
                <w:i/>
                <w:iCs/>
              </w:rPr>
              <w:t>KRLVS</w:t>
            </w:r>
            <w:r>
              <w:rPr>
                <w:bCs/>
              </w:rPr>
              <w:t xml:space="preserve"> 274 B</w:t>
            </w:r>
          </w:p>
        </w:tc>
        <w:tc>
          <w:tcPr>
            <w:tcW w:w="3405" w:type="dxa"/>
          </w:tcPr>
          <w:p w14:paraId="36339D1B" w14:textId="6CD2BDDD" w:rsidR="007E5147" w:rsidRDefault="007E5147" w:rsidP="00753952">
            <w:pPr>
              <w:rPr>
                <w:b/>
              </w:rPr>
            </w:pPr>
            <w:r>
              <w:rPr>
                <w:b/>
              </w:rPr>
              <w:t>4 degrees Celsius</w:t>
            </w:r>
          </w:p>
        </w:tc>
      </w:tr>
      <w:tr w:rsidR="007E5147" w14:paraId="6C36B3E6" w14:textId="77777777" w:rsidTr="007E5147">
        <w:tc>
          <w:tcPr>
            <w:tcW w:w="3404" w:type="dxa"/>
          </w:tcPr>
          <w:p w14:paraId="1C27860D" w14:textId="09A062D0" w:rsidR="007E5147" w:rsidRDefault="007E5147" w:rsidP="00753952">
            <w:pPr>
              <w:rPr>
                <w:b/>
              </w:rPr>
            </w:pPr>
            <w:r>
              <w:rPr>
                <w:b/>
              </w:rPr>
              <w:t>6</w:t>
            </w:r>
          </w:p>
        </w:tc>
        <w:tc>
          <w:tcPr>
            <w:tcW w:w="3405" w:type="dxa"/>
          </w:tcPr>
          <w:p w14:paraId="334E6FA0" w14:textId="59ADB24D" w:rsidR="007E5147" w:rsidRDefault="007E5147" w:rsidP="00753952">
            <w:pPr>
              <w:rPr>
                <w:b/>
              </w:rPr>
            </w:pPr>
            <w:r w:rsidRPr="007E5147">
              <w:rPr>
                <w:bCs/>
                <w:i/>
                <w:iCs/>
              </w:rPr>
              <w:t>KRLVS</w:t>
            </w:r>
            <w:r>
              <w:rPr>
                <w:bCs/>
              </w:rPr>
              <w:t xml:space="preserve"> 274 C</w:t>
            </w:r>
          </w:p>
        </w:tc>
        <w:tc>
          <w:tcPr>
            <w:tcW w:w="3405" w:type="dxa"/>
          </w:tcPr>
          <w:p w14:paraId="631D0ADD" w14:textId="6BCAAB50" w:rsidR="007E5147" w:rsidRDefault="007E5147" w:rsidP="00753952">
            <w:pPr>
              <w:rPr>
                <w:b/>
              </w:rPr>
            </w:pPr>
            <w:r>
              <w:rPr>
                <w:b/>
              </w:rPr>
              <w:t>4 degrees Celsius</w:t>
            </w:r>
          </w:p>
        </w:tc>
      </w:tr>
    </w:tbl>
    <w:p w14:paraId="33AE3F06" w14:textId="77777777" w:rsidR="00753952" w:rsidRDefault="00753952" w:rsidP="00753952">
      <w:pPr>
        <w:rPr>
          <w:b/>
        </w:rPr>
      </w:pPr>
    </w:p>
    <w:p w14:paraId="5328E2A3" w14:textId="77777777" w:rsidR="001559F0" w:rsidRDefault="001559F0" w:rsidP="00753952">
      <w:pPr>
        <w:rPr>
          <w:b/>
        </w:rPr>
      </w:pPr>
    </w:p>
    <w:p w14:paraId="1A253018" w14:textId="77777777" w:rsidR="001559F0" w:rsidRDefault="001559F0" w:rsidP="00753952">
      <w:pPr>
        <w:rPr>
          <w:b/>
        </w:rPr>
      </w:pPr>
    </w:p>
    <w:p w14:paraId="28D065FB" w14:textId="56DFED59" w:rsidR="001559F0" w:rsidRDefault="001559F0" w:rsidP="00F46996">
      <w:pPr>
        <w:pStyle w:val="Heading2"/>
      </w:pPr>
      <w:bookmarkStart w:id="36" w:name="_Toc164330907"/>
      <w:r>
        <w:t xml:space="preserve">Protocol for finding the OD of Cells </w:t>
      </w:r>
      <w:r w:rsidR="008B37E4">
        <w:t>(Looking for 6 OD)</w:t>
      </w:r>
      <w:bookmarkEnd w:id="36"/>
    </w:p>
    <w:p w14:paraId="5E92E314" w14:textId="69EDB4CD" w:rsidR="001559F0" w:rsidRDefault="001559F0" w:rsidP="001559F0">
      <w:pPr>
        <w:pStyle w:val="ListParagraph"/>
        <w:numPr>
          <w:ilvl w:val="0"/>
          <w:numId w:val="42"/>
        </w:numPr>
        <w:rPr>
          <w:b/>
        </w:rPr>
      </w:pPr>
      <w:r>
        <w:rPr>
          <w:b/>
        </w:rPr>
        <w:t xml:space="preserve">Use two sterile 1.5 mL tubes and add 300 </w:t>
      </w:r>
      <w:proofErr w:type="spellStart"/>
      <w:r>
        <w:rPr>
          <w:b/>
        </w:rPr>
        <w:t>uL</w:t>
      </w:r>
      <w:proofErr w:type="spellEnd"/>
      <w:r>
        <w:rPr>
          <w:b/>
        </w:rPr>
        <w:t xml:space="preserve"> of sterile water</w:t>
      </w:r>
      <w:r w:rsidR="008B37E4">
        <w:rPr>
          <w:b/>
        </w:rPr>
        <w:t xml:space="preserve"> to each, label one tube LVS and the other Mutant (KRLVS 274)</w:t>
      </w:r>
    </w:p>
    <w:p w14:paraId="341BD0A7" w14:textId="1792639D" w:rsidR="008B37E4" w:rsidRDefault="008B37E4" w:rsidP="001559F0">
      <w:pPr>
        <w:pStyle w:val="ListParagraph"/>
        <w:numPr>
          <w:ilvl w:val="0"/>
          <w:numId w:val="42"/>
        </w:numPr>
        <w:rPr>
          <w:b/>
        </w:rPr>
      </w:pPr>
      <w:r>
        <w:rPr>
          <w:b/>
        </w:rPr>
        <w:t xml:space="preserve">Scrap up 3-4 loopful of cells from LVS plate and resuspend in the 300 </w:t>
      </w:r>
      <w:proofErr w:type="spellStart"/>
      <w:r>
        <w:rPr>
          <w:b/>
        </w:rPr>
        <w:t>uL</w:t>
      </w:r>
      <w:proofErr w:type="spellEnd"/>
      <w:r>
        <w:rPr>
          <w:b/>
        </w:rPr>
        <w:t xml:space="preserve"> of sterile H</w:t>
      </w:r>
      <w:r>
        <w:rPr>
          <w:b/>
          <w:vertAlign w:val="subscript"/>
        </w:rPr>
        <w:t>2</w:t>
      </w:r>
      <w:r>
        <w:rPr>
          <w:b/>
        </w:rPr>
        <w:t xml:space="preserve">O. Repeat this step for KRLVS 274 plate and tube. After, add 700 </w:t>
      </w:r>
      <w:proofErr w:type="spellStart"/>
      <w:r>
        <w:rPr>
          <w:b/>
        </w:rPr>
        <w:t>uL</w:t>
      </w:r>
      <w:proofErr w:type="spellEnd"/>
      <w:r>
        <w:rPr>
          <w:b/>
        </w:rPr>
        <w:t xml:space="preserve"> of H</w:t>
      </w:r>
      <w:r>
        <w:rPr>
          <w:b/>
          <w:vertAlign w:val="subscript"/>
        </w:rPr>
        <w:t>2</w:t>
      </w:r>
      <w:r>
        <w:rPr>
          <w:b/>
        </w:rPr>
        <w:t xml:space="preserve">O into each tube. </w:t>
      </w:r>
    </w:p>
    <w:p w14:paraId="4C6D5A6D" w14:textId="2C53296F" w:rsidR="008B37E4" w:rsidRDefault="008B37E4" w:rsidP="001559F0">
      <w:pPr>
        <w:pStyle w:val="ListParagraph"/>
        <w:numPr>
          <w:ilvl w:val="0"/>
          <w:numId w:val="42"/>
        </w:numPr>
        <w:rPr>
          <w:b/>
        </w:rPr>
      </w:pPr>
      <w:r>
        <w:rPr>
          <w:b/>
        </w:rPr>
        <w:t xml:space="preserve">Using cuvettes, add 950 </w:t>
      </w:r>
      <w:proofErr w:type="spellStart"/>
      <w:r>
        <w:rPr>
          <w:b/>
        </w:rPr>
        <w:t>uL</w:t>
      </w:r>
      <w:proofErr w:type="spellEnd"/>
      <w:r>
        <w:rPr>
          <w:b/>
        </w:rPr>
        <w:t xml:space="preserve"> of sterile into each cuvette. For one cuvette (LVS), add 50 </w:t>
      </w:r>
      <w:proofErr w:type="spellStart"/>
      <w:r>
        <w:rPr>
          <w:b/>
        </w:rPr>
        <w:t>uL</w:t>
      </w:r>
      <w:proofErr w:type="spellEnd"/>
      <w:r>
        <w:rPr>
          <w:b/>
        </w:rPr>
        <w:t xml:space="preserve"> of resuspended cells into 950 </w:t>
      </w:r>
      <w:proofErr w:type="spellStart"/>
      <w:r>
        <w:rPr>
          <w:b/>
        </w:rPr>
        <w:t>uL</w:t>
      </w:r>
      <w:proofErr w:type="spellEnd"/>
      <w:r>
        <w:rPr>
          <w:b/>
        </w:rPr>
        <w:t xml:space="preserve"> of water. Repeat for mutant resuspended </w:t>
      </w:r>
      <w:proofErr w:type="gramStart"/>
      <w:r>
        <w:rPr>
          <w:b/>
        </w:rPr>
        <w:t>cells</w:t>
      </w:r>
      <w:proofErr w:type="gramEnd"/>
      <w:r>
        <w:rPr>
          <w:b/>
        </w:rPr>
        <w:t xml:space="preserve"> </w:t>
      </w:r>
    </w:p>
    <w:p w14:paraId="1C8273CC" w14:textId="2A759B3F" w:rsidR="008B37E4" w:rsidRDefault="008B37E4" w:rsidP="001559F0">
      <w:pPr>
        <w:pStyle w:val="ListParagraph"/>
        <w:numPr>
          <w:ilvl w:val="0"/>
          <w:numId w:val="42"/>
        </w:numPr>
        <w:rPr>
          <w:b/>
        </w:rPr>
      </w:pPr>
      <w:r>
        <w:rPr>
          <w:b/>
        </w:rPr>
        <w:t xml:space="preserve">Measure absorbances of cuvettes using the spectrometer. Remember you also </w:t>
      </w:r>
      <w:r w:rsidR="00F46996">
        <w:rPr>
          <w:b/>
        </w:rPr>
        <w:t>must</w:t>
      </w:r>
      <w:r>
        <w:rPr>
          <w:b/>
        </w:rPr>
        <w:t xml:space="preserve"> use a blank filled with the same liquid that the cells were resuspended in. </w:t>
      </w:r>
    </w:p>
    <w:p w14:paraId="0C9F51A3" w14:textId="68243BFA" w:rsidR="00F46996" w:rsidRDefault="00F46996" w:rsidP="001559F0">
      <w:pPr>
        <w:pStyle w:val="ListParagraph"/>
        <w:numPr>
          <w:ilvl w:val="0"/>
          <w:numId w:val="42"/>
        </w:numPr>
        <w:rPr>
          <w:b/>
        </w:rPr>
      </w:pPr>
      <w:r>
        <w:rPr>
          <w:b/>
        </w:rPr>
        <w:t xml:space="preserve">Since we diluted by a dilution factor of 1:20, multiply absorbance by 20, this will get our final OD. </w:t>
      </w:r>
    </w:p>
    <w:p w14:paraId="02C0A959" w14:textId="03033D70" w:rsidR="00F46996" w:rsidRDefault="00F46996" w:rsidP="001559F0">
      <w:pPr>
        <w:pStyle w:val="ListParagraph"/>
        <w:numPr>
          <w:ilvl w:val="0"/>
          <w:numId w:val="42"/>
        </w:numPr>
        <w:rPr>
          <w:b/>
        </w:rPr>
      </w:pPr>
      <w:r>
        <w:rPr>
          <w:b/>
        </w:rPr>
        <w:t xml:space="preserve">If you have not the OD you want, repeat steps 2-5 until you do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404"/>
        <w:gridCol w:w="3405"/>
        <w:gridCol w:w="3405"/>
      </w:tblGrid>
      <w:tr w:rsidR="005637CA" w14:paraId="16294C7F" w14:textId="77777777" w:rsidTr="005637CA">
        <w:tc>
          <w:tcPr>
            <w:tcW w:w="3404" w:type="dxa"/>
          </w:tcPr>
          <w:p w14:paraId="67AE8D27" w14:textId="3E5F5B83" w:rsidR="005637CA" w:rsidRDefault="005637CA" w:rsidP="003C760E">
            <w:pPr>
              <w:rPr>
                <w:b/>
              </w:rPr>
            </w:pPr>
            <w:r>
              <w:rPr>
                <w:b/>
              </w:rPr>
              <w:t>Run #</w:t>
            </w:r>
          </w:p>
        </w:tc>
        <w:tc>
          <w:tcPr>
            <w:tcW w:w="3405" w:type="dxa"/>
          </w:tcPr>
          <w:p w14:paraId="2E6A0DED" w14:textId="1AFDFDE3" w:rsidR="005637CA" w:rsidRDefault="005637CA" w:rsidP="003C760E">
            <w:pPr>
              <w:rPr>
                <w:b/>
              </w:rPr>
            </w:pPr>
            <w:r>
              <w:rPr>
                <w:b/>
              </w:rPr>
              <w:t>LVS (Abs)</w:t>
            </w:r>
          </w:p>
        </w:tc>
        <w:tc>
          <w:tcPr>
            <w:tcW w:w="3405" w:type="dxa"/>
          </w:tcPr>
          <w:p w14:paraId="35A50122" w14:textId="301015D4" w:rsidR="005637CA" w:rsidRDefault="005637CA" w:rsidP="003C760E">
            <w:pPr>
              <w:rPr>
                <w:b/>
              </w:rPr>
            </w:pPr>
            <w:r>
              <w:rPr>
                <w:b/>
              </w:rPr>
              <w:t>Mutant (Abs)</w:t>
            </w:r>
          </w:p>
        </w:tc>
      </w:tr>
      <w:tr w:rsidR="005637CA" w14:paraId="7EEC636A" w14:textId="77777777" w:rsidTr="005637CA">
        <w:tc>
          <w:tcPr>
            <w:tcW w:w="3404" w:type="dxa"/>
          </w:tcPr>
          <w:p w14:paraId="49686121" w14:textId="052C36CC" w:rsidR="005637CA" w:rsidRDefault="005637CA" w:rsidP="003C760E">
            <w:pPr>
              <w:rPr>
                <w:b/>
              </w:rPr>
            </w:pPr>
            <w:r>
              <w:rPr>
                <w:b/>
              </w:rPr>
              <w:t>1</w:t>
            </w:r>
          </w:p>
        </w:tc>
        <w:tc>
          <w:tcPr>
            <w:tcW w:w="3405" w:type="dxa"/>
          </w:tcPr>
          <w:p w14:paraId="44630348" w14:textId="7D589CD8" w:rsidR="005637CA" w:rsidRDefault="005637CA" w:rsidP="003C760E">
            <w:pPr>
              <w:rPr>
                <w:b/>
              </w:rPr>
            </w:pPr>
            <w:r>
              <w:rPr>
                <w:b/>
              </w:rPr>
              <w:t>0.043</w:t>
            </w:r>
          </w:p>
        </w:tc>
        <w:tc>
          <w:tcPr>
            <w:tcW w:w="3405" w:type="dxa"/>
          </w:tcPr>
          <w:p w14:paraId="2581C842" w14:textId="04175BCB" w:rsidR="005637CA" w:rsidRDefault="005637CA" w:rsidP="003C760E">
            <w:pPr>
              <w:rPr>
                <w:b/>
              </w:rPr>
            </w:pPr>
            <w:r>
              <w:rPr>
                <w:b/>
              </w:rPr>
              <w:t>0.020</w:t>
            </w:r>
          </w:p>
        </w:tc>
      </w:tr>
      <w:tr w:rsidR="005637CA" w14:paraId="42CF9985" w14:textId="77777777" w:rsidTr="005637CA">
        <w:tc>
          <w:tcPr>
            <w:tcW w:w="3404" w:type="dxa"/>
          </w:tcPr>
          <w:p w14:paraId="4DAED8BC" w14:textId="0C3EECA8" w:rsidR="005637CA" w:rsidRDefault="005637CA" w:rsidP="003C760E">
            <w:pPr>
              <w:rPr>
                <w:b/>
              </w:rPr>
            </w:pPr>
            <w:r>
              <w:rPr>
                <w:b/>
              </w:rPr>
              <w:t>2</w:t>
            </w:r>
          </w:p>
        </w:tc>
        <w:tc>
          <w:tcPr>
            <w:tcW w:w="3405" w:type="dxa"/>
          </w:tcPr>
          <w:p w14:paraId="47BD8E78" w14:textId="48DD8512" w:rsidR="005637CA" w:rsidRDefault="005637CA" w:rsidP="003C760E">
            <w:pPr>
              <w:rPr>
                <w:b/>
              </w:rPr>
            </w:pPr>
            <w:r>
              <w:rPr>
                <w:b/>
              </w:rPr>
              <w:t>0.097</w:t>
            </w:r>
          </w:p>
        </w:tc>
        <w:tc>
          <w:tcPr>
            <w:tcW w:w="3405" w:type="dxa"/>
          </w:tcPr>
          <w:p w14:paraId="4E0F7A31" w14:textId="1C67ECC2" w:rsidR="005637CA" w:rsidRDefault="005637CA" w:rsidP="003C760E">
            <w:pPr>
              <w:rPr>
                <w:b/>
              </w:rPr>
            </w:pPr>
            <w:r>
              <w:rPr>
                <w:b/>
              </w:rPr>
              <w:t>0.016</w:t>
            </w:r>
          </w:p>
        </w:tc>
      </w:tr>
      <w:tr w:rsidR="005637CA" w14:paraId="5FAB6B55" w14:textId="77777777" w:rsidTr="005637CA">
        <w:tc>
          <w:tcPr>
            <w:tcW w:w="3404" w:type="dxa"/>
          </w:tcPr>
          <w:p w14:paraId="3141567D" w14:textId="65099383" w:rsidR="005637CA" w:rsidRDefault="005637CA" w:rsidP="003C760E">
            <w:pPr>
              <w:rPr>
                <w:b/>
              </w:rPr>
            </w:pPr>
            <w:r>
              <w:rPr>
                <w:b/>
              </w:rPr>
              <w:t>3</w:t>
            </w:r>
          </w:p>
        </w:tc>
        <w:tc>
          <w:tcPr>
            <w:tcW w:w="3405" w:type="dxa"/>
          </w:tcPr>
          <w:p w14:paraId="329FC4B7" w14:textId="7E720094" w:rsidR="005637CA" w:rsidRDefault="005637CA" w:rsidP="003C760E">
            <w:pPr>
              <w:rPr>
                <w:b/>
              </w:rPr>
            </w:pPr>
            <w:r>
              <w:rPr>
                <w:b/>
              </w:rPr>
              <w:t>-----</w:t>
            </w:r>
          </w:p>
        </w:tc>
        <w:tc>
          <w:tcPr>
            <w:tcW w:w="3405" w:type="dxa"/>
          </w:tcPr>
          <w:p w14:paraId="364A6903" w14:textId="260532A2" w:rsidR="005637CA" w:rsidRDefault="005637CA" w:rsidP="003C760E">
            <w:pPr>
              <w:rPr>
                <w:b/>
              </w:rPr>
            </w:pPr>
            <w:r>
              <w:rPr>
                <w:b/>
              </w:rPr>
              <w:t>0.023</w:t>
            </w:r>
          </w:p>
        </w:tc>
      </w:tr>
      <w:tr w:rsidR="005637CA" w14:paraId="73990B87" w14:textId="77777777" w:rsidTr="005637CA">
        <w:tc>
          <w:tcPr>
            <w:tcW w:w="3404" w:type="dxa"/>
          </w:tcPr>
          <w:p w14:paraId="4E419483" w14:textId="3B6D086B" w:rsidR="005637CA" w:rsidRDefault="005637CA" w:rsidP="003C760E">
            <w:pPr>
              <w:rPr>
                <w:b/>
              </w:rPr>
            </w:pPr>
            <w:r>
              <w:rPr>
                <w:b/>
              </w:rPr>
              <w:t>4</w:t>
            </w:r>
          </w:p>
        </w:tc>
        <w:tc>
          <w:tcPr>
            <w:tcW w:w="3405" w:type="dxa"/>
          </w:tcPr>
          <w:p w14:paraId="44EB505D" w14:textId="219BF135" w:rsidR="005637CA" w:rsidRDefault="005637CA" w:rsidP="003C760E">
            <w:pPr>
              <w:rPr>
                <w:b/>
              </w:rPr>
            </w:pPr>
            <w:r>
              <w:rPr>
                <w:b/>
              </w:rPr>
              <w:t>0.612</w:t>
            </w:r>
          </w:p>
        </w:tc>
        <w:tc>
          <w:tcPr>
            <w:tcW w:w="3405" w:type="dxa"/>
          </w:tcPr>
          <w:p w14:paraId="1276D369" w14:textId="57F73EBC" w:rsidR="005637CA" w:rsidRDefault="005637CA" w:rsidP="003C760E">
            <w:pPr>
              <w:rPr>
                <w:b/>
              </w:rPr>
            </w:pPr>
            <w:r>
              <w:rPr>
                <w:b/>
              </w:rPr>
              <w:t>0.258</w:t>
            </w:r>
          </w:p>
        </w:tc>
      </w:tr>
      <w:tr w:rsidR="005637CA" w14:paraId="50CA2A71" w14:textId="77777777" w:rsidTr="005637CA">
        <w:tc>
          <w:tcPr>
            <w:tcW w:w="3404" w:type="dxa"/>
          </w:tcPr>
          <w:p w14:paraId="689DF495" w14:textId="76CB172D" w:rsidR="005637CA" w:rsidRDefault="005637CA" w:rsidP="003C760E">
            <w:pPr>
              <w:rPr>
                <w:b/>
              </w:rPr>
            </w:pPr>
            <w:r>
              <w:rPr>
                <w:b/>
              </w:rPr>
              <w:t>5</w:t>
            </w:r>
          </w:p>
        </w:tc>
        <w:tc>
          <w:tcPr>
            <w:tcW w:w="3405" w:type="dxa"/>
          </w:tcPr>
          <w:p w14:paraId="0EBCDE69" w14:textId="7202C8DB" w:rsidR="005637CA" w:rsidRDefault="005637CA" w:rsidP="003C760E">
            <w:pPr>
              <w:rPr>
                <w:b/>
              </w:rPr>
            </w:pPr>
            <w:r>
              <w:rPr>
                <w:b/>
              </w:rPr>
              <w:t>-----</w:t>
            </w:r>
          </w:p>
        </w:tc>
        <w:tc>
          <w:tcPr>
            <w:tcW w:w="3405" w:type="dxa"/>
          </w:tcPr>
          <w:p w14:paraId="7EAD134B" w14:textId="5869567C" w:rsidR="005637CA" w:rsidRDefault="005637CA" w:rsidP="003C760E">
            <w:pPr>
              <w:rPr>
                <w:b/>
              </w:rPr>
            </w:pPr>
            <w:r>
              <w:rPr>
                <w:b/>
              </w:rPr>
              <w:t xml:space="preserve">0.331 </w:t>
            </w:r>
          </w:p>
        </w:tc>
      </w:tr>
    </w:tbl>
    <w:p w14:paraId="06D41E56" w14:textId="77777777" w:rsidR="003C760E" w:rsidRDefault="003C760E" w:rsidP="003C760E">
      <w:pPr>
        <w:rPr>
          <w:b/>
        </w:rPr>
      </w:pPr>
    </w:p>
    <w:p w14:paraId="6796A91C" w14:textId="77777777" w:rsidR="003C760E" w:rsidRPr="003C760E" w:rsidRDefault="003C760E" w:rsidP="003C760E">
      <w:pPr>
        <w:rPr>
          <w:b/>
        </w:rPr>
      </w:pPr>
    </w:p>
    <w:p w14:paraId="32BE0DE4" w14:textId="77777777" w:rsidR="00F46996" w:rsidRDefault="00F46996" w:rsidP="00F46996">
      <w:pPr>
        <w:rPr>
          <w:b/>
        </w:rPr>
      </w:pPr>
    </w:p>
    <w:p w14:paraId="38E6A3E4" w14:textId="22433875" w:rsidR="00F46996" w:rsidRDefault="00F46996" w:rsidP="00F46996">
      <w:pPr>
        <w:rPr>
          <w:b/>
        </w:rPr>
      </w:pPr>
      <w:r>
        <w:rPr>
          <w:b/>
        </w:rPr>
        <w:t xml:space="preserve">Observations: </w:t>
      </w:r>
    </w:p>
    <w:p w14:paraId="43C0B6D1" w14:textId="2EDA6546" w:rsidR="00F46996" w:rsidRPr="00F46996" w:rsidRDefault="00F46996" w:rsidP="00F46996">
      <w:pPr>
        <w:rPr>
          <w:b/>
        </w:rPr>
      </w:pPr>
      <w:r>
        <w:rPr>
          <w:b/>
        </w:rPr>
        <w:t>I accidentally diluted 1:10.5 of LVS, therefore I had to multiply the absorbance by 10.5 when calculating OD</w:t>
      </w:r>
      <w:r w:rsidR="005637CA">
        <w:rPr>
          <w:b/>
        </w:rPr>
        <w:t xml:space="preserve">. After multiplying by 10.5, the final OD for LVS was 6.43. After multiplying by 20, the final OD for Mutant was 6.62. </w:t>
      </w:r>
    </w:p>
    <w:p w14:paraId="3A48EAD8" w14:textId="77777777" w:rsidR="001559F0" w:rsidRDefault="001559F0" w:rsidP="00753952">
      <w:pPr>
        <w:rPr>
          <w:b/>
        </w:rPr>
      </w:pPr>
    </w:p>
    <w:p w14:paraId="5813FD8E" w14:textId="5DE521A7" w:rsidR="001559F0" w:rsidRDefault="001559F0" w:rsidP="00F46996">
      <w:pPr>
        <w:pStyle w:val="Heading2"/>
      </w:pPr>
      <w:bookmarkStart w:id="37" w:name="_Toc164330908"/>
      <w:r>
        <w:lastRenderedPageBreak/>
        <w:t>Protocol for Inoculation of Flasks</w:t>
      </w:r>
      <w:bookmarkEnd w:id="37"/>
    </w:p>
    <w:p w14:paraId="07188963" w14:textId="77777777" w:rsidR="001559F0" w:rsidRDefault="001559F0" w:rsidP="00753952">
      <w:pPr>
        <w:rPr>
          <w:b/>
        </w:rPr>
      </w:pPr>
    </w:p>
    <w:p w14:paraId="72FC5E47" w14:textId="7A2B1346" w:rsidR="001559F0" w:rsidRDefault="001559F0" w:rsidP="001559F0">
      <w:pPr>
        <w:pStyle w:val="ListParagraph"/>
        <w:numPr>
          <w:ilvl w:val="0"/>
          <w:numId w:val="41"/>
        </w:numPr>
        <w:rPr>
          <w:b/>
        </w:rPr>
      </w:pPr>
      <w:r>
        <w:rPr>
          <w:b/>
        </w:rPr>
        <w:t xml:space="preserve">Start by using 6 sterile Erlenmeyer flasks, aseptically (using a serological pipette) pipetting 50 mL of sterile freshwater into each </w:t>
      </w:r>
      <w:proofErr w:type="gramStart"/>
      <w:r>
        <w:rPr>
          <w:b/>
        </w:rPr>
        <w:t>flask</w:t>
      </w:r>
      <w:proofErr w:type="gramEnd"/>
    </w:p>
    <w:p w14:paraId="0C2EE31F" w14:textId="02915A43" w:rsidR="001559F0" w:rsidRDefault="00054D7A" w:rsidP="001559F0">
      <w:pPr>
        <w:pStyle w:val="ListParagraph"/>
        <w:numPr>
          <w:ilvl w:val="0"/>
          <w:numId w:val="41"/>
        </w:numPr>
        <w:rPr>
          <w:b/>
        </w:rPr>
      </w:pPr>
      <w:r>
        <w:rPr>
          <w:b/>
        </w:rPr>
        <w:t xml:space="preserve">After calculating the OD and </w:t>
      </w:r>
      <w:proofErr w:type="gramStart"/>
      <w:r>
        <w:rPr>
          <w:b/>
        </w:rPr>
        <w:t>amount</w:t>
      </w:r>
      <w:proofErr w:type="gramEnd"/>
      <w:r>
        <w:rPr>
          <w:b/>
        </w:rPr>
        <w:t xml:space="preserve"> of cells to inoculate, inoculate 233 </w:t>
      </w:r>
      <w:proofErr w:type="spellStart"/>
      <w:r>
        <w:rPr>
          <w:b/>
        </w:rPr>
        <w:t>uL</w:t>
      </w:r>
      <w:proofErr w:type="spellEnd"/>
      <w:r>
        <w:rPr>
          <w:b/>
        </w:rPr>
        <w:t xml:space="preserve"> of LVS resuspended cells in 3 LVS flasks. Then inoculate 227 </w:t>
      </w:r>
      <w:proofErr w:type="spellStart"/>
      <w:r>
        <w:rPr>
          <w:b/>
        </w:rPr>
        <w:t>uL</w:t>
      </w:r>
      <w:proofErr w:type="spellEnd"/>
      <w:r>
        <w:rPr>
          <w:b/>
        </w:rPr>
        <w:t xml:space="preserve"> of mutant resuspended cells into 3 mutant flasks. </w:t>
      </w:r>
    </w:p>
    <w:p w14:paraId="4DD78209" w14:textId="6F1CF48C" w:rsidR="00054D7A" w:rsidRDefault="00054D7A" w:rsidP="001559F0">
      <w:pPr>
        <w:pStyle w:val="ListParagraph"/>
        <w:numPr>
          <w:ilvl w:val="0"/>
          <w:numId w:val="41"/>
        </w:numPr>
        <w:rPr>
          <w:b/>
        </w:rPr>
      </w:pPr>
      <w:r>
        <w:rPr>
          <w:b/>
        </w:rPr>
        <w:t xml:space="preserve">Swirl flasks after inoculating. Store flasks at 4 degrees Celsius. </w:t>
      </w:r>
    </w:p>
    <w:p w14:paraId="296C92E0" w14:textId="77777777" w:rsidR="00054D7A" w:rsidRDefault="00054D7A" w:rsidP="00054D7A">
      <w:pPr>
        <w:rPr>
          <w:b/>
        </w:rPr>
      </w:pPr>
    </w:p>
    <w:p w14:paraId="75328C1C" w14:textId="78F81140" w:rsidR="00054D7A" w:rsidRDefault="00054D7A" w:rsidP="00054D7A">
      <w:pPr>
        <w:pStyle w:val="Heading2"/>
      </w:pPr>
      <w:bookmarkStart w:id="38" w:name="_Toc164330909"/>
      <w:r>
        <w:t>Protocol for Freshwater Survival Assay</w:t>
      </w:r>
      <w:bookmarkEnd w:id="38"/>
    </w:p>
    <w:p w14:paraId="17A86F00" w14:textId="2EF263CC" w:rsidR="00054D7A" w:rsidRPr="005637CA" w:rsidRDefault="00054D7A" w:rsidP="00054D7A">
      <w:pPr>
        <w:pStyle w:val="ListParagraph"/>
        <w:numPr>
          <w:ilvl w:val="0"/>
          <w:numId w:val="44"/>
        </w:numPr>
        <w:rPr>
          <w:b/>
          <w:bCs/>
        </w:rPr>
      </w:pPr>
      <w:r w:rsidRPr="005637CA">
        <w:rPr>
          <w:b/>
          <w:bCs/>
        </w:rPr>
        <w:t xml:space="preserve">Prep sterile setup for assay with these materials: reservoir, sterile multichannel pipettes (5-20uL and 50-300uL) sterile 96 well plate and sterile PBS. </w:t>
      </w:r>
    </w:p>
    <w:p w14:paraId="1879535E" w14:textId="1BFEE6D0" w:rsidR="00054D7A" w:rsidRPr="005637CA" w:rsidRDefault="00054D7A" w:rsidP="00054D7A">
      <w:pPr>
        <w:pStyle w:val="ListParagraph"/>
        <w:numPr>
          <w:ilvl w:val="0"/>
          <w:numId w:val="44"/>
        </w:numPr>
        <w:rPr>
          <w:b/>
          <w:bCs/>
        </w:rPr>
      </w:pPr>
      <w:proofErr w:type="spellStart"/>
      <w:r w:rsidRPr="005637CA">
        <w:rPr>
          <w:b/>
          <w:bCs/>
        </w:rPr>
        <w:t>Aspectically</w:t>
      </w:r>
      <w:proofErr w:type="spellEnd"/>
      <w:r w:rsidRPr="005637CA">
        <w:rPr>
          <w:b/>
          <w:bCs/>
        </w:rPr>
        <w:t xml:space="preserve">, pour about 5-10 mL of sterile PBS into reservoir. </w:t>
      </w:r>
    </w:p>
    <w:p w14:paraId="46363A32" w14:textId="3424F8A2" w:rsidR="00054D7A" w:rsidRPr="005637CA" w:rsidRDefault="00054D7A" w:rsidP="00054D7A">
      <w:pPr>
        <w:pStyle w:val="ListParagraph"/>
        <w:numPr>
          <w:ilvl w:val="0"/>
          <w:numId w:val="44"/>
        </w:numPr>
        <w:rPr>
          <w:b/>
          <w:bCs/>
        </w:rPr>
      </w:pPr>
      <w:r w:rsidRPr="005637CA">
        <w:rPr>
          <w:b/>
          <w:bCs/>
        </w:rPr>
        <w:t xml:space="preserve">Load 18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 of sterile PBS into each </w:t>
      </w:r>
      <w:r w:rsidR="003C760E" w:rsidRPr="005637CA">
        <w:rPr>
          <w:b/>
          <w:bCs/>
        </w:rPr>
        <w:t>“highlighted”</w:t>
      </w:r>
      <w:r w:rsidRPr="005637CA">
        <w:rPr>
          <w:b/>
          <w:bCs/>
        </w:rPr>
        <w:t xml:space="preserve"> column</w:t>
      </w:r>
      <w:r w:rsidR="003C760E" w:rsidRPr="005637CA">
        <w:rPr>
          <w:b/>
          <w:bCs/>
        </w:rPr>
        <w:t xml:space="preserve">, don’t load PBS into first well of each column since that will be loaded with the cells. </w:t>
      </w:r>
    </w:p>
    <w:p w14:paraId="3EED0B30" w14:textId="12BF003A" w:rsidR="003C760E" w:rsidRPr="005637CA" w:rsidRDefault="003C760E" w:rsidP="00054D7A">
      <w:pPr>
        <w:pStyle w:val="ListParagraph"/>
        <w:numPr>
          <w:ilvl w:val="0"/>
          <w:numId w:val="44"/>
        </w:numPr>
        <w:rPr>
          <w:b/>
          <w:bCs/>
        </w:rPr>
      </w:pPr>
      <w:r w:rsidRPr="005637CA">
        <w:rPr>
          <w:b/>
          <w:bCs/>
        </w:rPr>
        <w:t xml:space="preserve">Load 10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 of sample cells into each designated well</w:t>
      </w:r>
    </w:p>
    <w:p w14:paraId="5C7380F9" w14:textId="7A8E52DD" w:rsidR="003C760E" w:rsidRPr="005637CA" w:rsidRDefault="003C760E" w:rsidP="00054D7A">
      <w:pPr>
        <w:pStyle w:val="ListParagraph"/>
        <w:numPr>
          <w:ilvl w:val="0"/>
          <w:numId w:val="44"/>
        </w:numPr>
        <w:rPr>
          <w:b/>
          <w:bCs/>
        </w:rPr>
      </w:pPr>
      <w:r w:rsidRPr="005637CA">
        <w:rPr>
          <w:b/>
          <w:bCs/>
        </w:rPr>
        <w:t xml:space="preserve">Using the multichannel, transfer 2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 of the sample cells from the first well into the next well. Repeat this for each well, 1A to 1B. 1B to 1C etc. </w:t>
      </w:r>
    </w:p>
    <w:p w14:paraId="4A3E7BF4" w14:textId="03E68519" w:rsidR="003C760E" w:rsidRPr="005637CA" w:rsidRDefault="003C760E" w:rsidP="00054D7A">
      <w:pPr>
        <w:pStyle w:val="ListParagraph"/>
        <w:numPr>
          <w:ilvl w:val="0"/>
          <w:numId w:val="44"/>
        </w:numPr>
        <w:rPr>
          <w:b/>
          <w:bCs/>
        </w:rPr>
      </w:pPr>
      <w:r w:rsidRPr="005637CA">
        <w:rPr>
          <w:b/>
          <w:bCs/>
        </w:rPr>
        <w:t xml:space="preserve">Once all wells have been diluted (except the first wells), prep 12 plates of CHAH. </w:t>
      </w:r>
    </w:p>
    <w:p w14:paraId="5CAFD130" w14:textId="58DEEB31" w:rsidR="003C760E" w:rsidRPr="005637CA" w:rsidRDefault="003C760E" w:rsidP="00054D7A">
      <w:pPr>
        <w:pStyle w:val="ListParagraph"/>
        <w:numPr>
          <w:ilvl w:val="0"/>
          <w:numId w:val="44"/>
        </w:numPr>
        <w:rPr>
          <w:b/>
          <w:bCs/>
        </w:rPr>
      </w:pPr>
      <w:r w:rsidRPr="005637CA">
        <w:rPr>
          <w:b/>
          <w:bCs/>
        </w:rPr>
        <w:t xml:space="preserve">Using the 5 – 2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 multichannel, load 1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 of the first column, for example, 1A, 1B, 1C, 1D, 1E, 1F, 1G, 1H, and plate the 1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, holding the plate at </w:t>
      </w:r>
      <w:proofErr w:type="gramStart"/>
      <w:r w:rsidRPr="005637CA">
        <w:rPr>
          <w:b/>
          <w:bCs/>
        </w:rPr>
        <w:t>slant</w:t>
      </w:r>
      <w:proofErr w:type="gramEnd"/>
      <w:r w:rsidRPr="005637CA">
        <w:rPr>
          <w:b/>
          <w:bCs/>
        </w:rPr>
        <w:t xml:space="preserve"> </w:t>
      </w:r>
    </w:p>
    <w:p w14:paraId="23BEED4A" w14:textId="31DDEB04" w:rsidR="003C760E" w:rsidRPr="005637CA" w:rsidRDefault="003C760E" w:rsidP="00054D7A">
      <w:pPr>
        <w:pStyle w:val="ListParagraph"/>
        <w:numPr>
          <w:ilvl w:val="0"/>
          <w:numId w:val="44"/>
        </w:numPr>
        <w:rPr>
          <w:b/>
          <w:bCs/>
        </w:rPr>
      </w:pPr>
      <w:r w:rsidRPr="005637CA">
        <w:rPr>
          <w:b/>
          <w:bCs/>
        </w:rPr>
        <w:t xml:space="preserve">Let the liquid run down the plate, but not too fast!! Can’t allow samples to hit the bottom. </w:t>
      </w:r>
    </w:p>
    <w:p w14:paraId="3F060D39" w14:textId="08B71B2E" w:rsidR="003C760E" w:rsidRDefault="003C760E" w:rsidP="00054D7A">
      <w:pPr>
        <w:pStyle w:val="ListParagraph"/>
        <w:numPr>
          <w:ilvl w:val="0"/>
          <w:numId w:val="44"/>
        </w:numPr>
        <w:rPr>
          <w:b/>
          <w:bCs/>
        </w:rPr>
      </w:pPr>
      <w:r w:rsidRPr="005637CA">
        <w:rPr>
          <w:b/>
          <w:bCs/>
        </w:rPr>
        <w:t xml:space="preserve">Once all12 plates are done, incubate plates in 37 degrees Celsius for the next couple of days. </w:t>
      </w:r>
    </w:p>
    <w:p w14:paraId="47EE0E9D" w14:textId="40140CDE" w:rsidR="005637CA" w:rsidRDefault="005637CA" w:rsidP="005637CA">
      <w:pPr>
        <w:rPr>
          <w:b/>
          <w:bCs/>
        </w:rPr>
      </w:pPr>
      <w:r>
        <w:rPr>
          <w:b/>
          <w:bCs/>
        </w:rPr>
        <w:t>Below are pictures of the setup I prepared for the assay:</w:t>
      </w:r>
    </w:p>
    <w:p w14:paraId="69E6AA2D" w14:textId="77777777" w:rsidR="009A2517" w:rsidRPr="005637CA" w:rsidRDefault="009A2517" w:rsidP="005637CA">
      <w:pPr>
        <w:rPr>
          <w:b/>
          <w:bCs/>
        </w:rPr>
      </w:pPr>
    </w:p>
    <w:p w14:paraId="1CCAA3B4" w14:textId="77777777" w:rsidR="00C007E3" w:rsidRDefault="00C007E3" w:rsidP="001F62ED">
      <w:pPr>
        <w:pStyle w:val="Heading1"/>
      </w:pPr>
      <w:bookmarkStart w:id="39" w:name="_Toc164330910"/>
      <w:r>
        <w:rPr>
          <w:noProof/>
        </w:rPr>
        <w:lastRenderedPageBreak/>
        <w:drawing>
          <wp:inline distT="0" distB="0" distL="0" distR="0" wp14:anchorId="51F1A210" wp14:editId="06F1AC9A">
            <wp:extent cx="5545123" cy="3496617"/>
            <wp:effectExtent l="0" t="0" r="5080" b="0"/>
            <wp:docPr id="1749482804" name="Picture 1" descr="A close-up of a whiteboard with writing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49482804" name="Picture 1" descr="A close-up of a whiteboard with writing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71412" cy="35131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39"/>
    </w:p>
    <w:p w14:paraId="4DD15B3F" w14:textId="77777777" w:rsidR="00A136E7" w:rsidRDefault="00C007E3" w:rsidP="001F62ED">
      <w:pPr>
        <w:pStyle w:val="Heading1"/>
      </w:pPr>
      <w:bookmarkStart w:id="40" w:name="_Toc164330911"/>
      <w:r>
        <w:rPr>
          <w:noProof/>
        </w:rPr>
        <w:drawing>
          <wp:inline distT="0" distB="0" distL="0" distR="0" wp14:anchorId="4B9BA487" wp14:editId="72C83DA4">
            <wp:extent cx="5250669" cy="3237502"/>
            <wp:effectExtent l="0" t="0" r="0" b="1270"/>
            <wp:docPr id="655059930" name="Picture 2" descr="A diagram of a medical tes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5059930" name="Picture 2" descr="A diagram of a medical test&#10;&#10;Description automatically generated with medium confidence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2272" cy="32508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40"/>
    </w:p>
    <w:p w14:paraId="5A125BE6" w14:textId="3BEB52B9" w:rsidR="00744ECF" w:rsidRDefault="00C007E3" w:rsidP="001F62ED">
      <w:pPr>
        <w:pStyle w:val="Heading1"/>
      </w:pPr>
      <w:bookmarkStart w:id="41" w:name="_Toc164330912"/>
      <w:r>
        <w:rPr>
          <w:noProof/>
        </w:rPr>
        <w:lastRenderedPageBreak/>
        <w:drawing>
          <wp:inline distT="0" distB="0" distL="0" distR="0" wp14:anchorId="08B38E0C" wp14:editId="0B05A644">
            <wp:extent cx="5385732" cy="3357127"/>
            <wp:effectExtent l="0" t="0" r="0" b="0"/>
            <wp:docPr id="2004179778" name="Picture 3" descr="A diagram of a tes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04179778" name="Picture 3" descr="A diagram of a test&#10;&#10;Description automatically generated with medium confidence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11643" cy="33732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41"/>
    </w:p>
    <w:p w14:paraId="5E734A4D" w14:textId="0416D763" w:rsidR="005637CA" w:rsidRPr="00391B82" w:rsidRDefault="005637CA" w:rsidP="005637CA">
      <w:pPr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t>Thursday</w:t>
      </w:r>
      <w:r w:rsidRPr="00391B82">
        <w:rPr>
          <w:rFonts w:ascii="Calibri" w:hAnsi="Calibri" w:cs="Calibri"/>
          <w:b/>
        </w:rPr>
        <w:t xml:space="preserve">, </w:t>
      </w:r>
      <w:r>
        <w:rPr>
          <w:rFonts w:ascii="Calibri" w:hAnsi="Calibri" w:cs="Calibri"/>
          <w:b/>
        </w:rPr>
        <w:t>April 18</w:t>
      </w:r>
      <w:r w:rsidRPr="00391B82">
        <w:rPr>
          <w:rFonts w:ascii="Calibri" w:hAnsi="Calibri" w:cs="Calibri"/>
          <w:b/>
        </w:rPr>
        <w:t>, 2024</w:t>
      </w:r>
    </w:p>
    <w:p w14:paraId="07F66788" w14:textId="77777777" w:rsidR="005637CA" w:rsidRDefault="005637CA" w:rsidP="005637CA">
      <w:pPr>
        <w:rPr>
          <w:b/>
          <w:color w:val="FF84D0"/>
          <w:sz w:val="18"/>
          <w:szCs w:val="18"/>
        </w:rPr>
      </w:pPr>
      <w:r w:rsidRPr="00BC591D">
        <w:rPr>
          <w:b/>
          <w:color w:val="FF84D0"/>
          <w:sz w:val="18"/>
          <w:szCs w:val="18"/>
        </w:rPr>
        <w:t xml:space="preserve">To Do: </w:t>
      </w:r>
    </w:p>
    <w:p w14:paraId="2DF5FCD4" w14:textId="01E50C70" w:rsidR="00744ECF" w:rsidRDefault="009A2517" w:rsidP="001F62ED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>1st</w:t>
      </w:r>
      <w:r w:rsidR="005637CA">
        <w:rPr>
          <w:b/>
        </w:rPr>
        <w:t xml:space="preserve"> day of serial dilution</w:t>
      </w:r>
    </w:p>
    <w:p w14:paraId="4E372C92" w14:textId="7BCB4C51" w:rsidR="00242196" w:rsidRPr="005637CA" w:rsidRDefault="00242196" w:rsidP="001F62ED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>Day 0 plates count</w:t>
      </w:r>
    </w:p>
    <w:p w14:paraId="0B233E54" w14:textId="77777777" w:rsidR="005637CA" w:rsidRDefault="005637CA" w:rsidP="005637CA">
      <w:pPr>
        <w:pStyle w:val="Heading2"/>
      </w:pPr>
      <w:bookmarkStart w:id="42" w:name="_Toc164330913"/>
      <w:r>
        <w:t>Protocol for Freshwater Survival Assay</w:t>
      </w:r>
      <w:bookmarkEnd w:id="42"/>
    </w:p>
    <w:p w14:paraId="621ACC51" w14:textId="77777777" w:rsidR="005637CA" w:rsidRPr="005637CA" w:rsidRDefault="005637CA" w:rsidP="005637CA">
      <w:pPr>
        <w:pStyle w:val="ListParagraph"/>
        <w:numPr>
          <w:ilvl w:val="0"/>
          <w:numId w:val="45"/>
        </w:numPr>
        <w:rPr>
          <w:b/>
          <w:bCs/>
        </w:rPr>
      </w:pPr>
      <w:r w:rsidRPr="005637CA">
        <w:rPr>
          <w:b/>
          <w:bCs/>
        </w:rPr>
        <w:t xml:space="preserve">Prep sterile setup for assay with these materials: reservoir, sterile multichannel pipettes (5-20uL and 50-300uL) sterile 96 well plate and sterile PBS. </w:t>
      </w:r>
    </w:p>
    <w:p w14:paraId="391D3B48" w14:textId="77777777" w:rsidR="005637CA" w:rsidRPr="005637CA" w:rsidRDefault="005637CA" w:rsidP="005637CA">
      <w:pPr>
        <w:pStyle w:val="ListParagraph"/>
        <w:numPr>
          <w:ilvl w:val="0"/>
          <w:numId w:val="45"/>
        </w:numPr>
        <w:rPr>
          <w:b/>
          <w:bCs/>
        </w:rPr>
      </w:pPr>
      <w:proofErr w:type="spellStart"/>
      <w:r w:rsidRPr="005637CA">
        <w:rPr>
          <w:b/>
          <w:bCs/>
        </w:rPr>
        <w:t>Aspectically</w:t>
      </w:r>
      <w:proofErr w:type="spellEnd"/>
      <w:r w:rsidRPr="005637CA">
        <w:rPr>
          <w:b/>
          <w:bCs/>
        </w:rPr>
        <w:t xml:space="preserve">, pour about 5-10 mL of sterile PBS into reservoir. </w:t>
      </w:r>
    </w:p>
    <w:p w14:paraId="31781CAA" w14:textId="77777777" w:rsidR="005637CA" w:rsidRPr="005637CA" w:rsidRDefault="005637CA" w:rsidP="005637CA">
      <w:pPr>
        <w:pStyle w:val="ListParagraph"/>
        <w:numPr>
          <w:ilvl w:val="0"/>
          <w:numId w:val="45"/>
        </w:numPr>
        <w:rPr>
          <w:b/>
          <w:bCs/>
        </w:rPr>
      </w:pPr>
      <w:r w:rsidRPr="005637CA">
        <w:rPr>
          <w:b/>
          <w:bCs/>
        </w:rPr>
        <w:t xml:space="preserve">Load 18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 of sterile PBS into each “highlighted” column, don’t load PBS into first well of each column since that will be loaded with the cells. </w:t>
      </w:r>
    </w:p>
    <w:p w14:paraId="67F061A0" w14:textId="77777777" w:rsidR="005637CA" w:rsidRPr="005637CA" w:rsidRDefault="005637CA" w:rsidP="005637CA">
      <w:pPr>
        <w:pStyle w:val="ListParagraph"/>
        <w:numPr>
          <w:ilvl w:val="0"/>
          <w:numId w:val="45"/>
        </w:numPr>
        <w:rPr>
          <w:b/>
          <w:bCs/>
        </w:rPr>
      </w:pPr>
      <w:r w:rsidRPr="005637CA">
        <w:rPr>
          <w:b/>
          <w:bCs/>
        </w:rPr>
        <w:t xml:space="preserve">Load 10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 of sample cells into each designated well</w:t>
      </w:r>
    </w:p>
    <w:p w14:paraId="0BDE15FD" w14:textId="77777777" w:rsidR="005637CA" w:rsidRPr="005637CA" w:rsidRDefault="005637CA" w:rsidP="005637CA">
      <w:pPr>
        <w:pStyle w:val="ListParagraph"/>
        <w:numPr>
          <w:ilvl w:val="0"/>
          <w:numId w:val="45"/>
        </w:numPr>
        <w:rPr>
          <w:b/>
          <w:bCs/>
        </w:rPr>
      </w:pPr>
      <w:r w:rsidRPr="005637CA">
        <w:rPr>
          <w:b/>
          <w:bCs/>
        </w:rPr>
        <w:t xml:space="preserve">Using the multichannel, transfer 2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 of the sample cells from the first well into the next well. Repeat this for each well, 1A to 1B. 1B to 1C etc. </w:t>
      </w:r>
    </w:p>
    <w:p w14:paraId="61FE3CBC" w14:textId="77777777" w:rsidR="005637CA" w:rsidRPr="005637CA" w:rsidRDefault="005637CA" w:rsidP="005637CA">
      <w:pPr>
        <w:pStyle w:val="ListParagraph"/>
        <w:numPr>
          <w:ilvl w:val="0"/>
          <w:numId w:val="45"/>
        </w:numPr>
        <w:rPr>
          <w:b/>
          <w:bCs/>
        </w:rPr>
      </w:pPr>
      <w:r w:rsidRPr="005637CA">
        <w:rPr>
          <w:b/>
          <w:bCs/>
        </w:rPr>
        <w:t xml:space="preserve">Once all wells have been diluted (except the first wells), prep 12 plates of CHAH. </w:t>
      </w:r>
    </w:p>
    <w:p w14:paraId="716CF07B" w14:textId="77777777" w:rsidR="005637CA" w:rsidRPr="005637CA" w:rsidRDefault="005637CA" w:rsidP="005637CA">
      <w:pPr>
        <w:pStyle w:val="ListParagraph"/>
        <w:numPr>
          <w:ilvl w:val="0"/>
          <w:numId w:val="45"/>
        </w:numPr>
        <w:rPr>
          <w:b/>
          <w:bCs/>
        </w:rPr>
      </w:pPr>
      <w:r w:rsidRPr="005637CA">
        <w:rPr>
          <w:b/>
          <w:bCs/>
        </w:rPr>
        <w:t xml:space="preserve">Using the 5 – 2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 multichannel, load 1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 of the first column, for example, 1A, 1B, 1C, 1D, 1E, 1F, 1G, 1H, and plate the 1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, holding the plate at </w:t>
      </w:r>
      <w:proofErr w:type="gramStart"/>
      <w:r w:rsidRPr="005637CA">
        <w:rPr>
          <w:b/>
          <w:bCs/>
        </w:rPr>
        <w:t>slant</w:t>
      </w:r>
      <w:proofErr w:type="gramEnd"/>
      <w:r w:rsidRPr="005637CA">
        <w:rPr>
          <w:b/>
          <w:bCs/>
        </w:rPr>
        <w:t xml:space="preserve"> </w:t>
      </w:r>
    </w:p>
    <w:p w14:paraId="7B528602" w14:textId="77777777" w:rsidR="005637CA" w:rsidRPr="005637CA" w:rsidRDefault="005637CA" w:rsidP="005637CA">
      <w:pPr>
        <w:pStyle w:val="ListParagraph"/>
        <w:numPr>
          <w:ilvl w:val="0"/>
          <w:numId w:val="45"/>
        </w:numPr>
        <w:rPr>
          <w:b/>
          <w:bCs/>
        </w:rPr>
      </w:pPr>
      <w:r w:rsidRPr="005637CA">
        <w:rPr>
          <w:b/>
          <w:bCs/>
        </w:rPr>
        <w:t xml:space="preserve">Let the liquid run down the plate, but not too fast!! Can’t allow samples to hit the bottom. </w:t>
      </w:r>
    </w:p>
    <w:p w14:paraId="27EBE726" w14:textId="77777777" w:rsidR="005637CA" w:rsidRDefault="005637CA" w:rsidP="005637CA">
      <w:pPr>
        <w:pStyle w:val="ListParagraph"/>
        <w:numPr>
          <w:ilvl w:val="0"/>
          <w:numId w:val="45"/>
        </w:numPr>
        <w:rPr>
          <w:b/>
          <w:bCs/>
        </w:rPr>
      </w:pPr>
      <w:r w:rsidRPr="005637CA">
        <w:rPr>
          <w:b/>
          <w:bCs/>
        </w:rPr>
        <w:t xml:space="preserve">Once all12 plates are done, incubate plates in 37 degrees Celsius for the next couple of days. </w:t>
      </w:r>
    </w:p>
    <w:p w14:paraId="4D877049" w14:textId="26909782" w:rsidR="00116A36" w:rsidRDefault="00116A36" w:rsidP="00116A36">
      <w:pPr>
        <w:rPr>
          <w:b/>
          <w:bCs/>
        </w:rPr>
      </w:pPr>
      <w:r>
        <w:rPr>
          <w:b/>
          <w:bCs/>
        </w:rPr>
        <w:t xml:space="preserve">Day 0 Plate Pictures: </w:t>
      </w:r>
    </w:p>
    <w:p w14:paraId="6EB098E9" w14:textId="6B4D4E46" w:rsidR="00116A36" w:rsidRPr="00116A36" w:rsidRDefault="00116A36" w:rsidP="00116A36">
      <w:pPr>
        <w:rPr>
          <w:b/>
          <w:bCs/>
        </w:rPr>
      </w:pPr>
      <w:r>
        <w:rPr>
          <w:b/>
          <w:bCs/>
          <w:noProof/>
        </w:rPr>
        <w:lastRenderedPageBreak/>
        <w:drawing>
          <wp:inline distT="0" distB="0" distL="0" distR="0" wp14:anchorId="601AE8E6" wp14:editId="46E4E8CE">
            <wp:extent cx="2359161" cy="3145872"/>
            <wp:effectExtent l="0" t="0" r="3175" b="3810"/>
            <wp:docPr id="1319386663" name="Picture 1" descr="A close-up of a petri dis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9386663" name="Picture 1" descr="A close-up of a petri dish&#10;&#10;Description automatically generated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76205" cy="3168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b/>
          <w:bCs/>
          <w:noProof/>
        </w:rPr>
        <w:drawing>
          <wp:inline distT="0" distB="0" distL="0" distR="0" wp14:anchorId="0FC0D655" wp14:editId="546F24D5">
            <wp:extent cx="2768655" cy="3137483"/>
            <wp:effectExtent l="0" t="0" r="0" b="0"/>
            <wp:docPr id="1571362188" name="Picture 2" descr="A brown plate with white dot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71362188" name="Picture 2" descr="A brown plate with white dots&#10;&#10;Description automatically generated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96905" cy="31694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CA0A7A" w14:textId="0F225973" w:rsidR="00744ECF" w:rsidRDefault="00116A36" w:rsidP="00116A36">
      <w:pPr>
        <w:pStyle w:val="NoSpacing"/>
      </w:pPr>
      <w:r>
        <w:t>Flask 1: Day 0                                      Flask 6: Day 0</w:t>
      </w:r>
    </w:p>
    <w:p w14:paraId="4937F4CC" w14:textId="77777777" w:rsidR="00176A7F" w:rsidRDefault="00176A7F" w:rsidP="00116A36">
      <w:pPr>
        <w:pStyle w:val="NoSpacing"/>
      </w:pPr>
    </w:p>
    <w:p w14:paraId="41FA6553" w14:textId="77777777" w:rsidR="00176A7F" w:rsidRDefault="00176A7F" w:rsidP="00116A36">
      <w:pPr>
        <w:pStyle w:val="NoSpacing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00"/>
        <w:gridCol w:w="1289"/>
        <w:gridCol w:w="1311"/>
        <w:gridCol w:w="1300"/>
        <w:gridCol w:w="1300"/>
        <w:gridCol w:w="1300"/>
        <w:gridCol w:w="1300"/>
      </w:tblGrid>
      <w:tr w:rsidR="00242196" w:rsidRPr="00242196" w14:paraId="6DC0D9EA" w14:textId="77777777" w:rsidTr="00242196">
        <w:trPr>
          <w:trHeight w:val="320"/>
        </w:trPr>
        <w:tc>
          <w:tcPr>
            <w:tcW w:w="1300" w:type="dxa"/>
            <w:noWrap/>
            <w:hideMark/>
          </w:tcPr>
          <w:p w14:paraId="34401955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D0</w:t>
            </w:r>
          </w:p>
        </w:tc>
        <w:tc>
          <w:tcPr>
            <w:tcW w:w="2600" w:type="dxa"/>
            <w:gridSpan w:val="2"/>
            <w:noWrap/>
            <w:hideMark/>
          </w:tcPr>
          <w:p w14:paraId="1A18ADAB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Dilution factor</w:t>
            </w:r>
          </w:p>
        </w:tc>
        <w:tc>
          <w:tcPr>
            <w:tcW w:w="1300" w:type="dxa"/>
            <w:noWrap/>
            <w:hideMark/>
          </w:tcPr>
          <w:p w14:paraId="3FCB4027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</w:p>
        </w:tc>
        <w:tc>
          <w:tcPr>
            <w:tcW w:w="1300" w:type="dxa"/>
            <w:noWrap/>
            <w:hideMark/>
          </w:tcPr>
          <w:p w14:paraId="7368F97F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</w:p>
        </w:tc>
        <w:tc>
          <w:tcPr>
            <w:tcW w:w="1300" w:type="dxa"/>
            <w:noWrap/>
            <w:hideMark/>
          </w:tcPr>
          <w:p w14:paraId="1D387B78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</w:p>
        </w:tc>
        <w:tc>
          <w:tcPr>
            <w:tcW w:w="1300" w:type="dxa"/>
            <w:noWrap/>
            <w:hideMark/>
          </w:tcPr>
          <w:p w14:paraId="1AE56783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</w:p>
        </w:tc>
      </w:tr>
      <w:tr w:rsidR="00242196" w:rsidRPr="00242196" w14:paraId="3B843764" w14:textId="77777777" w:rsidTr="00242196">
        <w:trPr>
          <w:trHeight w:val="320"/>
        </w:trPr>
        <w:tc>
          <w:tcPr>
            <w:tcW w:w="1300" w:type="dxa"/>
            <w:noWrap/>
            <w:hideMark/>
          </w:tcPr>
          <w:p w14:paraId="1A74D13C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column</w:t>
            </w:r>
          </w:p>
        </w:tc>
        <w:tc>
          <w:tcPr>
            <w:tcW w:w="1289" w:type="dxa"/>
            <w:noWrap/>
            <w:hideMark/>
          </w:tcPr>
          <w:p w14:paraId="0E8B9B94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1</w:t>
            </w:r>
          </w:p>
        </w:tc>
        <w:tc>
          <w:tcPr>
            <w:tcW w:w="1311" w:type="dxa"/>
            <w:noWrap/>
            <w:hideMark/>
          </w:tcPr>
          <w:p w14:paraId="1CDC39C2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2</w:t>
            </w:r>
          </w:p>
        </w:tc>
        <w:tc>
          <w:tcPr>
            <w:tcW w:w="1300" w:type="dxa"/>
            <w:noWrap/>
            <w:hideMark/>
          </w:tcPr>
          <w:p w14:paraId="47A09BC5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3</w:t>
            </w:r>
          </w:p>
        </w:tc>
        <w:tc>
          <w:tcPr>
            <w:tcW w:w="1300" w:type="dxa"/>
            <w:noWrap/>
            <w:hideMark/>
          </w:tcPr>
          <w:p w14:paraId="7784BBAA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4</w:t>
            </w:r>
          </w:p>
        </w:tc>
        <w:tc>
          <w:tcPr>
            <w:tcW w:w="1300" w:type="dxa"/>
            <w:noWrap/>
            <w:hideMark/>
          </w:tcPr>
          <w:p w14:paraId="3A206690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5</w:t>
            </w:r>
          </w:p>
        </w:tc>
        <w:tc>
          <w:tcPr>
            <w:tcW w:w="1300" w:type="dxa"/>
            <w:noWrap/>
            <w:hideMark/>
          </w:tcPr>
          <w:p w14:paraId="080B7B42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6</w:t>
            </w:r>
          </w:p>
        </w:tc>
      </w:tr>
      <w:tr w:rsidR="00242196" w:rsidRPr="00242196" w14:paraId="67B15D61" w14:textId="77777777" w:rsidTr="00242196">
        <w:trPr>
          <w:trHeight w:val="320"/>
        </w:trPr>
        <w:tc>
          <w:tcPr>
            <w:tcW w:w="1300" w:type="dxa"/>
            <w:noWrap/>
            <w:hideMark/>
          </w:tcPr>
          <w:p w14:paraId="5A4DDBCE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</w:p>
        </w:tc>
        <w:tc>
          <w:tcPr>
            <w:tcW w:w="1289" w:type="dxa"/>
            <w:noWrap/>
            <w:hideMark/>
          </w:tcPr>
          <w:p w14:paraId="77F65DED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1</w:t>
            </w:r>
          </w:p>
        </w:tc>
        <w:tc>
          <w:tcPr>
            <w:tcW w:w="1311" w:type="dxa"/>
            <w:noWrap/>
            <w:hideMark/>
          </w:tcPr>
          <w:p w14:paraId="417E431C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.1</w:t>
            </w:r>
          </w:p>
        </w:tc>
        <w:tc>
          <w:tcPr>
            <w:tcW w:w="1300" w:type="dxa"/>
            <w:noWrap/>
            <w:hideMark/>
          </w:tcPr>
          <w:p w14:paraId="23E1664F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.01</w:t>
            </w:r>
          </w:p>
        </w:tc>
        <w:tc>
          <w:tcPr>
            <w:tcW w:w="1300" w:type="dxa"/>
            <w:noWrap/>
            <w:hideMark/>
          </w:tcPr>
          <w:p w14:paraId="191EB613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.001</w:t>
            </w:r>
          </w:p>
        </w:tc>
        <w:tc>
          <w:tcPr>
            <w:tcW w:w="1300" w:type="dxa"/>
            <w:noWrap/>
            <w:hideMark/>
          </w:tcPr>
          <w:p w14:paraId="4A3BB46B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.0001</w:t>
            </w:r>
          </w:p>
        </w:tc>
        <w:tc>
          <w:tcPr>
            <w:tcW w:w="1300" w:type="dxa"/>
            <w:noWrap/>
            <w:hideMark/>
          </w:tcPr>
          <w:p w14:paraId="6F854B94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.00001</w:t>
            </w:r>
          </w:p>
        </w:tc>
      </w:tr>
      <w:tr w:rsidR="00242196" w:rsidRPr="00242196" w14:paraId="425E8371" w14:textId="77777777" w:rsidTr="00242196">
        <w:trPr>
          <w:trHeight w:val="320"/>
        </w:trPr>
        <w:tc>
          <w:tcPr>
            <w:tcW w:w="1300" w:type="dxa"/>
            <w:noWrap/>
            <w:hideMark/>
          </w:tcPr>
          <w:p w14:paraId="1A5852BE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1A</w:t>
            </w:r>
          </w:p>
        </w:tc>
        <w:tc>
          <w:tcPr>
            <w:tcW w:w="1289" w:type="dxa"/>
            <w:noWrap/>
            <w:hideMark/>
          </w:tcPr>
          <w:p w14:paraId="496B0A34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11" w:type="dxa"/>
            <w:noWrap/>
            <w:hideMark/>
          </w:tcPr>
          <w:p w14:paraId="2A735C29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00" w:type="dxa"/>
            <w:noWrap/>
            <w:hideMark/>
          </w:tcPr>
          <w:p w14:paraId="26A3609F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00" w:type="dxa"/>
            <w:noWrap/>
            <w:hideMark/>
          </w:tcPr>
          <w:p w14:paraId="64BE716D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102</w:t>
            </w:r>
          </w:p>
        </w:tc>
        <w:tc>
          <w:tcPr>
            <w:tcW w:w="1300" w:type="dxa"/>
            <w:noWrap/>
            <w:hideMark/>
          </w:tcPr>
          <w:p w14:paraId="79124F3E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26</w:t>
            </w:r>
          </w:p>
        </w:tc>
        <w:tc>
          <w:tcPr>
            <w:tcW w:w="1300" w:type="dxa"/>
            <w:noWrap/>
            <w:hideMark/>
          </w:tcPr>
          <w:p w14:paraId="4E76E5E6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</w:t>
            </w:r>
          </w:p>
        </w:tc>
      </w:tr>
      <w:tr w:rsidR="00242196" w:rsidRPr="00242196" w14:paraId="4335BD5D" w14:textId="77777777" w:rsidTr="00242196">
        <w:trPr>
          <w:trHeight w:val="320"/>
        </w:trPr>
        <w:tc>
          <w:tcPr>
            <w:tcW w:w="1300" w:type="dxa"/>
            <w:noWrap/>
            <w:hideMark/>
          </w:tcPr>
          <w:p w14:paraId="3EE56C8E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1B</w:t>
            </w:r>
          </w:p>
        </w:tc>
        <w:tc>
          <w:tcPr>
            <w:tcW w:w="1289" w:type="dxa"/>
            <w:noWrap/>
            <w:hideMark/>
          </w:tcPr>
          <w:p w14:paraId="028249A6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11" w:type="dxa"/>
            <w:noWrap/>
            <w:hideMark/>
          </w:tcPr>
          <w:p w14:paraId="5B501269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00" w:type="dxa"/>
            <w:noWrap/>
            <w:hideMark/>
          </w:tcPr>
          <w:p w14:paraId="29DF2D53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00" w:type="dxa"/>
            <w:noWrap/>
            <w:hideMark/>
          </w:tcPr>
          <w:p w14:paraId="71DA9833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49</w:t>
            </w:r>
          </w:p>
        </w:tc>
        <w:tc>
          <w:tcPr>
            <w:tcW w:w="1300" w:type="dxa"/>
            <w:noWrap/>
            <w:hideMark/>
          </w:tcPr>
          <w:p w14:paraId="6A0DCE91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12</w:t>
            </w:r>
          </w:p>
        </w:tc>
        <w:tc>
          <w:tcPr>
            <w:tcW w:w="1300" w:type="dxa"/>
            <w:noWrap/>
            <w:hideMark/>
          </w:tcPr>
          <w:p w14:paraId="2EBA7C0D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</w:t>
            </w:r>
          </w:p>
        </w:tc>
      </w:tr>
      <w:tr w:rsidR="00242196" w:rsidRPr="00242196" w14:paraId="4FF79E60" w14:textId="77777777" w:rsidTr="00242196">
        <w:trPr>
          <w:trHeight w:val="320"/>
        </w:trPr>
        <w:tc>
          <w:tcPr>
            <w:tcW w:w="1300" w:type="dxa"/>
            <w:noWrap/>
            <w:hideMark/>
          </w:tcPr>
          <w:p w14:paraId="7FAE6CED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2A</w:t>
            </w:r>
          </w:p>
        </w:tc>
        <w:tc>
          <w:tcPr>
            <w:tcW w:w="1289" w:type="dxa"/>
            <w:noWrap/>
            <w:hideMark/>
          </w:tcPr>
          <w:p w14:paraId="6195BFA0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11" w:type="dxa"/>
            <w:noWrap/>
            <w:hideMark/>
          </w:tcPr>
          <w:p w14:paraId="48E53CCF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00" w:type="dxa"/>
            <w:noWrap/>
            <w:hideMark/>
          </w:tcPr>
          <w:p w14:paraId="1D5AA951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00" w:type="dxa"/>
            <w:noWrap/>
            <w:hideMark/>
          </w:tcPr>
          <w:p w14:paraId="3A1E5348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00" w:type="dxa"/>
            <w:noWrap/>
            <w:hideMark/>
          </w:tcPr>
          <w:p w14:paraId="386DB63E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52</w:t>
            </w:r>
          </w:p>
        </w:tc>
        <w:tc>
          <w:tcPr>
            <w:tcW w:w="1300" w:type="dxa"/>
            <w:noWrap/>
            <w:hideMark/>
          </w:tcPr>
          <w:p w14:paraId="63F52E21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</w:t>
            </w:r>
          </w:p>
        </w:tc>
      </w:tr>
      <w:tr w:rsidR="00242196" w:rsidRPr="00242196" w14:paraId="25D802F7" w14:textId="77777777" w:rsidTr="00242196">
        <w:trPr>
          <w:trHeight w:val="320"/>
        </w:trPr>
        <w:tc>
          <w:tcPr>
            <w:tcW w:w="1300" w:type="dxa"/>
            <w:noWrap/>
            <w:hideMark/>
          </w:tcPr>
          <w:p w14:paraId="6983A269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2B</w:t>
            </w:r>
          </w:p>
        </w:tc>
        <w:tc>
          <w:tcPr>
            <w:tcW w:w="1289" w:type="dxa"/>
            <w:noWrap/>
            <w:hideMark/>
          </w:tcPr>
          <w:p w14:paraId="79FA98AB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11" w:type="dxa"/>
            <w:noWrap/>
            <w:hideMark/>
          </w:tcPr>
          <w:p w14:paraId="1DBFC1FF" w14:textId="77777777" w:rsidR="00242196" w:rsidRPr="00242196" w:rsidRDefault="00242196">
            <w:pPr>
              <w:rPr>
                <w:rFonts w:ascii="Calibri" w:hAnsi="Calibri" w:cs="Calibri"/>
                <w:b/>
                <w:bCs/>
              </w:rPr>
            </w:pPr>
            <w:r w:rsidRPr="00242196">
              <w:rPr>
                <w:rFonts w:ascii="Calibri" w:hAnsi="Calibri" w:cs="Calibri"/>
                <w:b/>
                <w:bCs/>
              </w:rPr>
              <w:t>TMTC</w:t>
            </w:r>
          </w:p>
        </w:tc>
        <w:tc>
          <w:tcPr>
            <w:tcW w:w="1300" w:type="dxa"/>
            <w:noWrap/>
            <w:hideMark/>
          </w:tcPr>
          <w:p w14:paraId="60822070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00" w:type="dxa"/>
            <w:noWrap/>
            <w:hideMark/>
          </w:tcPr>
          <w:p w14:paraId="7B23497E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00" w:type="dxa"/>
            <w:noWrap/>
            <w:hideMark/>
          </w:tcPr>
          <w:p w14:paraId="13C75AB1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42</w:t>
            </w:r>
          </w:p>
        </w:tc>
        <w:tc>
          <w:tcPr>
            <w:tcW w:w="1300" w:type="dxa"/>
            <w:noWrap/>
            <w:hideMark/>
          </w:tcPr>
          <w:p w14:paraId="61EEEBC6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</w:t>
            </w:r>
          </w:p>
        </w:tc>
      </w:tr>
      <w:tr w:rsidR="00242196" w:rsidRPr="00242196" w14:paraId="21929CD9" w14:textId="77777777" w:rsidTr="00242196">
        <w:trPr>
          <w:trHeight w:val="320"/>
        </w:trPr>
        <w:tc>
          <w:tcPr>
            <w:tcW w:w="1300" w:type="dxa"/>
            <w:noWrap/>
            <w:hideMark/>
          </w:tcPr>
          <w:p w14:paraId="6AF6971E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3A</w:t>
            </w:r>
          </w:p>
        </w:tc>
        <w:tc>
          <w:tcPr>
            <w:tcW w:w="1289" w:type="dxa"/>
            <w:noWrap/>
            <w:hideMark/>
          </w:tcPr>
          <w:p w14:paraId="11104E7D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11" w:type="dxa"/>
            <w:noWrap/>
            <w:hideMark/>
          </w:tcPr>
          <w:p w14:paraId="399FDD2A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00" w:type="dxa"/>
            <w:noWrap/>
            <w:hideMark/>
          </w:tcPr>
          <w:p w14:paraId="44F4603C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00" w:type="dxa"/>
            <w:noWrap/>
            <w:hideMark/>
          </w:tcPr>
          <w:p w14:paraId="6E1CBEAD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00" w:type="dxa"/>
            <w:noWrap/>
            <w:hideMark/>
          </w:tcPr>
          <w:p w14:paraId="5FCBEDBA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46</w:t>
            </w:r>
          </w:p>
        </w:tc>
        <w:tc>
          <w:tcPr>
            <w:tcW w:w="1300" w:type="dxa"/>
            <w:noWrap/>
            <w:hideMark/>
          </w:tcPr>
          <w:p w14:paraId="2D6BF494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</w:t>
            </w:r>
          </w:p>
        </w:tc>
      </w:tr>
      <w:tr w:rsidR="00242196" w:rsidRPr="00242196" w14:paraId="7A79A2BB" w14:textId="77777777" w:rsidTr="00242196">
        <w:trPr>
          <w:trHeight w:val="320"/>
        </w:trPr>
        <w:tc>
          <w:tcPr>
            <w:tcW w:w="1300" w:type="dxa"/>
            <w:noWrap/>
            <w:hideMark/>
          </w:tcPr>
          <w:p w14:paraId="1097E476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3B</w:t>
            </w:r>
          </w:p>
        </w:tc>
        <w:tc>
          <w:tcPr>
            <w:tcW w:w="1289" w:type="dxa"/>
            <w:noWrap/>
            <w:hideMark/>
          </w:tcPr>
          <w:p w14:paraId="2E243C1D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11" w:type="dxa"/>
            <w:noWrap/>
            <w:hideMark/>
          </w:tcPr>
          <w:p w14:paraId="3F22F5AF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00" w:type="dxa"/>
            <w:noWrap/>
            <w:hideMark/>
          </w:tcPr>
          <w:p w14:paraId="3B38098D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00" w:type="dxa"/>
            <w:noWrap/>
            <w:hideMark/>
          </w:tcPr>
          <w:p w14:paraId="6FD32AEE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00" w:type="dxa"/>
            <w:noWrap/>
            <w:hideMark/>
          </w:tcPr>
          <w:p w14:paraId="1322DBF5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43</w:t>
            </w:r>
          </w:p>
        </w:tc>
        <w:tc>
          <w:tcPr>
            <w:tcW w:w="1300" w:type="dxa"/>
            <w:noWrap/>
            <w:hideMark/>
          </w:tcPr>
          <w:p w14:paraId="3B5D0445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</w:t>
            </w:r>
          </w:p>
        </w:tc>
      </w:tr>
      <w:tr w:rsidR="00242196" w:rsidRPr="00242196" w14:paraId="3CE5F259" w14:textId="77777777" w:rsidTr="00242196">
        <w:trPr>
          <w:trHeight w:val="320"/>
        </w:trPr>
        <w:tc>
          <w:tcPr>
            <w:tcW w:w="1300" w:type="dxa"/>
            <w:noWrap/>
            <w:hideMark/>
          </w:tcPr>
          <w:p w14:paraId="2764CDB5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4A</w:t>
            </w:r>
          </w:p>
        </w:tc>
        <w:tc>
          <w:tcPr>
            <w:tcW w:w="1289" w:type="dxa"/>
            <w:noWrap/>
            <w:hideMark/>
          </w:tcPr>
          <w:p w14:paraId="61345046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11" w:type="dxa"/>
            <w:noWrap/>
            <w:hideMark/>
          </w:tcPr>
          <w:p w14:paraId="2EF87E20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55</w:t>
            </w:r>
          </w:p>
        </w:tc>
        <w:tc>
          <w:tcPr>
            <w:tcW w:w="1300" w:type="dxa"/>
            <w:noWrap/>
            <w:hideMark/>
          </w:tcPr>
          <w:p w14:paraId="0E0B4C4C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3</w:t>
            </w:r>
          </w:p>
        </w:tc>
        <w:tc>
          <w:tcPr>
            <w:tcW w:w="1300" w:type="dxa"/>
            <w:noWrap/>
            <w:hideMark/>
          </w:tcPr>
          <w:p w14:paraId="627ABBB3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</w:t>
            </w:r>
          </w:p>
        </w:tc>
        <w:tc>
          <w:tcPr>
            <w:tcW w:w="1300" w:type="dxa"/>
            <w:noWrap/>
            <w:hideMark/>
          </w:tcPr>
          <w:p w14:paraId="197FB5CB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</w:t>
            </w:r>
          </w:p>
        </w:tc>
        <w:tc>
          <w:tcPr>
            <w:tcW w:w="1300" w:type="dxa"/>
            <w:noWrap/>
            <w:hideMark/>
          </w:tcPr>
          <w:p w14:paraId="536DF893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</w:t>
            </w:r>
          </w:p>
        </w:tc>
      </w:tr>
      <w:tr w:rsidR="00242196" w:rsidRPr="00242196" w14:paraId="2C243F05" w14:textId="77777777" w:rsidTr="00242196">
        <w:trPr>
          <w:trHeight w:val="320"/>
        </w:trPr>
        <w:tc>
          <w:tcPr>
            <w:tcW w:w="1300" w:type="dxa"/>
            <w:noWrap/>
            <w:hideMark/>
          </w:tcPr>
          <w:p w14:paraId="5C8F1D18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4B</w:t>
            </w:r>
          </w:p>
        </w:tc>
        <w:tc>
          <w:tcPr>
            <w:tcW w:w="1289" w:type="dxa"/>
            <w:noWrap/>
            <w:hideMark/>
          </w:tcPr>
          <w:p w14:paraId="795BF69C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11" w:type="dxa"/>
            <w:noWrap/>
            <w:hideMark/>
          </w:tcPr>
          <w:p w14:paraId="5810B728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56</w:t>
            </w:r>
          </w:p>
        </w:tc>
        <w:tc>
          <w:tcPr>
            <w:tcW w:w="1300" w:type="dxa"/>
            <w:noWrap/>
            <w:hideMark/>
          </w:tcPr>
          <w:p w14:paraId="144F565F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15</w:t>
            </w:r>
          </w:p>
        </w:tc>
        <w:tc>
          <w:tcPr>
            <w:tcW w:w="1300" w:type="dxa"/>
            <w:noWrap/>
            <w:hideMark/>
          </w:tcPr>
          <w:p w14:paraId="42B13003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</w:t>
            </w:r>
          </w:p>
        </w:tc>
        <w:tc>
          <w:tcPr>
            <w:tcW w:w="1300" w:type="dxa"/>
            <w:noWrap/>
            <w:hideMark/>
          </w:tcPr>
          <w:p w14:paraId="228BB118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</w:t>
            </w:r>
          </w:p>
        </w:tc>
        <w:tc>
          <w:tcPr>
            <w:tcW w:w="1300" w:type="dxa"/>
            <w:noWrap/>
            <w:hideMark/>
          </w:tcPr>
          <w:p w14:paraId="64159C90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</w:t>
            </w:r>
          </w:p>
        </w:tc>
      </w:tr>
      <w:tr w:rsidR="00242196" w:rsidRPr="00242196" w14:paraId="49E8C37C" w14:textId="77777777" w:rsidTr="00242196">
        <w:trPr>
          <w:trHeight w:val="320"/>
        </w:trPr>
        <w:tc>
          <w:tcPr>
            <w:tcW w:w="1300" w:type="dxa"/>
            <w:noWrap/>
            <w:hideMark/>
          </w:tcPr>
          <w:p w14:paraId="05925C37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5A</w:t>
            </w:r>
          </w:p>
        </w:tc>
        <w:tc>
          <w:tcPr>
            <w:tcW w:w="1289" w:type="dxa"/>
            <w:noWrap/>
            <w:hideMark/>
          </w:tcPr>
          <w:p w14:paraId="5AE862B3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11" w:type="dxa"/>
            <w:noWrap/>
            <w:hideMark/>
          </w:tcPr>
          <w:p w14:paraId="201F5A20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74</w:t>
            </w:r>
          </w:p>
        </w:tc>
        <w:tc>
          <w:tcPr>
            <w:tcW w:w="1300" w:type="dxa"/>
            <w:noWrap/>
            <w:hideMark/>
          </w:tcPr>
          <w:p w14:paraId="6DD14315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14</w:t>
            </w:r>
          </w:p>
        </w:tc>
        <w:tc>
          <w:tcPr>
            <w:tcW w:w="1300" w:type="dxa"/>
            <w:noWrap/>
            <w:hideMark/>
          </w:tcPr>
          <w:p w14:paraId="10076515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</w:t>
            </w:r>
          </w:p>
        </w:tc>
        <w:tc>
          <w:tcPr>
            <w:tcW w:w="1300" w:type="dxa"/>
            <w:noWrap/>
            <w:hideMark/>
          </w:tcPr>
          <w:p w14:paraId="06BD920D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</w:t>
            </w:r>
          </w:p>
        </w:tc>
        <w:tc>
          <w:tcPr>
            <w:tcW w:w="1300" w:type="dxa"/>
            <w:noWrap/>
            <w:hideMark/>
          </w:tcPr>
          <w:p w14:paraId="3198B1C6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</w:t>
            </w:r>
          </w:p>
        </w:tc>
      </w:tr>
      <w:tr w:rsidR="00242196" w:rsidRPr="00242196" w14:paraId="12D14A98" w14:textId="77777777" w:rsidTr="00242196">
        <w:trPr>
          <w:trHeight w:val="320"/>
        </w:trPr>
        <w:tc>
          <w:tcPr>
            <w:tcW w:w="1300" w:type="dxa"/>
            <w:noWrap/>
            <w:hideMark/>
          </w:tcPr>
          <w:p w14:paraId="01A03BA0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5B</w:t>
            </w:r>
          </w:p>
        </w:tc>
        <w:tc>
          <w:tcPr>
            <w:tcW w:w="1289" w:type="dxa"/>
            <w:noWrap/>
            <w:hideMark/>
          </w:tcPr>
          <w:p w14:paraId="7B1C18DA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11" w:type="dxa"/>
            <w:noWrap/>
            <w:hideMark/>
          </w:tcPr>
          <w:p w14:paraId="7FF25815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70</w:t>
            </w:r>
          </w:p>
        </w:tc>
        <w:tc>
          <w:tcPr>
            <w:tcW w:w="1300" w:type="dxa"/>
            <w:noWrap/>
            <w:hideMark/>
          </w:tcPr>
          <w:p w14:paraId="0F2A10CC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7</w:t>
            </w:r>
          </w:p>
        </w:tc>
        <w:tc>
          <w:tcPr>
            <w:tcW w:w="1300" w:type="dxa"/>
            <w:noWrap/>
            <w:hideMark/>
          </w:tcPr>
          <w:p w14:paraId="5BD31CA1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</w:t>
            </w:r>
          </w:p>
        </w:tc>
        <w:tc>
          <w:tcPr>
            <w:tcW w:w="1300" w:type="dxa"/>
            <w:noWrap/>
            <w:hideMark/>
          </w:tcPr>
          <w:p w14:paraId="4CFE2102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</w:t>
            </w:r>
          </w:p>
        </w:tc>
        <w:tc>
          <w:tcPr>
            <w:tcW w:w="1300" w:type="dxa"/>
            <w:noWrap/>
            <w:hideMark/>
          </w:tcPr>
          <w:p w14:paraId="4C451F5F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</w:t>
            </w:r>
          </w:p>
        </w:tc>
      </w:tr>
      <w:tr w:rsidR="00242196" w:rsidRPr="00242196" w14:paraId="10C75623" w14:textId="77777777" w:rsidTr="00242196">
        <w:trPr>
          <w:trHeight w:val="320"/>
        </w:trPr>
        <w:tc>
          <w:tcPr>
            <w:tcW w:w="1300" w:type="dxa"/>
            <w:noWrap/>
            <w:hideMark/>
          </w:tcPr>
          <w:p w14:paraId="02275CD9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6A</w:t>
            </w:r>
          </w:p>
        </w:tc>
        <w:tc>
          <w:tcPr>
            <w:tcW w:w="1289" w:type="dxa"/>
            <w:noWrap/>
            <w:hideMark/>
          </w:tcPr>
          <w:p w14:paraId="3B21AA14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11" w:type="dxa"/>
            <w:noWrap/>
            <w:hideMark/>
          </w:tcPr>
          <w:p w14:paraId="1586926B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76</w:t>
            </w:r>
          </w:p>
        </w:tc>
        <w:tc>
          <w:tcPr>
            <w:tcW w:w="1300" w:type="dxa"/>
            <w:noWrap/>
            <w:hideMark/>
          </w:tcPr>
          <w:p w14:paraId="66ABD27C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14</w:t>
            </w:r>
          </w:p>
        </w:tc>
        <w:tc>
          <w:tcPr>
            <w:tcW w:w="1300" w:type="dxa"/>
            <w:noWrap/>
            <w:hideMark/>
          </w:tcPr>
          <w:p w14:paraId="68B6C10D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</w:t>
            </w:r>
          </w:p>
        </w:tc>
        <w:tc>
          <w:tcPr>
            <w:tcW w:w="1300" w:type="dxa"/>
            <w:noWrap/>
            <w:hideMark/>
          </w:tcPr>
          <w:p w14:paraId="4619000A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</w:t>
            </w:r>
          </w:p>
        </w:tc>
        <w:tc>
          <w:tcPr>
            <w:tcW w:w="1300" w:type="dxa"/>
            <w:noWrap/>
            <w:hideMark/>
          </w:tcPr>
          <w:p w14:paraId="48236430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</w:t>
            </w:r>
          </w:p>
        </w:tc>
      </w:tr>
      <w:tr w:rsidR="00242196" w:rsidRPr="00242196" w14:paraId="503B14BE" w14:textId="77777777" w:rsidTr="00242196">
        <w:trPr>
          <w:trHeight w:val="320"/>
        </w:trPr>
        <w:tc>
          <w:tcPr>
            <w:tcW w:w="1300" w:type="dxa"/>
            <w:noWrap/>
            <w:hideMark/>
          </w:tcPr>
          <w:p w14:paraId="4A40483E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6B</w:t>
            </w:r>
          </w:p>
        </w:tc>
        <w:tc>
          <w:tcPr>
            <w:tcW w:w="1289" w:type="dxa"/>
            <w:noWrap/>
            <w:hideMark/>
          </w:tcPr>
          <w:p w14:paraId="1F204FF6" w14:textId="77777777" w:rsidR="00242196" w:rsidRPr="00242196" w:rsidRDefault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TMTC</w:t>
            </w:r>
          </w:p>
        </w:tc>
        <w:tc>
          <w:tcPr>
            <w:tcW w:w="1311" w:type="dxa"/>
            <w:noWrap/>
            <w:hideMark/>
          </w:tcPr>
          <w:p w14:paraId="35A85740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69</w:t>
            </w:r>
          </w:p>
        </w:tc>
        <w:tc>
          <w:tcPr>
            <w:tcW w:w="1300" w:type="dxa"/>
            <w:noWrap/>
            <w:hideMark/>
          </w:tcPr>
          <w:p w14:paraId="162805A6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16</w:t>
            </w:r>
          </w:p>
        </w:tc>
        <w:tc>
          <w:tcPr>
            <w:tcW w:w="1300" w:type="dxa"/>
            <w:noWrap/>
            <w:hideMark/>
          </w:tcPr>
          <w:p w14:paraId="186D6B27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</w:t>
            </w:r>
          </w:p>
        </w:tc>
        <w:tc>
          <w:tcPr>
            <w:tcW w:w="1300" w:type="dxa"/>
            <w:noWrap/>
            <w:hideMark/>
          </w:tcPr>
          <w:p w14:paraId="38B47356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</w:t>
            </w:r>
          </w:p>
        </w:tc>
        <w:tc>
          <w:tcPr>
            <w:tcW w:w="1300" w:type="dxa"/>
            <w:noWrap/>
            <w:hideMark/>
          </w:tcPr>
          <w:p w14:paraId="7DB97E9C" w14:textId="77777777" w:rsidR="00242196" w:rsidRPr="00242196" w:rsidRDefault="00242196" w:rsidP="00242196">
            <w:pPr>
              <w:rPr>
                <w:rFonts w:ascii="Calibri" w:hAnsi="Calibri" w:cs="Calibri"/>
                <w:b/>
              </w:rPr>
            </w:pPr>
            <w:r w:rsidRPr="00242196">
              <w:rPr>
                <w:rFonts w:ascii="Calibri" w:hAnsi="Calibri" w:cs="Calibri"/>
                <w:b/>
              </w:rPr>
              <w:t>0</w:t>
            </w:r>
          </w:p>
        </w:tc>
      </w:tr>
    </w:tbl>
    <w:p w14:paraId="45F14CA8" w14:textId="77777777" w:rsidR="00242196" w:rsidRDefault="00242196" w:rsidP="00242196">
      <w:pPr>
        <w:rPr>
          <w:rFonts w:ascii="Calibri" w:hAnsi="Calibri" w:cs="Calibri"/>
          <w:b/>
        </w:rPr>
      </w:pPr>
    </w:p>
    <w:p w14:paraId="5E428FE7" w14:textId="77777777" w:rsidR="00242196" w:rsidRDefault="00242196" w:rsidP="00242196">
      <w:pPr>
        <w:rPr>
          <w:rFonts w:ascii="Calibri" w:hAnsi="Calibri" w:cs="Calibri"/>
          <w:b/>
        </w:rPr>
      </w:pPr>
    </w:p>
    <w:p w14:paraId="5D888A6A" w14:textId="77777777" w:rsidR="00242196" w:rsidRDefault="00242196" w:rsidP="00242196">
      <w:pPr>
        <w:rPr>
          <w:rFonts w:ascii="Calibri" w:hAnsi="Calibri" w:cs="Calibri"/>
          <w:b/>
        </w:rPr>
      </w:pPr>
    </w:p>
    <w:p w14:paraId="6F998AB2" w14:textId="77777777" w:rsidR="00242196" w:rsidRDefault="00242196" w:rsidP="00242196">
      <w:pPr>
        <w:rPr>
          <w:rFonts w:ascii="Calibri" w:hAnsi="Calibri" w:cs="Calibri"/>
          <w:b/>
        </w:rPr>
      </w:pPr>
    </w:p>
    <w:p w14:paraId="4A9DA2B1" w14:textId="77777777" w:rsidR="00242196" w:rsidRDefault="00242196" w:rsidP="00242196">
      <w:pPr>
        <w:rPr>
          <w:rFonts w:ascii="Calibri" w:hAnsi="Calibri" w:cs="Calibri"/>
          <w:b/>
        </w:rPr>
      </w:pPr>
    </w:p>
    <w:p w14:paraId="284B62BB" w14:textId="77777777" w:rsidR="00242196" w:rsidRDefault="00242196" w:rsidP="00242196">
      <w:pPr>
        <w:rPr>
          <w:rFonts w:ascii="Calibri" w:hAnsi="Calibri" w:cs="Calibri"/>
          <w:b/>
        </w:rPr>
      </w:pPr>
    </w:p>
    <w:p w14:paraId="6F3D99EA" w14:textId="77777777" w:rsidR="00242196" w:rsidRDefault="00242196" w:rsidP="00242196">
      <w:pPr>
        <w:rPr>
          <w:rFonts w:ascii="Calibri" w:hAnsi="Calibri" w:cs="Calibri"/>
          <w:b/>
        </w:rPr>
      </w:pPr>
    </w:p>
    <w:p w14:paraId="14580EE7" w14:textId="77777777" w:rsidR="00242196" w:rsidRDefault="00242196" w:rsidP="00242196">
      <w:pPr>
        <w:rPr>
          <w:rFonts w:ascii="Calibri" w:hAnsi="Calibri" w:cs="Calibri"/>
          <w:b/>
        </w:rPr>
      </w:pPr>
    </w:p>
    <w:p w14:paraId="72F00FA4" w14:textId="77777777" w:rsidR="00242196" w:rsidRDefault="00242196" w:rsidP="00242196">
      <w:pPr>
        <w:rPr>
          <w:rFonts w:ascii="Calibri" w:hAnsi="Calibri" w:cs="Calibri"/>
          <w:b/>
        </w:rPr>
      </w:pPr>
    </w:p>
    <w:p w14:paraId="15CD1316" w14:textId="1140830C" w:rsidR="00242196" w:rsidRPr="00391B82" w:rsidRDefault="00242196" w:rsidP="00242196">
      <w:pPr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t>Monday</w:t>
      </w:r>
      <w:r w:rsidRPr="00391B82">
        <w:rPr>
          <w:rFonts w:ascii="Calibri" w:hAnsi="Calibri" w:cs="Calibri"/>
          <w:b/>
        </w:rPr>
        <w:t xml:space="preserve">, </w:t>
      </w:r>
      <w:r>
        <w:rPr>
          <w:rFonts w:ascii="Calibri" w:hAnsi="Calibri" w:cs="Calibri"/>
          <w:b/>
        </w:rPr>
        <w:t>April 22</w:t>
      </w:r>
      <w:r w:rsidRPr="00391B82">
        <w:rPr>
          <w:rFonts w:ascii="Calibri" w:hAnsi="Calibri" w:cs="Calibri"/>
          <w:b/>
        </w:rPr>
        <w:t>, 2024</w:t>
      </w:r>
    </w:p>
    <w:p w14:paraId="7761F06E" w14:textId="77777777" w:rsidR="00242196" w:rsidRDefault="00242196" w:rsidP="00242196">
      <w:pPr>
        <w:rPr>
          <w:b/>
          <w:color w:val="FF84D0"/>
          <w:sz w:val="18"/>
          <w:szCs w:val="18"/>
        </w:rPr>
      </w:pPr>
      <w:r w:rsidRPr="00BC591D">
        <w:rPr>
          <w:b/>
          <w:color w:val="FF84D0"/>
          <w:sz w:val="18"/>
          <w:szCs w:val="18"/>
        </w:rPr>
        <w:t xml:space="preserve">To Do: </w:t>
      </w:r>
    </w:p>
    <w:p w14:paraId="0351AA12" w14:textId="77777777" w:rsidR="00242196" w:rsidRPr="005637CA" w:rsidRDefault="00242196" w:rsidP="00242196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>3</w:t>
      </w:r>
      <w:r w:rsidRPr="005637CA">
        <w:rPr>
          <w:b/>
          <w:vertAlign w:val="superscript"/>
        </w:rPr>
        <w:t>rd</w:t>
      </w:r>
      <w:r>
        <w:rPr>
          <w:b/>
        </w:rPr>
        <w:t xml:space="preserve"> day of serial dilution</w:t>
      </w:r>
    </w:p>
    <w:p w14:paraId="6EF61CA0" w14:textId="77777777" w:rsidR="00242196" w:rsidRDefault="00242196" w:rsidP="00242196">
      <w:pPr>
        <w:pStyle w:val="Heading2"/>
      </w:pPr>
      <w:r>
        <w:t>Protocol for Freshwater Survival Assay</w:t>
      </w:r>
    </w:p>
    <w:p w14:paraId="72B506C8" w14:textId="77777777" w:rsidR="00242196" w:rsidRPr="005637CA" w:rsidRDefault="00242196" w:rsidP="00242196">
      <w:pPr>
        <w:pStyle w:val="ListParagraph"/>
        <w:numPr>
          <w:ilvl w:val="0"/>
          <w:numId w:val="45"/>
        </w:numPr>
        <w:rPr>
          <w:b/>
          <w:bCs/>
        </w:rPr>
      </w:pPr>
      <w:r w:rsidRPr="005637CA">
        <w:rPr>
          <w:b/>
          <w:bCs/>
        </w:rPr>
        <w:t xml:space="preserve">Prep sterile setup for assay with these materials: reservoir, sterile multichannel pipettes (5-20uL and 50-300uL) sterile 96 well plate and sterile PBS. </w:t>
      </w:r>
    </w:p>
    <w:p w14:paraId="25D22390" w14:textId="77777777" w:rsidR="00242196" w:rsidRPr="005637CA" w:rsidRDefault="00242196" w:rsidP="00242196">
      <w:pPr>
        <w:pStyle w:val="ListParagraph"/>
        <w:numPr>
          <w:ilvl w:val="0"/>
          <w:numId w:val="45"/>
        </w:numPr>
        <w:rPr>
          <w:b/>
          <w:bCs/>
        </w:rPr>
      </w:pPr>
      <w:proofErr w:type="spellStart"/>
      <w:r w:rsidRPr="005637CA">
        <w:rPr>
          <w:b/>
          <w:bCs/>
        </w:rPr>
        <w:t>Aspectically</w:t>
      </w:r>
      <w:proofErr w:type="spellEnd"/>
      <w:r w:rsidRPr="005637CA">
        <w:rPr>
          <w:b/>
          <w:bCs/>
        </w:rPr>
        <w:t xml:space="preserve">, pour about 5-10 mL of sterile PBS into reservoir. </w:t>
      </w:r>
    </w:p>
    <w:p w14:paraId="09AB1D5D" w14:textId="77777777" w:rsidR="00242196" w:rsidRPr="005637CA" w:rsidRDefault="00242196" w:rsidP="00242196">
      <w:pPr>
        <w:pStyle w:val="ListParagraph"/>
        <w:numPr>
          <w:ilvl w:val="0"/>
          <w:numId w:val="45"/>
        </w:numPr>
        <w:rPr>
          <w:b/>
          <w:bCs/>
        </w:rPr>
      </w:pPr>
      <w:r w:rsidRPr="005637CA">
        <w:rPr>
          <w:b/>
          <w:bCs/>
        </w:rPr>
        <w:t xml:space="preserve">Load 18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 of sterile PBS into each “highlighted” column, don’t load PBS into first well of each column since that will be loaded with the cells. </w:t>
      </w:r>
    </w:p>
    <w:p w14:paraId="0492284B" w14:textId="77777777" w:rsidR="00242196" w:rsidRPr="005637CA" w:rsidRDefault="00242196" w:rsidP="00242196">
      <w:pPr>
        <w:pStyle w:val="ListParagraph"/>
        <w:numPr>
          <w:ilvl w:val="0"/>
          <w:numId w:val="45"/>
        </w:numPr>
        <w:rPr>
          <w:b/>
          <w:bCs/>
        </w:rPr>
      </w:pPr>
      <w:r w:rsidRPr="005637CA">
        <w:rPr>
          <w:b/>
          <w:bCs/>
        </w:rPr>
        <w:t xml:space="preserve">Load 10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 of sample cells into each designated well</w:t>
      </w:r>
    </w:p>
    <w:p w14:paraId="76207EDD" w14:textId="77777777" w:rsidR="00242196" w:rsidRPr="005637CA" w:rsidRDefault="00242196" w:rsidP="00242196">
      <w:pPr>
        <w:pStyle w:val="ListParagraph"/>
        <w:numPr>
          <w:ilvl w:val="0"/>
          <w:numId w:val="45"/>
        </w:numPr>
        <w:rPr>
          <w:b/>
          <w:bCs/>
        </w:rPr>
      </w:pPr>
      <w:r w:rsidRPr="005637CA">
        <w:rPr>
          <w:b/>
          <w:bCs/>
        </w:rPr>
        <w:t xml:space="preserve">Using the multichannel, transfer 2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 of the sample cells from the first well into the next well. Repeat this for each well, 1A to 1B. 1B to 1C etc. </w:t>
      </w:r>
    </w:p>
    <w:p w14:paraId="57AFD846" w14:textId="77777777" w:rsidR="00242196" w:rsidRPr="005637CA" w:rsidRDefault="00242196" w:rsidP="00242196">
      <w:pPr>
        <w:pStyle w:val="ListParagraph"/>
        <w:numPr>
          <w:ilvl w:val="0"/>
          <w:numId w:val="45"/>
        </w:numPr>
        <w:rPr>
          <w:b/>
          <w:bCs/>
        </w:rPr>
      </w:pPr>
      <w:r w:rsidRPr="005637CA">
        <w:rPr>
          <w:b/>
          <w:bCs/>
        </w:rPr>
        <w:t xml:space="preserve">Once all wells have been diluted (except the first wells), prep 12 plates of CHAH. </w:t>
      </w:r>
    </w:p>
    <w:p w14:paraId="1008D62A" w14:textId="77777777" w:rsidR="00242196" w:rsidRPr="005637CA" w:rsidRDefault="00242196" w:rsidP="00242196">
      <w:pPr>
        <w:pStyle w:val="ListParagraph"/>
        <w:numPr>
          <w:ilvl w:val="0"/>
          <w:numId w:val="45"/>
        </w:numPr>
        <w:rPr>
          <w:b/>
          <w:bCs/>
        </w:rPr>
      </w:pPr>
      <w:r w:rsidRPr="005637CA">
        <w:rPr>
          <w:b/>
          <w:bCs/>
        </w:rPr>
        <w:t xml:space="preserve">Using the 5 – 2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 multichannel, load 1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 of the first column, for example, 1A, 1B, 1C, 1D, 1E, 1F, 1G, 1H, and plate the 1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, holding the plate at </w:t>
      </w:r>
      <w:proofErr w:type="gramStart"/>
      <w:r w:rsidRPr="005637CA">
        <w:rPr>
          <w:b/>
          <w:bCs/>
        </w:rPr>
        <w:t>slant</w:t>
      </w:r>
      <w:proofErr w:type="gramEnd"/>
      <w:r w:rsidRPr="005637CA">
        <w:rPr>
          <w:b/>
          <w:bCs/>
        </w:rPr>
        <w:t xml:space="preserve"> </w:t>
      </w:r>
    </w:p>
    <w:p w14:paraId="3E0CCFD7" w14:textId="77777777" w:rsidR="00242196" w:rsidRPr="005637CA" w:rsidRDefault="00242196" w:rsidP="00242196">
      <w:pPr>
        <w:pStyle w:val="ListParagraph"/>
        <w:numPr>
          <w:ilvl w:val="0"/>
          <w:numId w:val="45"/>
        </w:numPr>
        <w:rPr>
          <w:b/>
          <w:bCs/>
        </w:rPr>
      </w:pPr>
      <w:r w:rsidRPr="005637CA">
        <w:rPr>
          <w:b/>
          <w:bCs/>
        </w:rPr>
        <w:t xml:space="preserve">Let the liquid run down the plate, but not too fast!! Can’t allow samples to hit the bottom. </w:t>
      </w:r>
    </w:p>
    <w:p w14:paraId="2575C182" w14:textId="77777777" w:rsidR="009A2517" w:rsidRDefault="00242196" w:rsidP="00242196">
      <w:pPr>
        <w:pStyle w:val="ListParagraph"/>
        <w:numPr>
          <w:ilvl w:val="0"/>
          <w:numId w:val="45"/>
        </w:numPr>
        <w:rPr>
          <w:b/>
          <w:bCs/>
        </w:rPr>
      </w:pPr>
      <w:r w:rsidRPr="005637CA">
        <w:rPr>
          <w:b/>
          <w:bCs/>
        </w:rPr>
        <w:t xml:space="preserve">Once all12 plates are done, incubate plates in 37 degrees Celsius for the next couple of days. </w:t>
      </w:r>
    </w:p>
    <w:p w14:paraId="0855452E" w14:textId="7AC3DDFF" w:rsidR="009A2517" w:rsidRPr="009A2517" w:rsidRDefault="009A2517" w:rsidP="009A2517">
      <w:pPr>
        <w:pStyle w:val="Heading2"/>
      </w:pPr>
      <w:r>
        <w:t>Day 1 Plate Count for Survival Assay</w:t>
      </w:r>
    </w:p>
    <w:p w14:paraId="18A03BE5" w14:textId="77777777" w:rsidR="009A2517" w:rsidRPr="009A2517" w:rsidRDefault="009A2517" w:rsidP="009A2517">
      <w:pPr>
        <w:ind w:left="360"/>
        <w:rPr>
          <w:b/>
          <w:bCs/>
        </w:rPr>
      </w:pPr>
    </w:p>
    <w:p w14:paraId="0C8E48FE" w14:textId="318D6674" w:rsidR="00242196" w:rsidRPr="009A2517" w:rsidRDefault="009A2517" w:rsidP="009A2517">
      <w:pPr>
        <w:ind w:left="360"/>
        <w:rPr>
          <w:b/>
          <w:bCs/>
        </w:rPr>
      </w:pPr>
      <w:r>
        <w:rPr>
          <w:noProof/>
        </w:rPr>
        <w:drawing>
          <wp:inline distT="0" distB="0" distL="0" distR="0" wp14:anchorId="50E5D0BC" wp14:editId="1D4A681E">
            <wp:extent cx="6492240" cy="2793365"/>
            <wp:effectExtent l="0" t="0" r="0" b="635"/>
            <wp:docPr id="1680053190" name="Picture 1" descr="A screenshot of a spreadshee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80053190" name="Picture 1" descr="A screenshot of a spreadsheet&#10;&#10;Description automatically generated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92240" cy="27933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81ADD1" w14:textId="77777777" w:rsidR="009A2517" w:rsidRDefault="009A2517" w:rsidP="009A2517">
      <w:pPr>
        <w:rPr>
          <w:b/>
          <w:bCs/>
        </w:rPr>
      </w:pPr>
    </w:p>
    <w:p w14:paraId="45E61EB9" w14:textId="77777777" w:rsidR="009A2517" w:rsidRDefault="009A2517" w:rsidP="009A2517">
      <w:pPr>
        <w:rPr>
          <w:b/>
          <w:bCs/>
        </w:rPr>
      </w:pPr>
    </w:p>
    <w:p w14:paraId="2848FDD3" w14:textId="77777777" w:rsidR="009A2517" w:rsidRDefault="009A2517" w:rsidP="009A2517">
      <w:pPr>
        <w:rPr>
          <w:b/>
          <w:bCs/>
        </w:rPr>
      </w:pPr>
    </w:p>
    <w:p w14:paraId="57915A16" w14:textId="77777777" w:rsidR="009A2517" w:rsidRPr="009A2517" w:rsidRDefault="009A2517" w:rsidP="009A2517">
      <w:pPr>
        <w:rPr>
          <w:b/>
          <w:bCs/>
        </w:rPr>
      </w:pPr>
    </w:p>
    <w:p w14:paraId="707CFA1E" w14:textId="19B757F9" w:rsidR="005A0649" w:rsidRPr="00391B82" w:rsidRDefault="005A0649" w:rsidP="005A0649">
      <w:pPr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t>Tuesday</w:t>
      </w:r>
      <w:r w:rsidRPr="00391B82">
        <w:rPr>
          <w:rFonts w:ascii="Calibri" w:hAnsi="Calibri" w:cs="Calibri"/>
          <w:b/>
        </w:rPr>
        <w:t xml:space="preserve">, </w:t>
      </w:r>
      <w:r>
        <w:rPr>
          <w:rFonts w:ascii="Calibri" w:hAnsi="Calibri" w:cs="Calibri"/>
          <w:b/>
        </w:rPr>
        <w:t>April 23</w:t>
      </w:r>
      <w:r w:rsidRPr="00391B82">
        <w:rPr>
          <w:rFonts w:ascii="Calibri" w:hAnsi="Calibri" w:cs="Calibri"/>
          <w:b/>
        </w:rPr>
        <w:t>, 2024</w:t>
      </w:r>
    </w:p>
    <w:p w14:paraId="05943DEC" w14:textId="77777777" w:rsidR="005A0649" w:rsidRDefault="005A0649" w:rsidP="005A0649">
      <w:pPr>
        <w:rPr>
          <w:b/>
          <w:color w:val="FF84D0"/>
          <w:sz w:val="18"/>
          <w:szCs w:val="18"/>
        </w:rPr>
      </w:pPr>
      <w:r w:rsidRPr="00BC591D">
        <w:rPr>
          <w:b/>
          <w:color w:val="FF84D0"/>
          <w:sz w:val="18"/>
          <w:szCs w:val="18"/>
        </w:rPr>
        <w:t xml:space="preserve">To Do: </w:t>
      </w:r>
    </w:p>
    <w:p w14:paraId="2318454D" w14:textId="4A030197" w:rsidR="005A0649" w:rsidRDefault="005A0649" w:rsidP="005A0649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lastRenderedPageBreak/>
        <w:t xml:space="preserve">Make CHAH square plates for next serial </w:t>
      </w:r>
      <w:proofErr w:type="gramStart"/>
      <w:r>
        <w:rPr>
          <w:b/>
        </w:rPr>
        <w:t>dilution</w:t>
      </w:r>
      <w:proofErr w:type="gramEnd"/>
    </w:p>
    <w:p w14:paraId="4C42D03A" w14:textId="56094813" w:rsidR="005A0649" w:rsidRDefault="005A0649" w:rsidP="005A0649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>Prepare LB Media</w:t>
      </w:r>
    </w:p>
    <w:p w14:paraId="66CE1942" w14:textId="77777777" w:rsidR="005A0649" w:rsidRPr="005A0649" w:rsidRDefault="005A0649" w:rsidP="005A0649">
      <w:pPr>
        <w:rPr>
          <w:b/>
        </w:rPr>
      </w:pPr>
    </w:p>
    <w:p w14:paraId="2EFEA58E" w14:textId="77777777" w:rsidR="005A0649" w:rsidRDefault="005A0649" w:rsidP="005A0649">
      <w:pPr>
        <w:pStyle w:val="Heading3"/>
        <w:rPr>
          <w:color w:val="8D64B8"/>
        </w:rPr>
      </w:pPr>
      <w:r w:rsidRPr="00C71D65">
        <w:rPr>
          <w:color w:val="8D64B8"/>
        </w:rPr>
        <w:t xml:space="preserve">Making </w:t>
      </w:r>
      <w:r>
        <w:rPr>
          <w:color w:val="8D64B8"/>
        </w:rPr>
        <w:t>CHAH Square Plates for Serial Dilution</w:t>
      </w:r>
    </w:p>
    <w:p w14:paraId="7A2204C9" w14:textId="77777777" w:rsidR="005A0649" w:rsidRDefault="005A0649" w:rsidP="005A0649"/>
    <w:p w14:paraId="061E88D0" w14:textId="77777777" w:rsidR="005A0649" w:rsidRPr="00B70FA8" w:rsidRDefault="005A0649" w:rsidP="005A0649">
      <w:r>
        <w:t>For 600 mL of CHA</w:t>
      </w:r>
    </w:p>
    <w:p w14:paraId="5C73355B" w14:textId="77777777" w:rsidR="005A0649" w:rsidRDefault="005A0649" w:rsidP="005A0649">
      <w:pPr>
        <w:tabs>
          <w:tab w:val="left" w:pos="720"/>
        </w:tabs>
        <w:ind w:left="720"/>
      </w:pPr>
      <w:r>
        <w:t xml:space="preserve">1.    out 30.6g of cystine heart agar into 1L flask (non-baffled; 10.2g/100mL) </w:t>
      </w:r>
    </w:p>
    <w:p w14:paraId="4AD2BAD3" w14:textId="77777777" w:rsidR="005A0649" w:rsidRDefault="005A0649" w:rsidP="005A0649">
      <w:pPr>
        <w:tabs>
          <w:tab w:val="left" w:pos="720"/>
        </w:tabs>
        <w:ind w:left="720"/>
      </w:pPr>
      <w:r>
        <w:t>2. Add 300mL of ddiH</w:t>
      </w:r>
      <w:r w:rsidRPr="00B70FA8">
        <w:rPr>
          <w:vertAlign w:val="subscript"/>
        </w:rPr>
        <w:t>2</w:t>
      </w:r>
      <w:r>
        <w:t xml:space="preserve">O (type I) </w:t>
      </w:r>
    </w:p>
    <w:p w14:paraId="11561788" w14:textId="77777777" w:rsidR="005A0649" w:rsidRDefault="005A0649" w:rsidP="005A0649">
      <w:pPr>
        <w:tabs>
          <w:tab w:val="left" w:pos="720"/>
        </w:tabs>
        <w:ind w:left="720"/>
      </w:pPr>
      <w:r>
        <w:t xml:space="preserve">3. Add </w:t>
      </w:r>
      <w:proofErr w:type="spellStart"/>
      <w:r>
        <w:t>stirbar</w:t>
      </w:r>
      <w:proofErr w:type="spellEnd"/>
      <w:r>
        <w:t xml:space="preserve"> to flask </w:t>
      </w:r>
    </w:p>
    <w:p w14:paraId="2ED17EF2" w14:textId="77777777" w:rsidR="005A0649" w:rsidRDefault="005A0649" w:rsidP="005A0649">
      <w:pPr>
        <w:tabs>
          <w:tab w:val="left" w:pos="720"/>
        </w:tabs>
        <w:ind w:left="720"/>
      </w:pPr>
      <w:r>
        <w:t xml:space="preserve">4. Heat on low, stirring, for about 10 minutes (media should be totally dissolved) </w:t>
      </w:r>
    </w:p>
    <w:p w14:paraId="35FFC8C8" w14:textId="77777777" w:rsidR="005A0649" w:rsidRDefault="005A0649" w:rsidP="005A0649">
      <w:pPr>
        <w:tabs>
          <w:tab w:val="left" w:pos="720"/>
        </w:tabs>
        <w:ind w:left="720"/>
      </w:pPr>
      <w:r>
        <w:t xml:space="preserve">5. Autoclave on 30’ liquid cycle, filling the water bin up to the height of the media </w:t>
      </w:r>
    </w:p>
    <w:p w14:paraId="30C66358" w14:textId="77777777" w:rsidR="005A0649" w:rsidRDefault="005A0649" w:rsidP="005A0649">
      <w:pPr>
        <w:tabs>
          <w:tab w:val="left" w:pos="720"/>
        </w:tabs>
        <w:ind w:left="720"/>
      </w:pPr>
      <w:r>
        <w:t>6. Cool down (ideally to ~55C)</w:t>
      </w:r>
    </w:p>
    <w:p w14:paraId="45DDF3C5" w14:textId="77777777" w:rsidR="005A0649" w:rsidRDefault="005A0649" w:rsidP="005A0649">
      <w:pPr>
        <w:tabs>
          <w:tab w:val="left" w:pos="720"/>
        </w:tabs>
        <w:ind w:left="720"/>
      </w:pPr>
      <w:r>
        <w:t xml:space="preserve">7. Separately (before), prepare hemoglobin 2% solution </w:t>
      </w:r>
    </w:p>
    <w:p w14:paraId="6EDDAD5F" w14:textId="77777777" w:rsidR="005A0649" w:rsidRDefault="005A0649" w:rsidP="005A0649">
      <w:pPr>
        <w:tabs>
          <w:tab w:val="left" w:pos="720"/>
        </w:tabs>
        <w:ind w:left="720"/>
      </w:pPr>
      <w:r>
        <w:t>8.  Add 6g freeze-dried hemoglobin to 300mL of ddiH</w:t>
      </w:r>
      <w:r>
        <w:rPr>
          <w:vertAlign w:val="subscript"/>
        </w:rPr>
        <w:t>2</w:t>
      </w:r>
      <w:r>
        <w:t>O (type I)</w:t>
      </w:r>
    </w:p>
    <w:p w14:paraId="4951096D" w14:textId="77777777" w:rsidR="005A0649" w:rsidRDefault="005A0649" w:rsidP="005A0649">
      <w:pPr>
        <w:tabs>
          <w:tab w:val="left" w:pos="720"/>
        </w:tabs>
        <w:ind w:left="720"/>
      </w:pPr>
      <w:r>
        <w:t>9. Autoclave on 20’ liquid cycle with water in the bin</w:t>
      </w:r>
    </w:p>
    <w:p w14:paraId="44E37470" w14:textId="77777777" w:rsidR="005A0649" w:rsidRDefault="005A0649" w:rsidP="005A0649">
      <w:pPr>
        <w:tabs>
          <w:tab w:val="left" w:pos="720"/>
        </w:tabs>
        <w:ind w:left="720"/>
      </w:pPr>
      <w:r>
        <w:t>10. Cool down (ideally to ~55C)</w:t>
      </w:r>
    </w:p>
    <w:p w14:paraId="64F6BE5B" w14:textId="77777777" w:rsidR="005A0649" w:rsidRDefault="005A0649" w:rsidP="005A0649">
      <w:pPr>
        <w:tabs>
          <w:tab w:val="left" w:pos="720"/>
        </w:tabs>
        <w:ind w:left="720"/>
      </w:pPr>
      <w:r>
        <w:t>11. Using sterile technique, pour hemoglobin into CHA</w:t>
      </w:r>
    </w:p>
    <w:p w14:paraId="68F1A8CF" w14:textId="77777777" w:rsidR="005A0649" w:rsidRDefault="005A0649" w:rsidP="005A0649">
      <w:pPr>
        <w:tabs>
          <w:tab w:val="left" w:pos="720"/>
        </w:tabs>
        <w:ind w:left="720"/>
      </w:pPr>
      <w:r>
        <w:t xml:space="preserve">12. Using a 50mL pipet, </w:t>
      </w:r>
      <w:r w:rsidRPr="00306219">
        <w:rPr>
          <w:color w:val="D99594" w:themeColor="accent2" w:themeTint="99"/>
        </w:rPr>
        <w:t>aliquot 30 mL of CHAH mixture into each square plate</w:t>
      </w:r>
      <w:r>
        <w:t>. Try to avoid bubbles!</w:t>
      </w:r>
    </w:p>
    <w:p w14:paraId="4F07E180" w14:textId="77777777" w:rsidR="005A0649" w:rsidRPr="005A0649" w:rsidRDefault="005A0649" w:rsidP="005A0649">
      <w:pPr>
        <w:rPr>
          <w:b/>
          <w:bCs/>
        </w:rPr>
      </w:pPr>
    </w:p>
    <w:p w14:paraId="17464C19" w14:textId="0AA74D0F" w:rsidR="005A0649" w:rsidRPr="005A0649" w:rsidRDefault="005A0649" w:rsidP="005A0649">
      <w:pPr>
        <w:rPr>
          <w:b/>
          <w:bCs/>
        </w:rPr>
      </w:pPr>
    </w:p>
    <w:p w14:paraId="0B764474" w14:textId="48B424F1" w:rsidR="009A2517" w:rsidRPr="00391B82" w:rsidRDefault="009A2517" w:rsidP="009A2517">
      <w:pPr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t>Thursday</w:t>
      </w:r>
      <w:r w:rsidRPr="00391B82">
        <w:rPr>
          <w:rFonts w:ascii="Calibri" w:hAnsi="Calibri" w:cs="Calibri"/>
          <w:b/>
        </w:rPr>
        <w:t xml:space="preserve">, </w:t>
      </w:r>
      <w:r>
        <w:rPr>
          <w:rFonts w:ascii="Calibri" w:hAnsi="Calibri" w:cs="Calibri"/>
          <w:b/>
        </w:rPr>
        <w:t>April 25</w:t>
      </w:r>
      <w:r w:rsidRPr="00391B82">
        <w:rPr>
          <w:rFonts w:ascii="Calibri" w:hAnsi="Calibri" w:cs="Calibri"/>
          <w:b/>
        </w:rPr>
        <w:t>, 2024</w:t>
      </w:r>
    </w:p>
    <w:p w14:paraId="532CBD7A" w14:textId="77777777" w:rsidR="009A2517" w:rsidRDefault="009A2517" w:rsidP="009A2517">
      <w:pPr>
        <w:rPr>
          <w:b/>
          <w:color w:val="FF84D0"/>
          <w:sz w:val="18"/>
          <w:szCs w:val="18"/>
        </w:rPr>
      </w:pPr>
      <w:r w:rsidRPr="00BC591D">
        <w:rPr>
          <w:b/>
          <w:color w:val="FF84D0"/>
          <w:sz w:val="18"/>
          <w:szCs w:val="18"/>
        </w:rPr>
        <w:t xml:space="preserve">To Do: </w:t>
      </w:r>
    </w:p>
    <w:p w14:paraId="4A2666F9" w14:textId="6DC82BF7" w:rsidR="009A2517" w:rsidRDefault="009A2517" w:rsidP="009A2517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>Day 3 Plate Count</w:t>
      </w:r>
    </w:p>
    <w:p w14:paraId="7401E73F" w14:textId="28A21099" w:rsidR="009A2517" w:rsidRDefault="009A2517" w:rsidP="009A2517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>Plate for Day 7 of Survival Assay</w:t>
      </w:r>
    </w:p>
    <w:p w14:paraId="407BE106" w14:textId="0D22FB41" w:rsidR="009A2517" w:rsidRPr="009A2517" w:rsidRDefault="009A2517" w:rsidP="009A2517">
      <w:pPr>
        <w:pStyle w:val="Heading2"/>
      </w:pPr>
      <w:r>
        <w:t>Day 3 of Survival Assay Plate Count</w:t>
      </w:r>
    </w:p>
    <w:p w14:paraId="7FE26C0B" w14:textId="43FB869C" w:rsidR="001F62ED" w:rsidRDefault="009A2517" w:rsidP="001F62ED">
      <w:pPr>
        <w:pStyle w:val="Heading1"/>
      </w:pPr>
      <w:r>
        <w:rPr>
          <w:noProof/>
        </w:rPr>
        <w:drawing>
          <wp:inline distT="0" distB="0" distL="0" distR="0" wp14:anchorId="75339965" wp14:editId="4C66C2C2">
            <wp:extent cx="5662569" cy="2459097"/>
            <wp:effectExtent l="0" t="0" r="1905" b="5080"/>
            <wp:docPr id="333915603" name="Picture 2" descr="A screenshot of a spreadshee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3915603" name="Picture 2" descr="A screenshot of a spreadsheet&#10;&#10;Description automatically generated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74743" cy="24643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52C68B" w14:textId="77777777" w:rsidR="009A2517" w:rsidRPr="009A2517" w:rsidRDefault="009A2517" w:rsidP="009A2517"/>
    <w:p w14:paraId="18B8FA01" w14:textId="77777777" w:rsidR="009A2517" w:rsidRDefault="009A2517" w:rsidP="009A2517">
      <w:pPr>
        <w:pStyle w:val="Heading2"/>
      </w:pPr>
      <w:r>
        <w:lastRenderedPageBreak/>
        <w:t>Protocol for Freshwater Survival Assay</w:t>
      </w:r>
    </w:p>
    <w:p w14:paraId="0B5BAC5E" w14:textId="77777777" w:rsidR="009A2517" w:rsidRPr="005637CA" w:rsidRDefault="009A2517" w:rsidP="009A2517">
      <w:pPr>
        <w:pStyle w:val="ListParagraph"/>
        <w:numPr>
          <w:ilvl w:val="0"/>
          <w:numId w:val="46"/>
        </w:numPr>
        <w:rPr>
          <w:b/>
          <w:bCs/>
        </w:rPr>
      </w:pPr>
      <w:r w:rsidRPr="005637CA">
        <w:rPr>
          <w:b/>
          <w:bCs/>
        </w:rPr>
        <w:t xml:space="preserve">Prep sterile setup for assay with these materials: reservoir, sterile multichannel pipettes (5-20uL and 50-300uL) sterile 96 well plate and sterile PBS. </w:t>
      </w:r>
    </w:p>
    <w:p w14:paraId="56F047DF" w14:textId="77777777" w:rsidR="009A2517" w:rsidRPr="005637CA" w:rsidRDefault="009A2517" w:rsidP="009A2517">
      <w:pPr>
        <w:pStyle w:val="ListParagraph"/>
        <w:numPr>
          <w:ilvl w:val="0"/>
          <w:numId w:val="46"/>
        </w:numPr>
        <w:rPr>
          <w:b/>
          <w:bCs/>
        </w:rPr>
      </w:pPr>
      <w:proofErr w:type="spellStart"/>
      <w:r w:rsidRPr="005637CA">
        <w:rPr>
          <w:b/>
          <w:bCs/>
        </w:rPr>
        <w:t>Aspectically</w:t>
      </w:r>
      <w:proofErr w:type="spellEnd"/>
      <w:r w:rsidRPr="005637CA">
        <w:rPr>
          <w:b/>
          <w:bCs/>
        </w:rPr>
        <w:t xml:space="preserve">, pour about 5-10 mL of sterile PBS into reservoir. </w:t>
      </w:r>
    </w:p>
    <w:p w14:paraId="5B0218EA" w14:textId="77777777" w:rsidR="009A2517" w:rsidRPr="005637CA" w:rsidRDefault="009A2517" w:rsidP="009A2517">
      <w:pPr>
        <w:pStyle w:val="ListParagraph"/>
        <w:numPr>
          <w:ilvl w:val="0"/>
          <w:numId w:val="46"/>
        </w:numPr>
        <w:rPr>
          <w:b/>
          <w:bCs/>
        </w:rPr>
      </w:pPr>
      <w:r w:rsidRPr="005637CA">
        <w:rPr>
          <w:b/>
          <w:bCs/>
        </w:rPr>
        <w:t xml:space="preserve">Load 18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 of sterile PBS into each “highlighted” column, don’t load PBS into first well of each column since that will be loaded with the cells. </w:t>
      </w:r>
    </w:p>
    <w:p w14:paraId="7A82C037" w14:textId="77777777" w:rsidR="009A2517" w:rsidRPr="005637CA" w:rsidRDefault="009A2517" w:rsidP="009A2517">
      <w:pPr>
        <w:pStyle w:val="ListParagraph"/>
        <w:numPr>
          <w:ilvl w:val="0"/>
          <w:numId w:val="46"/>
        </w:numPr>
        <w:rPr>
          <w:b/>
          <w:bCs/>
        </w:rPr>
      </w:pPr>
      <w:r w:rsidRPr="005637CA">
        <w:rPr>
          <w:b/>
          <w:bCs/>
        </w:rPr>
        <w:t xml:space="preserve">Load 10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 of sample cells into each designated well</w:t>
      </w:r>
    </w:p>
    <w:p w14:paraId="0514FDD0" w14:textId="77777777" w:rsidR="009A2517" w:rsidRPr="005637CA" w:rsidRDefault="009A2517" w:rsidP="009A2517">
      <w:pPr>
        <w:pStyle w:val="ListParagraph"/>
        <w:numPr>
          <w:ilvl w:val="0"/>
          <w:numId w:val="46"/>
        </w:numPr>
        <w:rPr>
          <w:b/>
          <w:bCs/>
        </w:rPr>
      </w:pPr>
      <w:r w:rsidRPr="005637CA">
        <w:rPr>
          <w:b/>
          <w:bCs/>
        </w:rPr>
        <w:t xml:space="preserve">Using the multichannel, transfer 2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 of the sample cells from the first well into the next well. Repeat this for each well, 1A to 1B. 1B to 1C etc. </w:t>
      </w:r>
    </w:p>
    <w:p w14:paraId="1159C365" w14:textId="77777777" w:rsidR="009A2517" w:rsidRPr="005637CA" w:rsidRDefault="009A2517" w:rsidP="009A2517">
      <w:pPr>
        <w:pStyle w:val="ListParagraph"/>
        <w:numPr>
          <w:ilvl w:val="0"/>
          <w:numId w:val="46"/>
        </w:numPr>
        <w:rPr>
          <w:b/>
          <w:bCs/>
        </w:rPr>
      </w:pPr>
      <w:r w:rsidRPr="005637CA">
        <w:rPr>
          <w:b/>
          <w:bCs/>
        </w:rPr>
        <w:t xml:space="preserve">Once all wells have been diluted (except the first wells), prep 12 plates of CHAH. </w:t>
      </w:r>
    </w:p>
    <w:p w14:paraId="3BA9C153" w14:textId="77777777" w:rsidR="009A2517" w:rsidRPr="005637CA" w:rsidRDefault="009A2517" w:rsidP="009A2517">
      <w:pPr>
        <w:pStyle w:val="ListParagraph"/>
        <w:numPr>
          <w:ilvl w:val="0"/>
          <w:numId w:val="46"/>
        </w:numPr>
        <w:rPr>
          <w:b/>
          <w:bCs/>
        </w:rPr>
      </w:pPr>
      <w:r w:rsidRPr="005637CA">
        <w:rPr>
          <w:b/>
          <w:bCs/>
        </w:rPr>
        <w:t xml:space="preserve">Using the 5 – 2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 multichannel, load 1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 of the first column, for example, 1A, 1B, 1C, 1D, 1E, 1F, 1G, 1H, and plate the 1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, holding the plate at </w:t>
      </w:r>
      <w:proofErr w:type="gramStart"/>
      <w:r w:rsidRPr="005637CA">
        <w:rPr>
          <w:b/>
          <w:bCs/>
        </w:rPr>
        <w:t>slant</w:t>
      </w:r>
      <w:proofErr w:type="gramEnd"/>
      <w:r w:rsidRPr="005637CA">
        <w:rPr>
          <w:b/>
          <w:bCs/>
        </w:rPr>
        <w:t xml:space="preserve"> </w:t>
      </w:r>
    </w:p>
    <w:p w14:paraId="7A6A5980" w14:textId="77777777" w:rsidR="009A2517" w:rsidRPr="005637CA" w:rsidRDefault="009A2517" w:rsidP="009A2517">
      <w:pPr>
        <w:pStyle w:val="ListParagraph"/>
        <w:numPr>
          <w:ilvl w:val="0"/>
          <w:numId w:val="46"/>
        </w:numPr>
        <w:rPr>
          <w:b/>
          <w:bCs/>
        </w:rPr>
      </w:pPr>
      <w:r w:rsidRPr="005637CA">
        <w:rPr>
          <w:b/>
          <w:bCs/>
        </w:rPr>
        <w:t xml:space="preserve">Let the liquid run down the plate, but not too fast!! Can’t allow samples to hit the bottom. </w:t>
      </w:r>
    </w:p>
    <w:p w14:paraId="5CF88739" w14:textId="77777777" w:rsidR="009A2517" w:rsidRDefault="009A2517" w:rsidP="009A2517">
      <w:pPr>
        <w:pStyle w:val="ListParagraph"/>
        <w:numPr>
          <w:ilvl w:val="0"/>
          <w:numId w:val="46"/>
        </w:numPr>
        <w:rPr>
          <w:b/>
          <w:bCs/>
        </w:rPr>
      </w:pPr>
      <w:r w:rsidRPr="005637CA">
        <w:rPr>
          <w:b/>
          <w:bCs/>
        </w:rPr>
        <w:t xml:space="preserve">Once all12 plates are done, incubate plates in 37 degrees Celsius for the next couple of days. </w:t>
      </w:r>
    </w:p>
    <w:p w14:paraId="4E5A11E8" w14:textId="26EB8C2C" w:rsidR="009A2517" w:rsidRPr="00391B82" w:rsidRDefault="009A2517" w:rsidP="009A2517">
      <w:pPr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t>Monday</w:t>
      </w:r>
      <w:r w:rsidRPr="00391B82">
        <w:rPr>
          <w:rFonts w:ascii="Calibri" w:hAnsi="Calibri" w:cs="Calibri"/>
          <w:b/>
        </w:rPr>
        <w:t xml:space="preserve">, </w:t>
      </w:r>
      <w:r>
        <w:rPr>
          <w:rFonts w:ascii="Calibri" w:hAnsi="Calibri" w:cs="Calibri"/>
          <w:b/>
        </w:rPr>
        <w:t>April 29</w:t>
      </w:r>
      <w:r w:rsidRPr="00391B82">
        <w:rPr>
          <w:rFonts w:ascii="Calibri" w:hAnsi="Calibri" w:cs="Calibri"/>
          <w:b/>
        </w:rPr>
        <w:t>, 2024</w:t>
      </w:r>
    </w:p>
    <w:p w14:paraId="706DC9EB" w14:textId="77777777" w:rsidR="009A2517" w:rsidRDefault="009A2517" w:rsidP="009A2517">
      <w:pPr>
        <w:rPr>
          <w:b/>
          <w:color w:val="FF84D0"/>
          <w:sz w:val="18"/>
          <w:szCs w:val="18"/>
        </w:rPr>
      </w:pPr>
      <w:r w:rsidRPr="00BC591D">
        <w:rPr>
          <w:b/>
          <w:color w:val="FF84D0"/>
          <w:sz w:val="18"/>
          <w:szCs w:val="18"/>
        </w:rPr>
        <w:t xml:space="preserve">To Do: </w:t>
      </w:r>
    </w:p>
    <w:p w14:paraId="6DB94CF6" w14:textId="37235A10" w:rsidR="009A2517" w:rsidRDefault="009A2517" w:rsidP="009A2517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 xml:space="preserve">Make CHAH square </w:t>
      </w:r>
      <w:proofErr w:type="gramStart"/>
      <w:r>
        <w:rPr>
          <w:b/>
        </w:rPr>
        <w:t>plates</w:t>
      </w:r>
      <w:proofErr w:type="gramEnd"/>
    </w:p>
    <w:p w14:paraId="1EAB0B17" w14:textId="77777777" w:rsidR="009A2517" w:rsidRDefault="009A2517" w:rsidP="009A2517">
      <w:pPr>
        <w:pStyle w:val="Heading3"/>
        <w:rPr>
          <w:color w:val="8D64B8"/>
        </w:rPr>
      </w:pPr>
      <w:r w:rsidRPr="00C71D65">
        <w:rPr>
          <w:color w:val="8D64B8"/>
        </w:rPr>
        <w:t xml:space="preserve">Making </w:t>
      </w:r>
      <w:r>
        <w:rPr>
          <w:color w:val="8D64B8"/>
        </w:rPr>
        <w:t>CHAH Square Plates for Serial Dilution</w:t>
      </w:r>
    </w:p>
    <w:p w14:paraId="22D52A3A" w14:textId="77777777" w:rsidR="009A2517" w:rsidRDefault="009A2517" w:rsidP="009A2517"/>
    <w:p w14:paraId="66C1C7BD" w14:textId="77777777" w:rsidR="009A2517" w:rsidRPr="00B70FA8" w:rsidRDefault="009A2517" w:rsidP="009A2517">
      <w:r>
        <w:t>For 600 mL of CHA</w:t>
      </w:r>
    </w:p>
    <w:p w14:paraId="3318813E" w14:textId="77777777" w:rsidR="009A2517" w:rsidRDefault="009A2517" w:rsidP="009A2517">
      <w:pPr>
        <w:tabs>
          <w:tab w:val="left" w:pos="720"/>
        </w:tabs>
        <w:ind w:left="720"/>
      </w:pPr>
      <w:r>
        <w:t xml:space="preserve">1.    out 30.6g of cystine heart agar into 1L flask (non-baffled; 10.2g/100mL) </w:t>
      </w:r>
    </w:p>
    <w:p w14:paraId="4E22EA5C" w14:textId="77777777" w:rsidR="009A2517" w:rsidRDefault="009A2517" w:rsidP="009A2517">
      <w:pPr>
        <w:tabs>
          <w:tab w:val="left" w:pos="720"/>
        </w:tabs>
        <w:ind w:left="720"/>
      </w:pPr>
      <w:r>
        <w:t>2. Add 300mL of ddiH</w:t>
      </w:r>
      <w:r w:rsidRPr="00B70FA8">
        <w:rPr>
          <w:vertAlign w:val="subscript"/>
        </w:rPr>
        <w:t>2</w:t>
      </w:r>
      <w:r>
        <w:t xml:space="preserve">O (type I) </w:t>
      </w:r>
    </w:p>
    <w:p w14:paraId="2C85A629" w14:textId="77777777" w:rsidR="009A2517" w:rsidRDefault="009A2517" w:rsidP="009A2517">
      <w:pPr>
        <w:tabs>
          <w:tab w:val="left" w:pos="720"/>
        </w:tabs>
        <w:ind w:left="720"/>
      </w:pPr>
      <w:r>
        <w:t xml:space="preserve">3. Add </w:t>
      </w:r>
      <w:proofErr w:type="spellStart"/>
      <w:r>
        <w:t>stirbar</w:t>
      </w:r>
      <w:proofErr w:type="spellEnd"/>
      <w:r>
        <w:t xml:space="preserve"> to flask </w:t>
      </w:r>
    </w:p>
    <w:p w14:paraId="1E444B76" w14:textId="77777777" w:rsidR="009A2517" w:rsidRDefault="009A2517" w:rsidP="009A2517">
      <w:pPr>
        <w:tabs>
          <w:tab w:val="left" w:pos="720"/>
        </w:tabs>
        <w:ind w:left="720"/>
      </w:pPr>
      <w:r>
        <w:t xml:space="preserve">4. Heat on low, stirring, for about 10 minutes (media should be totally dissolved) </w:t>
      </w:r>
    </w:p>
    <w:p w14:paraId="3D0FBC2B" w14:textId="77777777" w:rsidR="009A2517" w:rsidRDefault="009A2517" w:rsidP="009A2517">
      <w:pPr>
        <w:tabs>
          <w:tab w:val="left" w:pos="720"/>
        </w:tabs>
        <w:ind w:left="720"/>
      </w:pPr>
      <w:r>
        <w:t xml:space="preserve">5. Autoclave on 30’ liquid cycle, filling the water bin up to the height of the media </w:t>
      </w:r>
    </w:p>
    <w:p w14:paraId="1FB29058" w14:textId="77777777" w:rsidR="009A2517" w:rsidRDefault="009A2517" w:rsidP="009A2517">
      <w:pPr>
        <w:tabs>
          <w:tab w:val="left" w:pos="720"/>
        </w:tabs>
        <w:ind w:left="720"/>
      </w:pPr>
      <w:r>
        <w:t>6. Cool down (ideally to ~55C)</w:t>
      </w:r>
    </w:p>
    <w:p w14:paraId="205847D4" w14:textId="77777777" w:rsidR="009A2517" w:rsidRDefault="009A2517" w:rsidP="009A2517">
      <w:pPr>
        <w:tabs>
          <w:tab w:val="left" w:pos="720"/>
        </w:tabs>
        <w:ind w:left="720"/>
      </w:pPr>
      <w:r>
        <w:t xml:space="preserve">7. Separately (before), prepare hemoglobin 2% solution </w:t>
      </w:r>
    </w:p>
    <w:p w14:paraId="75C84AE8" w14:textId="77777777" w:rsidR="009A2517" w:rsidRDefault="009A2517" w:rsidP="009A2517">
      <w:pPr>
        <w:tabs>
          <w:tab w:val="left" w:pos="720"/>
        </w:tabs>
        <w:ind w:left="720"/>
      </w:pPr>
      <w:r>
        <w:t>8.  Add 6g freeze-dried hemoglobin to 300mL of ddiH</w:t>
      </w:r>
      <w:r>
        <w:rPr>
          <w:vertAlign w:val="subscript"/>
        </w:rPr>
        <w:t>2</w:t>
      </w:r>
      <w:r>
        <w:t>O (type I)</w:t>
      </w:r>
    </w:p>
    <w:p w14:paraId="1FEE9DA5" w14:textId="77777777" w:rsidR="009A2517" w:rsidRDefault="009A2517" w:rsidP="009A2517">
      <w:pPr>
        <w:tabs>
          <w:tab w:val="left" w:pos="720"/>
        </w:tabs>
        <w:ind w:left="720"/>
      </w:pPr>
      <w:r>
        <w:t>9. Autoclave on 20’ liquid cycle with water in the bin</w:t>
      </w:r>
    </w:p>
    <w:p w14:paraId="2022840E" w14:textId="77777777" w:rsidR="009A2517" w:rsidRDefault="009A2517" w:rsidP="009A2517">
      <w:pPr>
        <w:tabs>
          <w:tab w:val="left" w:pos="720"/>
        </w:tabs>
        <w:ind w:left="720"/>
      </w:pPr>
      <w:r>
        <w:t>10. Cool down (ideally to ~55C)</w:t>
      </w:r>
    </w:p>
    <w:p w14:paraId="6730E101" w14:textId="77777777" w:rsidR="009A2517" w:rsidRDefault="009A2517" w:rsidP="009A2517">
      <w:pPr>
        <w:tabs>
          <w:tab w:val="left" w:pos="720"/>
        </w:tabs>
        <w:ind w:left="720"/>
      </w:pPr>
      <w:r>
        <w:t>11. Using sterile technique, pour hemoglobin into CHA</w:t>
      </w:r>
    </w:p>
    <w:p w14:paraId="5934CDFC" w14:textId="77777777" w:rsidR="009A2517" w:rsidRDefault="009A2517" w:rsidP="009A2517">
      <w:pPr>
        <w:tabs>
          <w:tab w:val="left" w:pos="720"/>
        </w:tabs>
        <w:ind w:left="720"/>
      </w:pPr>
      <w:r>
        <w:t xml:space="preserve">12. Using a 50mL pipet, </w:t>
      </w:r>
      <w:r w:rsidRPr="00306219">
        <w:rPr>
          <w:color w:val="D99594" w:themeColor="accent2" w:themeTint="99"/>
        </w:rPr>
        <w:t>aliquot 30 mL of CHAH mixture into each square plate</w:t>
      </w:r>
      <w:r>
        <w:t>. Try to avoid bubbles!</w:t>
      </w:r>
    </w:p>
    <w:p w14:paraId="616E4340" w14:textId="7B552635" w:rsidR="009A2517" w:rsidRDefault="009A2517" w:rsidP="009A2517">
      <w:pPr>
        <w:rPr>
          <w:b/>
        </w:rPr>
      </w:pPr>
    </w:p>
    <w:p w14:paraId="6C36B4D7" w14:textId="006D0671" w:rsidR="009A2517" w:rsidRPr="00391B82" w:rsidRDefault="009A2517" w:rsidP="009A2517">
      <w:pPr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t>Thursday</w:t>
      </w:r>
      <w:r w:rsidRPr="00391B82">
        <w:rPr>
          <w:rFonts w:ascii="Calibri" w:hAnsi="Calibri" w:cs="Calibri"/>
          <w:b/>
        </w:rPr>
        <w:t xml:space="preserve">, </w:t>
      </w:r>
      <w:r>
        <w:rPr>
          <w:rFonts w:ascii="Calibri" w:hAnsi="Calibri" w:cs="Calibri"/>
          <w:b/>
        </w:rPr>
        <w:t>May 2</w:t>
      </w:r>
      <w:r w:rsidRPr="00391B82">
        <w:rPr>
          <w:rFonts w:ascii="Calibri" w:hAnsi="Calibri" w:cs="Calibri"/>
          <w:b/>
        </w:rPr>
        <w:t>, 2024</w:t>
      </w:r>
    </w:p>
    <w:p w14:paraId="09C48190" w14:textId="77777777" w:rsidR="009A2517" w:rsidRDefault="009A2517" w:rsidP="009A2517">
      <w:pPr>
        <w:rPr>
          <w:b/>
          <w:color w:val="FF84D0"/>
          <w:sz w:val="18"/>
          <w:szCs w:val="18"/>
        </w:rPr>
      </w:pPr>
      <w:r w:rsidRPr="00BC591D">
        <w:rPr>
          <w:b/>
          <w:color w:val="FF84D0"/>
          <w:sz w:val="18"/>
          <w:szCs w:val="18"/>
        </w:rPr>
        <w:t xml:space="preserve">To Do: </w:t>
      </w:r>
    </w:p>
    <w:p w14:paraId="0D5E0D73" w14:textId="6436EEE6" w:rsidR="009A2517" w:rsidRDefault="009A2517" w:rsidP="009A2517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 xml:space="preserve">Day 7 Plate Count </w:t>
      </w:r>
    </w:p>
    <w:p w14:paraId="53DAF4D0" w14:textId="485AB6EB" w:rsidR="009A2517" w:rsidRDefault="009A2517" w:rsidP="009A2517">
      <w:pPr>
        <w:pStyle w:val="ListParagraph"/>
        <w:numPr>
          <w:ilvl w:val="0"/>
          <w:numId w:val="29"/>
        </w:numPr>
        <w:rPr>
          <w:b/>
        </w:rPr>
      </w:pPr>
      <w:r>
        <w:rPr>
          <w:b/>
        </w:rPr>
        <w:t>Prep for Day 15 Survival Assay</w:t>
      </w:r>
    </w:p>
    <w:p w14:paraId="3006D806" w14:textId="77777777" w:rsidR="009A2517" w:rsidRPr="009A2517" w:rsidRDefault="009A2517" w:rsidP="009A2517">
      <w:pPr>
        <w:rPr>
          <w:b/>
        </w:rPr>
      </w:pPr>
    </w:p>
    <w:p w14:paraId="3B409C3B" w14:textId="77777777" w:rsidR="009A2517" w:rsidRDefault="009A2517" w:rsidP="009A2517">
      <w:pPr>
        <w:rPr>
          <w:b/>
        </w:rPr>
      </w:pPr>
    </w:p>
    <w:p w14:paraId="6CECF1F5" w14:textId="6BAD0B50" w:rsidR="00424FDB" w:rsidRPr="009A2517" w:rsidRDefault="00424FDB" w:rsidP="00424FDB">
      <w:pPr>
        <w:pStyle w:val="Heading2"/>
      </w:pPr>
      <w:r>
        <w:lastRenderedPageBreak/>
        <w:t>Day 7 Plate Count</w:t>
      </w:r>
    </w:p>
    <w:p w14:paraId="2C57EB0B" w14:textId="057DE157" w:rsidR="006A3D04" w:rsidRDefault="00424FDB" w:rsidP="006A3D04">
      <w:pPr>
        <w:widowControl w:val="0"/>
        <w:autoSpaceDE w:val="0"/>
        <w:autoSpaceDN w:val="0"/>
        <w:adjustRightInd w:val="0"/>
        <w:ind w:left="480" w:hanging="480"/>
      </w:pPr>
      <w:r>
        <w:rPr>
          <w:noProof/>
        </w:rPr>
        <w:drawing>
          <wp:inline distT="0" distB="0" distL="0" distR="0" wp14:anchorId="493A79A2" wp14:editId="6E841414">
            <wp:extent cx="6492240" cy="2943225"/>
            <wp:effectExtent l="0" t="0" r="0" b="3175"/>
            <wp:docPr id="1158939142" name="Picture 3" descr="A screenshot of a spreadshee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87457176" name="Picture 3" descr="A screenshot of a spreadsheet&#10;&#10;Description automatically generated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92240" cy="2943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87E78A" w14:textId="77777777" w:rsidR="00424FDB" w:rsidRDefault="00424FDB" w:rsidP="006A3D04">
      <w:pPr>
        <w:widowControl w:val="0"/>
        <w:autoSpaceDE w:val="0"/>
        <w:autoSpaceDN w:val="0"/>
        <w:adjustRightInd w:val="0"/>
        <w:ind w:left="480" w:hanging="480"/>
      </w:pPr>
    </w:p>
    <w:p w14:paraId="44901EE3" w14:textId="77777777" w:rsidR="00424FDB" w:rsidRDefault="00424FDB" w:rsidP="00424FDB">
      <w:pPr>
        <w:pStyle w:val="Heading2"/>
      </w:pPr>
      <w:r>
        <w:t>Protocol for Freshwater Survival Assay</w:t>
      </w:r>
    </w:p>
    <w:p w14:paraId="67FDB5B1" w14:textId="77777777" w:rsidR="00424FDB" w:rsidRPr="005637CA" w:rsidRDefault="00424FDB" w:rsidP="00424FDB">
      <w:pPr>
        <w:pStyle w:val="ListParagraph"/>
        <w:numPr>
          <w:ilvl w:val="0"/>
          <w:numId w:val="47"/>
        </w:numPr>
        <w:rPr>
          <w:b/>
          <w:bCs/>
        </w:rPr>
      </w:pPr>
      <w:r w:rsidRPr="005637CA">
        <w:rPr>
          <w:b/>
          <w:bCs/>
        </w:rPr>
        <w:t xml:space="preserve">Prep sterile setup for assay with these materials: reservoir, sterile multichannel pipettes (5-20uL and 50-300uL) sterile 96 well plate and sterile PBS. </w:t>
      </w:r>
    </w:p>
    <w:p w14:paraId="0B302F3B" w14:textId="77777777" w:rsidR="00424FDB" w:rsidRPr="005637CA" w:rsidRDefault="00424FDB" w:rsidP="00424FDB">
      <w:pPr>
        <w:pStyle w:val="ListParagraph"/>
        <w:numPr>
          <w:ilvl w:val="0"/>
          <w:numId w:val="47"/>
        </w:numPr>
        <w:rPr>
          <w:b/>
          <w:bCs/>
        </w:rPr>
      </w:pPr>
      <w:proofErr w:type="spellStart"/>
      <w:r w:rsidRPr="005637CA">
        <w:rPr>
          <w:b/>
          <w:bCs/>
        </w:rPr>
        <w:t>Aspectically</w:t>
      </w:r>
      <w:proofErr w:type="spellEnd"/>
      <w:r w:rsidRPr="005637CA">
        <w:rPr>
          <w:b/>
          <w:bCs/>
        </w:rPr>
        <w:t xml:space="preserve">, pour about 5-10 mL of sterile PBS into reservoir. </w:t>
      </w:r>
    </w:p>
    <w:p w14:paraId="52909B70" w14:textId="77777777" w:rsidR="00424FDB" w:rsidRPr="005637CA" w:rsidRDefault="00424FDB" w:rsidP="00424FDB">
      <w:pPr>
        <w:pStyle w:val="ListParagraph"/>
        <w:numPr>
          <w:ilvl w:val="0"/>
          <w:numId w:val="47"/>
        </w:numPr>
        <w:rPr>
          <w:b/>
          <w:bCs/>
        </w:rPr>
      </w:pPr>
      <w:r w:rsidRPr="005637CA">
        <w:rPr>
          <w:b/>
          <w:bCs/>
        </w:rPr>
        <w:t xml:space="preserve">Load 18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 of sterile PBS into each “highlighted” column, don’t load PBS into first well of each column since that will be loaded with the cells. </w:t>
      </w:r>
    </w:p>
    <w:p w14:paraId="10A7E996" w14:textId="77777777" w:rsidR="00424FDB" w:rsidRPr="005637CA" w:rsidRDefault="00424FDB" w:rsidP="00424FDB">
      <w:pPr>
        <w:pStyle w:val="ListParagraph"/>
        <w:numPr>
          <w:ilvl w:val="0"/>
          <w:numId w:val="47"/>
        </w:numPr>
        <w:rPr>
          <w:b/>
          <w:bCs/>
        </w:rPr>
      </w:pPr>
      <w:r w:rsidRPr="005637CA">
        <w:rPr>
          <w:b/>
          <w:bCs/>
        </w:rPr>
        <w:t xml:space="preserve">Load 10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 of sample cells into each designated well</w:t>
      </w:r>
    </w:p>
    <w:p w14:paraId="14B8E76D" w14:textId="77777777" w:rsidR="00424FDB" w:rsidRPr="005637CA" w:rsidRDefault="00424FDB" w:rsidP="00424FDB">
      <w:pPr>
        <w:pStyle w:val="ListParagraph"/>
        <w:numPr>
          <w:ilvl w:val="0"/>
          <w:numId w:val="47"/>
        </w:numPr>
        <w:rPr>
          <w:b/>
          <w:bCs/>
        </w:rPr>
      </w:pPr>
      <w:r w:rsidRPr="005637CA">
        <w:rPr>
          <w:b/>
          <w:bCs/>
        </w:rPr>
        <w:t xml:space="preserve">Using the multichannel, transfer 2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 of the sample cells from the first well into the next well. Repeat this for each well, 1A to 1B. 1B to 1C etc. </w:t>
      </w:r>
    </w:p>
    <w:p w14:paraId="14930276" w14:textId="77777777" w:rsidR="00424FDB" w:rsidRPr="005637CA" w:rsidRDefault="00424FDB" w:rsidP="00424FDB">
      <w:pPr>
        <w:pStyle w:val="ListParagraph"/>
        <w:numPr>
          <w:ilvl w:val="0"/>
          <w:numId w:val="47"/>
        </w:numPr>
        <w:rPr>
          <w:b/>
          <w:bCs/>
        </w:rPr>
      </w:pPr>
      <w:r w:rsidRPr="005637CA">
        <w:rPr>
          <w:b/>
          <w:bCs/>
        </w:rPr>
        <w:t xml:space="preserve">Once all wells have been diluted (except the first wells), prep 12 plates of CHAH. </w:t>
      </w:r>
    </w:p>
    <w:p w14:paraId="66D235BE" w14:textId="77777777" w:rsidR="00424FDB" w:rsidRPr="005637CA" w:rsidRDefault="00424FDB" w:rsidP="00424FDB">
      <w:pPr>
        <w:pStyle w:val="ListParagraph"/>
        <w:numPr>
          <w:ilvl w:val="0"/>
          <w:numId w:val="47"/>
        </w:numPr>
        <w:rPr>
          <w:b/>
          <w:bCs/>
        </w:rPr>
      </w:pPr>
      <w:r w:rsidRPr="005637CA">
        <w:rPr>
          <w:b/>
          <w:bCs/>
        </w:rPr>
        <w:t xml:space="preserve">Using the 5 – 2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 multichannel, load 1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 of the first column, for example, 1A, 1B, 1C, 1D, 1E, 1F, 1G, 1H, and plate the 10 </w:t>
      </w:r>
      <w:proofErr w:type="spellStart"/>
      <w:r w:rsidRPr="005637CA">
        <w:rPr>
          <w:b/>
          <w:bCs/>
        </w:rPr>
        <w:t>uL</w:t>
      </w:r>
      <w:proofErr w:type="spellEnd"/>
      <w:r w:rsidRPr="005637CA">
        <w:rPr>
          <w:b/>
          <w:bCs/>
        </w:rPr>
        <w:t xml:space="preserve">, holding the plate at </w:t>
      </w:r>
      <w:proofErr w:type="gramStart"/>
      <w:r w:rsidRPr="005637CA">
        <w:rPr>
          <w:b/>
          <w:bCs/>
        </w:rPr>
        <w:t>slant</w:t>
      </w:r>
      <w:proofErr w:type="gramEnd"/>
      <w:r w:rsidRPr="005637CA">
        <w:rPr>
          <w:b/>
          <w:bCs/>
        </w:rPr>
        <w:t xml:space="preserve"> </w:t>
      </w:r>
    </w:p>
    <w:p w14:paraId="2964A1CD" w14:textId="77777777" w:rsidR="00424FDB" w:rsidRPr="005637CA" w:rsidRDefault="00424FDB" w:rsidP="00424FDB">
      <w:pPr>
        <w:pStyle w:val="ListParagraph"/>
        <w:numPr>
          <w:ilvl w:val="0"/>
          <w:numId w:val="47"/>
        </w:numPr>
        <w:rPr>
          <w:b/>
          <w:bCs/>
        </w:rPr>
      </w:pPr>
      <w:r w:rsidRPr="005637CA">
        <w:rPr>
          <w:b/>
          <w:bCs/>
        </w:rPr>
        <w:t xml:space="preserve">Let the liquid run down the plate, but not too fast!! Can’t allow samples to hit the bottom. </w:t>
      </w:r>
    </w:p>
    <w:p w14:paraId="149FFEE8" w14:textId="77777777" w:rsidR="00424FDB" w:rsidRDefault="00424FDB" w:rsidP="00424FDB">
      <w:pPr>
        <w:pStyle w:val="ListParagraph"/>
        <w:numPr>
          <w:ilvl w:val="0"/>
          <w:numId w:val="47"/>
        </w:numPr>
        <w:rPr>
          <w:b/>
          <w:bCs/>
        </w:rPr>
      </w:pPr>
      <w:r w:rsidRPr="005637CA">
        <w:rPr>
          <w:b/>
          <w:bCs/>
        </w:rPr>
        <w:t xml:space="preserve">Once all12 plates are done, incubate plates in 37 degrees Celsius for the next couple of days. </w:t>
      </w:r>
    </w:p>
    <w:p w14:paraId="50B18034" w14:textId="77777777" w:rsidR="00424FDB" w:rsidRDefault="00424FDB" w:rsidP="006A3D04">
      <w:pPr>
        <w:widowControl w:val="0"/>
        <w:autoSpaceDE w:val="0"/>
        <w:autoSpaceDN w:val="0"/>
        <w:adjustRightInd w:val="0"/>
        <w:ind w:left="480" w:hanging="480"/>
      </w:pPr>
    </w:p>
    <w:p w14:paraId="28B7EB7C" w14:textId="77777777" w:rsidR="00424FDB" w:rsidRDefault="00424FDB" w:rsidP="006A3D04">
      <w:pPr>
        <w:widowControl w:val="0"/>
        <w:autoSpaceDE w:val="0"/>
        <w:autoSpaceDN w:val="0"/>
        <w:adjustRightInd w:val="0"/>
        <w:ind w:left="480" w:hanging="480"/>
      </w:pPr>
    </w:p>
    <w:p w14:paraId="43E0C104" w14:textId="77777777" w:rsidR="00B40ECE" w:rsidRDefault="00B40ECE" w:rsidP="006A3D04">
      <w:pPr>
        <w:widowControl w:val="0"/>
        <w:autoSpaceDE w:val="0"/>
        <w:autoSpaceDN w:val="0"/>
        <w:adjustRightInd w:val="0"/>
        <w:ind w:left="480" w:hanging="480"/>
      </w:pPr>
    </w:p>
    <w:p w14:paraId="2522B733" w14:textId="07F571A4" w:rsidR="009A2517" w:rsidRDefault="009A2517" w:rsidP="00206499">
      <w:pPr>
        <w:widowControl w:val="0"/>
        <w:autoSpaceDE w:val="0"/>
        <w:autoSpaceDN w:val="0"/>
        <w:adjustRightInd w:val="0"/>
      </w:pPr>
      <w:r w:rsidRPr="009A2517">
        <w:t>Bibliography</w:t>
      </w:r>
    </w:p>
    <w:p w14:paraId="20597CE3" w14:textId="7FC0DE72" w:rsidR="00206499" w:rsidRDefault="006A3D04" w:rsidP="00206499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206499" w:rsidRPr="00206499">
        <w:rPr>
          <w:rFonts w:ascii="Arial" w:hAnsi="Arial" w:cs="Arial"/>
          <w:noProof/>
        </w:rPr>
        <w:t xml:space="preserve">Ramsey, K. M. and Dove, S. L. (2016) ‘ A response regulator promotes Francisella tularensis intramacrophage growth by repressing an anti-virulence factor ’, </w:t>
      </w:r>
      <w:r w:rsidR="00206499" w:rsidRPr="00206499">
        <w:rPr>
          <w:rFonts w:ascii="Arial" w:hAnsi="Arial" w:cs="Arial"/>
          <w:i/>
          <w:iCs/>
          <w:noProof/>
        </w:rPr>
        <w:t>Molecular Microbiology</w:t>
      </w:r>
      <w:r w:rsidR="00206499" w:rsidRPr="00206499">
        <w:rPr>
          <w:rFonts w:ascii="Arial" w:hAnsi="Arial" w:cs="Arial"/>
          <w:noProof/>
        </w:rPr>
        <w:t>. doi: 10.1111/mmi.13418.</w:t>
      </w:r>
    </w:p>
    <w:p w14:paraId="36A96502" w14:textId="77777777" w:rsidR="00424FDB" w:rsidRPr="00206499" w:rsidRDefault="00424FDB" w:rsidP="00206499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</w:p>
    <w:p w14:paraId="2418E06A" w14:textId="5C032712" w:rsidR="001F62ED" w:rsidRPr="001F62ED" w:rsidRDefault="006A3D04" w:rsidP="00206499">
      <w:pPr>
        <w:widowControl w:val="0"/>
        <w:autoSpaceDE w:val="0"/>
        <w:autoSpaceDN w:val="0"/>
        <w:adjustRightInd w:val="0"/>
        <w:ind w:left="480" w:hanging="480"/>
      </w:pPr>
      <w:r>
        <w:fldChar w:fldCharType="end"/>
      </w:r>
    </w:p>
    <w:sectPr w:rsidR="001F62ED" w:rsidRPr="001F62ED" w:rsidSect="00FF5446">
      <w:headerReference w:type="even" r:id="rId19"/>
      <w:headerReference w:type="default" r:id="rId20"/>
      <w:footerReference w:type="even" r:id="rId21"/>
      <w:footerReference w:type="default" r:id="rId22"/>
      <w:headerReference w:type="first" r:id="rId23"/>
      <w:footerReference w:type="first" r:id="rId24"/>
      <w:pgSz w:w="12240" w:h="15840"/>
      <w:pgMar w:top="1440" w:right="1008" w:bottom="1440" w:left="100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9EC22B" w14:textId="77777777" w:rsidR="00F56121" w:rsidRDefault="00F56121" w:rsidP="007B216F">
      <w:r>
        <w:separator/>
      </w:r>
    </w:p>
  </w:endnote>
  <w:endnote w:type="continuationSeparator" w:id="0">
    <w:p w14:paraId="4B15603A" w14:textId="77777777" w:rsidR="00F56121" w:rsidRDefault="00F56121" w:rsidP="007B216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Noto Sans Symbols">
    <w:altName w:val="Calibri"/>
    <w:panose1 w:val="020B0604020202020204"/>
    <w:charset w:val="00"/>
    <w:family w:val="auto"/>
    <w:pitch w:val="default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64EEAC3" w14:textId="77777777" w:rsidR="00DA3AED" w:rsidRDefault="00DA3AE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2E1FC2" w14:textId="77777777" w:rsidR="00DA3AED" w:rsidRDefault="00DA3AED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FD8A682" w14:textId="77777777" w:rsidR="00DA3AED" w:rsidRDefault="00DA3AE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FD7EE0E" w14:textId="77777777" w:rsidR="00F56121" w:rsidRDefault="00F56121" w:rsidP="007B216F">
      <w:r>
        <w:separator/>
      </w:r>
    </w:p>
  </w:footnote>
  <w:footnote w:type="continuationSeparator" w:id="0">
    <w:p w14:paraId="7A367F4D" w14:textId="77777777" w:rsidR="00F56121" w:rsidRDefault="00F56121" w:rsidP="007B216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00C7C3D" w14:textId="77777777" w:rsidR="00DA3AED" w:rsidRDefault="00DA3AED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color w:val="7F7F7F" w:themeColor="background1" w:themeShade="7F"/>
        <w:spacing w:val="60"/>
      </w:rPr>
      <w:id w:val="598884811"/>
      <w:docPartObj>
        <w:docPartGallery w:val="Page Numbers (Top of Page)"/>
        <w:docPartUnique/>
      </w:docPartObj>
    </w:sdtPr>
    <w:sdtEndPr>
      <w:rPr>
        <w:color w:val="auto"/>
        <w:spacing w:val="0"/>
      </w:rPr>
    </w:sdtEndPr>
    <w:sdtContent>
      <w:p w14:paraId="1CE39C73" w14:textId="6629DF65" w:rsidR="007B216F" w:rsidRDefault="00DA3AED" w:rsidP="00FF5446">
        <w:pPr>
          <w:pStyle w:val="Header"/>
          <w:pBdr>
            <w:bottom w:val="single" w:sz="4" w:space="1" w:color="D9D9D9" w:themeColor="background1" w:themeShade="D9"/>
          </w:pBdr>
          <w:tabs>
            <w:tab w:val="clear" w:pos="9360"/>
            <w:tab w:val="left" w:pos="1410"/>
            <w:tab w:val="right" w:pos="9090"/>
            <w:tab w:val="right" w:pos="10080"/>
          </w:tabs>
          <w:rPr>
            <w:b/>
          </w:rPr>
        </w:pPr>
        <w:r>
          <w:rPr>
            <w:color w:val="7F7F7F" w:themeColor="background1" w:themeShade="7F"/>
            <w:spacing w:val="60"/>
          </w:rPr>
          <w:t>Johanyx Rodriguez</w:t>
        </w:r>
        <w:r w:rsidR="007B216F">
          <w:rPr>
            <w:color w:val="7F7F7F" w:themeColor="background1" w:themeShade="7F"/>
            <w:spacing w:val="60"/>
          </w:rPr>
          <w:t xml:space="preserve"> – </w:t>
        </w:r>
        <w:r w:rsidR="00E7222D">
          <w:rPr>
            <w:color w:val="7F7F7F" w:themeColor="background1" w:themeShade="7F"/>
            <w:spacing w:val="60"/>
          </w:rPr>
          <w:t>Ramsey</w:t>
        </w:r>
        <w:r w:rsidR="007B216F">
          <w:rPr>
            <w:color w:val="7F7F7F" w:themeColor="background1" w:themeShade="7F"/>
            <w:spacing w:val="60"/>
          </w:rPr>
          <w:t xml:space="preserve"> Lab Notebook</w:t>
        </w:r>
        <w:r w:rsidR="007B216F">
          <w:rPr>
            <w:color w:val="7F7F7F" w:themeColor="background1" w:themeShade="7F"/>
            <w:spacing w:val="60"/>
          </w:rPr>
          <w:tab/>
        </w:r>
        <w:r w:rsidR="007B216F">
          <w:rPr>
            <w:color w:val="7F7F7F" w:themeColor="background1" w:themeShade="7F"/>
            <w:spacing w:val="60"/>
          </w:rPr>
          <w:tab/>
          <w:t>Page</w:t>
        </w:r>
        <w:r w:rsidR="007B216F">
          <w:t xml:space="preserve"> | </w:t>
        </w:r>
        <w:r w:rsidR="00F64714">
          <w:fldChar w:fldCharType="begin"/>
        </w:r>
        <w:r w:rsidR="007B216F" w:rsidRPr="00AA0079">
          <w:instrText xml:space="preserve"> PAGE   \* MERGEFORMAT </w:instrText>
        </w:r>
        <w:r w:rsidR="00F64714">
          <w:fldChar w:fldCharType="separate"/>
        </w:r>
        <w:r w:rsidR="00D80BD6" w:rsidRPr="00D80BD6">
          <w:rPr>
            <w:b/>
            <w:noProof/>
          </w:rPr>
          <w:t>1</w:t>
        </w:r>
        <w:r w:rsidR="00F64714">
          <w:fldChar w:fldCharType="end"/>
        </w:r>
      </w:p>
    </w:sdtContent>
  </w:sdt>
  <w:p w14:paraId="62F5B7F3" w14:textId="77777777" w:rsidR="007B216F" w:rsidRDefault="007B216F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9944FA8" w14:textId="77777777" w:rsidR="00DA3AED" w:rsidRDefault="00DA3AE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F661D3"/>
    <w:multiLevelType w:val="hybridMultilevel"/>
    <w:tmpl w:val="93E09A5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9F7005E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F2212C"/>
    <w:multiLevelType w:val="hybridMultilevel"/>
    <w:tmpl w:val="5EF204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C456807"/>
    <w:multiLevelType w:val="hybridMultilevel"/>
    <w:tmpl w:val="208CED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F2F41B0"/>
    <w:multiLevelType w:val="multilevel"/>
    <w:tmpl w:val="D2DCD322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21655CD9"/>
    <w:multiLevelType w:val="hybridMultilevel"/>
    <w:tmpl w:val="93E09A5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3FF26C6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8A61439"/>
    <w:multiLevelType w:val="hybridMultilevel"/>
    <w:tmpl w:val="316A01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F395047"/>
    <w:multiLevelType w:val="multilevel"/>
    <w:tmpl w:val="D2DCD322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354836B0"/>
    <w:multiLevelType w:val="hybridMultilevel"/>
    <w:tmpl w:val="9F9A657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650598D"/>
    <w:multiLevelType w:val="multilevel"/>
    <w:tmpl w:val="D2DCD322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37FB68B5"/>
    <w:multiLevelType w:val="multilevel"/>
    <w:tmpl w:val="D2DCD322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3BE9288D"/>
    <w:multiLevelType w:val="hybridMultilevel"/>
    <w:tmpl w:val="DDE64B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D615FD6"/>
    <w:multiLevelType w:val="hybridMultilevel"/>
    <w:tmpl w:val="BCEADE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DD13A27"/>
    <w:multiLevelType w:val="hybridMultilevel"/>
    <w:tmpl w:val="3B1635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EFD3BC3"/>
    <w:multiLevelType w:val="hybridMultilevel"/>
    <w:tmpl w:val="93E09A5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FA84C5A"/>
    <w:multiLevelType w:val="hybridMultilevel"/>
    <w:tmpl w:val="E0ACE9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FE20E02"/>
    <w:multiLevelType w:val="hybridMultilevel"/>
    <w:tmpl w:val="316A01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31E1732"/>
    <w:multiLevelType w:val="hybridMultilevel"/>
    <w:tmpl w:val="32DCA2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3BC3EBB"/>
    <w:multiLevelType w:val="hybridMultilevel"/>
    <w:tmpl w:val="9C945A26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91D1278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4AAD1792"/>
    <w:multiLevelType w:val="hybridMultilevel"/>
    <w:tmpl w:val="AC38871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BC21C2E"/>
    <w:multiLevelType w:val="hybridMultilevel"/>
    <w:tmpl w:val="DEF849A6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BC33ED0"/>
    <w:multiLevelType w:val="hybridMultilevel"/>
    <w:tmpl w:val="BF06BC5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11E2940"/>
    <w:multiLevelType w:val="hybridMultilevel"/>
    <w:tmpl w:val="61FA2C7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38316EE"/>
    <w:multiLevelType w:val="hybridMultilevel"/>
    <w:tmpl w:val="B622B7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4E10324"/>
    <w:multiLevelType w:val="hybridMultilevel"/>
    <w:tmpl w:val="DEF849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9683E12"/>
    <w:multiLevelType w:val="hybridMultilevel"/>
    <w:tmpl w:val="ACCC7F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A384DDB"/>
    <w:multiLevelType w:val="hybridMultilevel"/>
    <w:tmpl w:val="5EF204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2F51F63"/>
    <w:multiLevelType w:val="hybridMultilevel"/>
    <w:tmpl w:val="5EF204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3CB1CEA"/>
    <w:multiLevelType w:val="hybridMultilevel"/>
    <w:tmpl w:val="230858B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9466297"/>
    <w:multiLevelType w:val="hybridMultilevel"/>
    <w:tmpl w:val="D9CAB2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9787284"/>
    <w:multiLevelType w:val="hybridMultilevel"/>
    <w:tmpl w:val="02C8F81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B154533"/>
    <w:multiLevelType w:val="hybridMultilevel"/>
    <w:tmpl w:val="93E09A5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CC1795B"/>
    <w:multiLevelType w:val="multilevel"/>
    <w:tmpl w:val="D2DCD322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35" w15:restartNumberingAfterBreak="0">
    <w:nsid w:val="6E90676B"/>
    <w:multiLevelType w:val="hybridMultilevel"/>
    <w:tmpl w:val="25BE40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0733CDB"/>
    <w:multiLevelType w:val="multilevel"/>
    <w:tmpl w:val="9AAAD1EA"/>
    <w:lvl w:ilvl="0">
      <w:start w:val="1"/>
      <w:numFmt w:val="decimal"/>
      <w:lvlText w:val="%1."/>
      <w:lvlJc w:val="left"/>
      <w:pPr>
        <w:ind w:left="1080" w:hanging="360"/>
      </w:pPr>
      <w:rPr>
        <w:b w:val="0"/>
        <w:bCs w:val="0"/>
      </w:rPr>
    </w:lvl>
    <w:lvl w:ilvl="1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37" w15:restartNumberingAfterBreak="0">
    <w:nsid w:val="70FE13CE"/>
    <w:multiLevelType w:val="multilevel"/>
    <w:tmpl w:val="D2DCD322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38" w15:restartNumberingAfterBreak="0">
    <w:nsid w:val="71DE1835"/>
    <w:multiLevelType w:val="hybridMultilevel"/>
    <w:tmpl w:val="5EF204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4077E99"/>
    <w:multiLevelType w:val="hybridMultilevel"/>
    <w:tmpl w:val="33362218"/>
    <w:lvl w:ilvl="0" w:tplc="18EC94B4">
      <w:start w:val="1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7412257F"/>
    <w:multiLevelType w:val="hybridMultilevel"/>
    <w:tmpl w:val="760657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535434C"/>
    <w:multiLevelType w:val="hybridMultilevel"/>
    <w:tmpl w:val="E73203A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8703EDB"/>
    <w:multiLevelType w:val="hybridMultilevel"/>
    <w:tmpl w:val="316A01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A6E2ED4"/>
    <w:multiLevelType w:val="hybridMultilevel"/>
    <w:tmpl w:val="25BE40D4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A914E20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B151714"/>
    <w:multiLevelType w:val="multilevel"/>
    <w:tmpl w:val="3CF275C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ECD5618"/>
    <w:multiLevelType w:val="hybridMultilevel"/>
    <w:tmpl w:val="5EF204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278441752">
    <w:abstractNumId w:val="46"/>
  </w:num>
  <w:num w:numId="2" w16cid:durableId="2044789143">
    <w:abstractNumId w:val="29"/>
  </w:num>
  <w:num w:numId="3" w16cid:durableId="1844665484">
    <w:abstractNumId w:val="2"/>
  </w:num>
  <w:num w:numId="4" w16cid:durableId="901674064">
    <w:abstractNumId w:val="38"/>
  </w:num>
  <w:num w:numId="5" w16cid:durableId="1392659840">
    <w:abstractNumId w:val="28"/>
  </w:num>
  <w:num w:numId="6" w16cid:durableId="90323156">
    <w:abstractNumId w:val="17"/>
  </w:num>
  <w:num w:numId="7" w16cid:durableId="1570723854">
    <w:abstractNumId w:val="7"/>
  </w:num>
  <w:num w:numId="8" w16cid:durableId="680543927">
    <w:abstractNumId w:val="42"/>
  </w:num>
  <w:num w:numId="9" w16cid:durableId="1987277396">
    <w:abstractNumId w:val="27"/>
  </w:num>
  <w:num w:numId="10" w16cid:durableId="17433823">
    <w:abstractNumId w:val="39"/>
  </w:num>
  <w:num w:numId="11" w16cid:durableId="454057164">
    <w:abstractNumId w:val="14"/>
  </w:num>
  <w:num w:numId="12" w16cid:durableId="1806122424">
    <w:abstractNumId w:val="44"/>
  </w:num>
  <w:num w:numId="13" w16cid:durableId="1355157336">
    <w:abstractNumId w:val="19"/>
  </w:num>
  <w:num w:numId="14" w16cid:durableId="1149516984">
    <w:abstractNumId w:val="6"/>
  </w:num>
  <w:num w:numId="15" w16cid:durableId="1339699704">
    <w:abstractNumId w:val="40"/>
  </w:num>
  <w:num w:numId="16" w16cid:durableId="484008385">
    <w:abstractNumId w:val="35"/>
  </w:num>
  <w:num w:numId="17" w16cid:durableId="865287263">
    <w:abstractNumId w:val="21"/>
  </w:num>
  <w:num w:numId="18" w16cid:durableId="696734402">
    <w:abstractNumId w:val="30"/>
  </w:num>
  <w:num w:numId="19" w16cid:durableId="477647035">
    <w:abstractNumId w:val="9"/>
  </w:num>
  <w:num w:numId="20" w16cid:durableId="1204440912">
    <w:abstractNumId w:val="26"/>
  </w:num>
  <w:num w:numId="21" w16cid:durableId="1666468020">
    <w:abstractNumId w:val="45"/>
  </w:num>
  <w:num w:numId="22" w16cid:durableId="1281914374">
    <w:abstractNumId w:val="20"/>
  </w:num>
  <w:num w:numId="23" w16cid:durableId="1893270707">
    <w:abstractNumId w:val="36"/>
  </w:num>
  <w:num w:numId="24" w16cid:durableId="972368607">
    <w:abstractNumId w:val="31"/>
  </w:num>
  <w:num w:numId="25" w16cid:durableId="964433471">
    <w:abstractNumId w:val="1"/>
  </w:num>
  <w:num w:numId="26" w16cid:durableId="935138584">
    <w:abstractNumId w:val="22"/>
  </w:num>
  <w:num w:numId="27" w16cid:durableId="614100990">
    <w:abstractNumId w:val="12"/>
  </w:num>
  <w:num w:numId="28" w16cid:durableId="2033610851">
    <w:abstractNumId w:val="25"/>
  </w:num>
  <w:num w:numId="29" w16cid:durableId="424955777">
    <w:abstractNumId w:val="16"/>
  </w:num>
  <w:num w:numId="30" w16cid:durableId="1609124351">
    <w:abstractNumId w:val="37"/>
  </w:num>
  <w:num w:numId="31" w16cid:durableId="2072342082">
    <w:abstractNumId w:val="11"/>
  </w:num>
  <w:num w:numId="32" w16cid:durableId="2010867546">
    <w:abstractNumId w:val="34"/>
  </w:num>
  <w:num w:numId="33" w16cid:durableId="1116411468">
    <w:abstractNumId w:val="10"/>
  </w:num>
  <w:num w:numId="34" w16cid:durableId="1939287486">
    <w:abstractNumId w:val="8"/>
  </w:num>
  <w:num w:numId="35" w16cid:durableId="1039821946">
    <w:abstractNumId w:val="4"/>
  </w:num>
  <w:num w:numId="36" w16cid:durableId="2022274551">
    <w:abstractNumId w:val="32"/>
  </w:num>
  <w:num w:numId="37" w16cid:durableId="1935700740">
    <w:abstractNumId w:val="18"/>
  </w:num>
  <w:num w:numId="38" w16cid:durableId="736131126">
    <w:abstractNumId w:val="43"/>
  </w:num>
  <w:num w:numId="39" w16cid:durableId="354579009">
    <w:abstractNumId w:val="41"/>
  </w:num>
  <w:num w:numId="40" w16cid:durableId="1449349408">
    <w:abstractNumId w:val="3"/>
  </w:num>
  <w:num w:numId="41" w16cid:durableId="2058624243">
    <w:abstractNumId w:val="24"/>
  </w:num>
  <w:num w:numId="42" w16cid:durableId="1791584858">
    <w:abstractNumId w:val="23"/>
  </w:num>
  <w:num w:numId="43" w16cid:durableId="233004352">
    <w:abstractNumId w:val="13"/>
  </w:num>
  <w:num w:numId="44" w16cid:durableId="1192764935">
    <w:abstractNumId w:val="5"/>
  </w:num>
  <w:num w:numId="45" w16cid:durableId="152568511">
    <w:abstractNumId w:val="33"/>
  </w:num>
  <w:num w:numId="46" w16cid:durableId="946547876">
    <w:abstractNumId w:val="0"/>
  </w:num>
  <w:num w:numId="47" w16cid:durableId="1872957785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2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B216F"/>
    <w:rsid w:val="000023CE"/>
    <w:rsid w:val="00041852"/>
    <w:rsid w:val="00054D7A"/>
    <w:rsid w:val="00061711"/>
    <w:rsid w:val="00066421"/>
    <w:rsid w:val="00070168"/>
    <w:rsid w:val="0009107D"/>
    <w:rsid w:val="000C61E9"/>
    <w:rsid w:val="000D7975"/>
    <w:rsid w:val="000F7764"/>
    <w:rsid w:val="00116A36"/>
    <w:rsid w:val="001259E8"/>
    <w:rsid w:val="00142334"/>
    <w:rsid w:val="001559F0"/>
    <w:rsid w:val="0016130A"/>
    <w:rsid w:val="00176A7F"/>
    <w:rsid w:val="00177FE2"/>
    <w:rsid w:val="001D05BB"/>
    <w:rsid w:val="001E2B63"/>
    <w:rsid w:val="001F3C2E"/>
    <w:rsid w:val="001F62ED"/>
    <w:rsid w:val="00200114"/>
    <w:rsid w:val="00206499"/>
    <w:rsid w:val="00210E3C"/>
    <w:rsid w:val="00214D13"/>
    <w:rsid w:val="002245E9"/>
    <w:rsid w:val="00242196"/>
    <w:rsid w:val="00263776"/>
    <w:rsid w:val="00264314"/>
    <w:rsid w:val="00271BE3"/>
    <w:rsid w:val="00271C49"/>
    <w:rsid w:val="00272E7E"/>
    <w:rsid w:val="002B0FB9"/>
    <w:rsid w:val="002C4B0D"/>
    <w:rsid w:val="002C5132"/>
    <w:rsid w:val="002C60AD"/>
    <w:rsid w:val="002D05ED"/>
    <w:rsid w:val="002D76D9"/>
    <w:rsid w:val="002E4582"/>
    <w:rsid w:val="002E60F5"/>
    <w:rsid w:val="00306219"/>
    <w:rsid w:val="00307395"/>
    <w:rsid w:val="003115FB"/>
    <w:rsid w:val="0031776F"/>
    <w:rsid w:val="00330D17"/>
    <w:rsid w:val="00332EB9"/>
    <w:rsid w:val="00370CD9"/>
    <w:rsid w:val="00391540"/>
    <w:rsid w:val="00391B82"/>
    <w:rsid w:val="003C5596"/>
    <w:rsid w:val="003C760E"/>
    <w:rsid w:val="003E347C"/>
    <w:rsid w:val="003F4622"/>
    <w:rsid w:val="00422DA0"/>
    <w:rsid w:val="00424FDB"/>
    <w:rsid w:val="004256E4"/>
    <w:rsid w:val="004318A0"/>
    <w:rsid w:val="004706A2"/>
    <w:rsid w:val="00475F72"/>
    <w:rsid w:val="00494297"/>
    <w:rsid w:val="004A4680"/>
    <w:rsid w:val="004B7E5A"/>
    <w:rsid w:val="004C1E61"/>
    <w:rsid w:val="004D7A49"/>
    <w:rsid w:val="004E2B5C"/>
    <w:rsid w:val="0050660A"/>
    <w:rsid w:val="00552214"/>
    <w:rsid w:val="005523AB"/>
    <w:rsid w:val="005637CA"/>
    <w:rsid w:val="00591C98"/>
    <w:rsid w:val="005975D8"/>
    <w:rsid w:val="005A0649"/>
    <w:rsid w:val="005A15C9"/>
    <w:rsid w:val="005D34B9"/>
    <w:rsid w:val="005E1C2D"/>
    <w:rsid w:val="005E76D5"/>
    <w:rsid w:val="00603E61"/>
    <w:rsid w:val="00611908"/>
    <w:rsid w:val="00642F41"/>
    <w:rsid w:val="00663D12"/>
    <w:rsid w:val="006657CF"/>
    <w:rsid w:val="006A3D04"/>
    <w:rsid w:val="006D18CF"/>
    <w:rsid w:val="006E6026"/>
    <w:rsid w:val="006F0C26"/>
    <w:rsid w:val="0070647A"/>
    <w:rsid w:val="00721226"/>
    <w:rsid w:val="00722BF1"/>
    <w:rsid w:val="00744ECF"/>
    <w:rsid w:val="00746E54"/>
    <w:rsid w:val="00753952"/>
    <w:rsid w:val="00756FD8"/>
    <w:rsid w:val="007A2B48"/>
    <w:rsid w:val="007A68D0"/>
    <w:rsid w:val="007B216F"/>
    <w:rsid w:val="007B617E"/>
    <w:rsid w:val="007B6ADD"/>
    <w:rsid w:val="007C61CD"/>
    <w:rsid w:val="007E5147"/>
    <w:rsid w:val="007F708A"/>
    <w:rsid w:val="007F756C"/>
    <w:rsid w:val="008051FA"/>
    <w:rsid w:val="008209C2"/>
    <w:rsid w:val="0086791A"/>
    <w:rsid w:val="00872CE8"/>
    <w:rsid w:val="00877998"/>
    <w:rsid w:val="008857C2"/>
    <w:rsid w:val="00887AD8"/>
    <w:rsid w:val="008B37E4"/>
    <w:rsid w:val="008B3E6F"/>
    <w:rsid w:val="008C5206"/>
    <w:rsid w:val="008C623D"/>
    <w:rsid w:val="008E4A12"/>
    <w:rsid w:val="0090357D"/>
    <w:rsid w:val="009042E5"/>
    <w:rsid w:val="00914D9C"/>
    <w:rsid w:val="00944139"/>
    <w:rsid w:val="0094675B"/>
    <w:rsid w:val="00952468"/>
    <w:rsid w:val="009544BC"/>
    <w:rsid w:val="00960083"/>
    <w:rsid w:val="009623D0"/>
    <w:rsid w:val="009764C6"/>
    <w:rsid w:val="0097731C"/>
    <w:rsid w:val="009945E8"/>
    <w:rsid w:val="009A2517"/>
    <w:rsid w:val="009B6BEC"/>
    <w:rsid w:val="009C3E01"/>
    <w:rsid w:val="009E12D0"/>
    <w:rsid w:val="00A136E7"/>
    <w:rsid w:val="00A55D87"/>
    <w:rsid w:val="00A65CCD"/>
    <w:rsid w:val="00AA70ED"/>
    <w:rsid w:val="00AC046C"/>
    <w:rsid w:val="00AE657A"/>
    <w:rsid w:val="00AF73B7"/>
    <w:rsid w:val="00B40ECE"/>
    <w:rsid w:val="00B5470C"/>
    <w:rsid w:val="00B57DC2"/>
    <w:rsid w:val="00B74D0C"/>
    <w:rsid w:val="00B8272F"/>
    <w:rsid w:val="00B92892"/>
    <w:rsid w:val="00BA7420"/>
    <w:rsid w:val="00BC591D"/>
    <w:rsid w:val="00C007E3"/>
    <w:rsid w:val="00C07E9C"/>
    <w:rsid w:val="00C213F1"/>
    <w:rsid w:val="00C46252"/>
    <w:rsid w:val="00C60656"/>
    <w:rsid w:val="00C71D65"/>
    <w:rsid w:val="00C80933"/>
    <w:rsid w:val="00CA4258"/>
    <w:rsid w:val="00CB45EA"/>
    <w:rsid w:val="00CF4CA4"/>
    <w:rsid w:val="00CF55ED"/>
    <w:rsid w:val="00D32F44"/>
    <w:rsid w:val="00D47C4A"/>
    <w:rsid w:val="00D51BD5"/>
    <w:rsid w:val="00D56E3C"/>
    <w:rsid w:val="00D76254"/>
    <w:rsid w:val="00D80BD6"/>
    <w:rsid w:val="00D956CB"/>
    <w:rsid w:val="00DA3AED"/>
    <w:rsid w:val="00DA78C3"/>
    <w:rsid w:val="00DC0654"/>
    <w:rsid w:val="00DD0FF0"/>
    <w:rsid w:val="00E061D5"/>
    <w:rsid w:val="00E342E4"/>
    <w:rsid w:val="00E7222D"/>
    <w:rsid w:val="00E74FA5"/>
    <w:rsid w:val="00E8576E"/>
    <w:rsid w:val="00EC7912"/>
    <w:rsid w:val="00EE1AD3"/>
    <w:rsid w:val="00EF06EF"/>
    <w:rsid w:val="00F15D0D"/>
    <w:rsid w:val="00F23E0D"/>
    <w:rsid w:val="00F447C8"/>
    <w:rsid w:val="00F46996"/>
    <w:rsid w:val="00F56121"/>
    <w:rsid w:val="00F64714"/>
    <w:rsid w:val="00F70928"/>
    <w:rsid w:val="00F710E2"/>
    <w:rsid w:val="00F7446E"/>
    <w:rsid w:val="00F81ADF"/>
    <w:rsid w:val="00F830E6"/>
    <w:rsid w:val="00F91864"/>
    <w:rsid w:val="00FB4D4D"/>
    <w:rsid w:val="00FB562A"/>
    <w:rsid w:val="00FC2886"/>
    <w:rsid w:val="00FE1312"/>
    <w:rsid w:val="00FE6B2A"/>
    <w:rsid w:val="00FF54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7916C2A"/>
  <w15:docId w15:val="{577136D3-C268-4948-95BA-5AFE1055C7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42196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C213F1"/>
    <w:pPr>
      <w:keepNext/>
      <w:keepLines/>
      <w:spacing w:before="480" w:line="276" w:lineRule="auto"/>
      <w:jc w:val="both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EE1AD3"/>
    <w:pPr>
      <w:keepNext/>
      <w:keepLines/>
      <w:spacing w:before="200" w:line="276" w:lineRule="auto"/>
      <w:jc w:val="both"/>
      <w:outlineLvl w:val="1"/>
    </w:pPr>
    <w:rPr>
      <w:rFonts w:asciiTheme="majorHAnsi" w:eastAsiaTheme="majorEastAsia" w:hAnsiTheme="majorHAnsi" w:cstheme="majorBidi"/>
      <w:b/>
      <w:bCs/>
      <w:color w:val="8D64B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213F1"/>
    <w:pPr>
      <w:keepNext/>
      <w:keepLines/>
      <w:spacing w:before="200" w:line="276" w:lineRule="auto"/>
      <w:jc w:val="both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2"/>
      <w:szCs w:val="2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213F1"/>
    <w:pPr>
      <w:keepNext/>
      <w:keepLines/>
      <w:spacing w:before="200" w:line="276" w:lineRule="auto"/>
      <w:jc w:val="both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214D13"/>
    <w:pPr>
      <w:keepNext/>
      <w:keepLines/>
      <w:spacing w:before="40" w:line="276" w:lineRule="auto"/>
      <w:jc w:val="both"/>
      <w:outlineLvl w:val="4"/>
    </w:pPr>
    <w:rPr>
      <w:rFonts w:asciiTheme="majorHAnsi" w:eastAsiaTheme="majorEastAsia" w:hAnsiTheme="majorHAnsi" w:cstheme="majorBidi"/>
      <w:color w:val="365F91" w:themeColor="accent1" w:themeShade="BF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213F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EE1AD3"/>
    <w:rPr>
      <w:rFonts w:asciiTheme="majorHAnsi" w:eastAsiaTheme="majorEastAsia" w:hAnsiTheme="majorHAnsi" w:cstheme="majorBidi"/>
      <w:b/>
      <w:bCs/>
      <w:color w:val="8D64B8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213F1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C213F1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C213F1"/>
    <w:pPr>
      <w:spacing w:after="100" w:line="276" w:lineRule="auto"/>
      <w:jc w:val="both"/>
    </w:pPr>
    <w:rPr>
      <w:rFonts w:asciiTheme="minorHAnsi" w:eastAsiaTheme="minorHAnsi" w:hAnsiTheme="minorHAnsi" w:cstheme="minorBidi"/>
      <w:sz w:val="22"/>
      <w:szCs w:val="22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C213F1"/>
    <w:pPr>
      <w:spacing w:after="100" w:line="276" w:lineRule="auto"/>
      <w:ind w:left="220"/>
      <w:jc w:val="both"/>
    </w:pPr>
    <w:rPr>
      <w:rFonts w:asciiTheme="minorHAnsi" w:eastAsiaTheme="minorHAnsi" w:hAnsiTheme="minorHAnsi" w:cstheme="minorBidi"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C213F1"/>
    <w:pPr>
      <w:spacing w:after="100" w:line="276" w:lineRule="auto"/>
      <w:ind w:left="440"/>
      <w:jc w:val="both"/>
    </w:pPr>
    <w:rPr>
      <w:rFonts w:asciiTheme="minorHAnsi" w:eastAsiaTheme="minorEastAsia" w:hAnsiTheme="minorHAnsi" w:cstheme="minorBidi"/>
      <w:sz w:val="22"/>
      <w:szCs w:val="22"/>
    </w:rPr>
  </w:style>
  <w:style w:type="paragraph" w:styleId="Caption">
    <w:name w:val="caption"/>
    <w:basedOn w:val="Normal"/>
    <w:next w:val="Normal"/>
    <w:uiPriority w:val="35"/>
    <w:unhideWhenUsed/>
    <w:qFormat/>
    <w:rsid w:val="00C213F1"/>
    <w:pPr>
      <w:spacing w:after="200"/>
      <w:jc w:val="both"/>
    </w:pPr>
    <w:rPr>
      <w:rFonts w:asciiTheme="minorHAnsi" w:eastAsiaTheme="minorHAnsi" w:hAnsiTheme="minorHAnsi" w:cstheme="minorBidi"/>
      <w:b/>
      <w:bCs/>
      <w:color w:val="4F81BD" w:themeColor="accent1"/>
      <w:sz w:val="18"/>
      <w:szCs w:val="18"/>
    </w:rPr>
  </w:style>
  <w:style w:type="paragraph" w:styleId="NoSpacing">
    <w:name w:val="No Spacing"/>
    <w:uiPriority w:val="1"/>
    <w:qFormat/>
    <w:rsid w:val="00C213F1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C213F1"/>
    <w:pPr>
      <w:spacing w:after="200" w:line="276" w:lineRule="auto"/>
      <w:ind w:left="720"/>
      <w:contextualSpacing/>
      <w:jc w:val="both"/>
    </w:pPr>
    <w:rPr>
      <w:rFonts w:asciiTheme="minorHAnsi" w:eastAsiaTheme="minorHAnsi" w:hAnsiTheme="minorHAnsi" w:cstheme="minorBidi"/>
      <w:sz w:val="22"/>
      <w:szCs w:val="22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C213F1"/>
    <w:pPr>
      <w:outlineLvl w:val="9"/>
    </w:pPr>
  </w:style>
  <w:style w:type="paragraph" w:styleId="Header">
    <w:name w:val="header"/>
    <w:basedOn w:val="Normal"/>
    <w:link w:val="HeaderChar"/>
    <w:uiPriority w:val="99"/>
    <w:unhideWhenUsed/>
    <w:rsid w:val="007B216F"/>
    <w:pPr>
      <w:tabs>
        <w:tab w:val="center" w:pos="4680"/>
        <w:tab w:val="right" w:pos="9360"/>
      </w:tabs>
      <w:jc w:val="both"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7B216F"/>
  </w:style>
  <w:style w:type="paragraph" w:styleId="Footer">
    <w:name w:val="footer"/>
    <w:basedOn w:val="Normal"/>
    <w:link w:val="FooterChar"/>
    <w:uiPriority w:val="99"/>
    <w:unhideWhenUsed/>
    <w:rsid w:val="007B216F"/>
    <w:pPr>
      <w:tabs>
        <w:tab w:val="center" w:pos="4680"/>
        <w:tab w:val="right" w:pos="9360"/>
      </w:tabs>
      <w:jc w:val="both"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7B216F"/>
  </w:style>
  <w:style w:type="paragraph" w:styleId="BalloonText">
    <w:name w:val="Balloon Text"/>
    <w:basedOn w:val="Normal"/>
    <w:link w:val="BalloonTextChar"/>
    <w:uiPriority w:val="99"/>
    <w:semiHidden/>
    <w:unhideWhenUsed/>
    <w:rsid w:val="007B216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216F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7B216F"/>
    <w:rPr>
      <w:color w:val="0000FF" w:themeColor="hyperlink"/>
      <w:u w:val="single"/>
    </w:rPr>
  </w:style>
  <w:style w:type="character" w:customStyle="1" w:styleId="Heading5Char">
    <w:name w:val="Heading 5 Char"/>
    <w:basedOn w:val="DefaultParagraphFont"/>
    <w:link w:val="Heading5"/>
    <w:uiPriority w:val="9"/>
    <w:rsid w:val="00214D13"/>
    <w:rPr>
      <w:rFonts w:asciiTheme="majorHAnsi" w:eastAsiaTheme="majorEastAsia" w:hAnsiTheme="majorHAnsi" w:cstheme="majorBidi"/>
      <w:color w:val="365F91" w:themeColor="accent1" w:themeShade="BF"/>
    </w:rPr>
  </w:style>
  <w:style w:type="table" w:styleId="TableGrid">
    <w:name w:val="Table Grid"/>
    <w:basedOn w:val="TableNormal"/>
    <w:uiPriority w:val="39"/>
    <w:rsid w:val="00C71D6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68241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203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28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405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06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689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85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952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89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tiff"/><Relationship Id="rId18" Type="http://schemas.openxmlformats.org/officeDocument/2006/relationships/image" Target="media/image11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image" Target="media/image10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footer" Target="footer3.xml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header" Target="header3.xml"/><Relationship Id="rId10" Type="http://schemas.openxmlformats.org/officeDocument/2006/relationships/image" Target="media/image3.jpeg"/><Relationship Id="rId19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Relationship Id="rId22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 Classic 2">
      <a:maj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ajorFont>
      <a:min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00DFF49-F994-D04D-BA00-2D102FD5AA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2</TotalTime>
  <Pages>38</Pages>
  <Words>7568</Words>
  <Characters>43141</Characters>
  <Application>Microsoft Office Word</Application>
  <DocSecurity>0</DocSecurity>
  <Lines>359</Lines>
  <Paragraphs>1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6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tthew</dc:creator>
  <cp:lastModifiedBy>Johanyx Rodriguez</cp:lastModifiedBy>
  <cp:revision>52</cp:revision>
  <cp:lastPrinted>2024-04-15T16:55:00Z</cp:lastPrinted>
  <dcterms:created xsi:type="dcterms:W3CDTF">2024-01-22T17:36:00Z</dcterms:created>
  <dcterms:modified xsi:type="dcterms:W3CDTF">2024-05-28T17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harvard1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1_1">
    <vt:lpwstr>http://www.zotero.org/styles/apa</vt:lpwstr>
  </property>
  <property fmtid="{D5CDD505-2E9C-101B-9397-08002B2CF9AE}" pid="7" name="Mendeley Recent Style Name 1_1">
    <vt:lpwstr>American Psychological Association 6th edition</vt:lpwstr>
  </property>
  <property fmtid="{D5CDD505-2E9C-101B-9397-08002B2CF9AE}" pid="8" name="Mendeley Recent Style Id 2_1">
    <vt:lpwstr>http://www.zotero.org/styles/chicago-author-date</vt:lpwstr>
  </property>
  <property fmtid="{D5CDD505-2E9C-101B-9397-08002B2CF9AE}" pid="9" name="Mendeley Recent Style Name 2_1">
    <vt:lpwstr>Chicago Manual of Style 17th edition (author-date)</vt:lpwstr>
  </property>
  <property fmtid="{D5CDD505-2E9C-101B-9397-08002B2CF9AE}" pid="10" name="Mendeley Recent Style Id 3_1">
    <vt:lpwstr>http://www.zotero.org/styles/harvard-cite-them-right</vt:lpwstr>
  </property>
  <property fmtid="{D5CDD505-2E9C-101B-9397-08002B2CF9AE}" pid="11" name="Mendeley Recent Style Name 3_1">
    <vt:lpwstr>Cite Them Right 10th edition - Harvard</vt:lpwstr>
  </property>
  <property fmtid="{D5CDD505-2E9C-101B-9397-08002B2CF9AE}" pid="12" name="Mendeley Recent Style Id 4_1">
    <vt:lpwstr>http://www.zotero.org/styles/harvard1</vt:lpwstr>
  </property>
  <property fmtid="{D5CDD505-2E9C-101B-9397-08002B2CF9AE}" pid="13" name="Mendeley Recent Style Name 4_1">
    <vt:lpwstr>Harvard reference format 1 (deprecated)</vt:lpwstr>
  </property>
  <property fmtid="{D5CDD505-2E9C-101B-9397-08002B2CF9AE}" pid="14" name="Mendeley Recent Style Id 5_1">
    <vt:lpwstr>http://www.zotero.org/styles/ieee</vt:lpwstr>
  </property>
  <property fmtid="{D5CDD505-2E9C-101B-9397-08002B2CF9AE}" pid="15" name="Mendeley Recent Style Name 5_1">
    <vt:lpwstr>IEEE</vt:lpwstr>
  </property>
  <property fmtid="{D5CDD505-2E9C-101B-9397-08002B2CF9AE}" pid="16" name="Mendeley Recent Style Id 6_1">
    <vt:lpwstr>http://www.zotero.org/styles/modern-humanities-research-association</vt:lpwstr>
  </property>
  <property fmtid="{D5CDD505-2E9C-101B-9397-08002B2CF9AE}" pid="17" name="Mendeley Recent Style Name 6_1">
    <vt:lpwstr>Modern Humanities Research Association 3rd edition (note with bibliography)</vt:lpwstr>
  </property>
  <property fmtid="{D5CDD505-2E9C-101B-9397-08002B2CF9AE}" pid="18" name="Mendeley Recent Style Id 7_1">
    <vt:lpwstr>http://www.zotero.org/styles/modern-language-association</vt:lpwstr>
  </property>
  <property fmtid="{D5CDD505-2E9C-101B-9397-08002B2CF9AE}" pid="19" name="Mendeley Recent Style Name 7_1">
    <vt:lpwstr>Modern Language Association 8th edition</vt:lpwstr>
  </property>
  <property fmtid="{D5CDD505-2E9C-101B-9397-08002B2CF9AE}" pid="20" name="Mendeley Recent Style Id 8_1">
    <vt:lpwstr>http://www.zotero.org/styles/nature</vt:lpwstr>
  </property>
  <property fmtid="{D5CDD505-2E9C-101B-9397-08002B2CF9AE}" pid="21" name="Mendeley Recent Style Name 8_1">
    <vt:lpwstr>Nature</vt:lpwstr>
  </property>
  <property fmtid="{D5CDD505-2E9C-101B-9397-08002B2CF9AE}" pid="22" name="Mendeley Recent Style Id 9_1">
    <vt:lpwstr>http://www.zotero.org/styles/pnas</vt:lpwstr>
  </property>
  <property fmtid="{D5CDD505-2E9C-101B-9397-08002B2CF9AE}" pid="23" name="Mendeley Recent Style Name 9_1">
    <vt:lpwstr>Proceedings of the National Academy of Sciences of the United States of America</vt:lpwstr>
  </property>
  <property fmtid="{D5CDD505-2E9C-101B-9397-08002B2CF9AE}" pid="24" name="Mendeley Unique User Id_1">
    <vt:lpwstr>67cb18be-f87c-36a6-8d22-b8474dff0cc5</vt:lpwstr>
  </property>
</Properties>
</file>